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1D69938F" w14:textId="384875F0" w:rsidR="00B93196" w:rsidRDefault="00EB21F1">
      <w:pPr>
        <w:pStyle w:val="TitlePage"/>
        <w:jc w:val="center"/>
      </w:pPr>
      <w:r>
        <w:rPr>
          <w:b/>
          <w:bCs/>
        </w:rPr>
        <w:t>Mechanisms underlying higher order interactions: from quantitative definitions to ecological processe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5E209E06" w:rsidR="00B93196" w:rsidRDefault="00390672">
      <w:pPr>
        <w:pStyle w:val="TitlePage"/>
        <w:jc w:val="center"/>
      </w:pPr>
      <w:r>
        <w:t>Andrew R. Kleinhesselink</w:t>
      </w:r>
      <w:r>
        <w:rPr>
          <w:rFonts w:ascii="Ubuntu" w:hAnsi="Ubuntu"/>
          <w:vertAlign w:val="superscript"/>
        </w:rPr>
        <w:t>1</w:t>
      </w:r>
      <w:r>
        <w:t xml:space="preserve">, </w:t>
      </w:r>
      <w:r w:rsidR="00620DAA">
        <w:t>Nathan J.B. Kraft</w:t>
      </w:r>
      <w:r w:rsidR="00620DAA">
        <w:rPr>
          <w:vertAlign w:val="superscript"/>
        </w:rPr>
        <w:t>1</w:t>
      </w:r>
      <w:r w:rsidR="00620DAA">
        <w:t>, J</w:t>
      </w:r>
      <w:r>
        <w:t>onathan M. Levine</w:t>
      </w:r>
      <w:r>
        <w:rPr>
          <w:vertAlign w:val="superscript"/>
        </w:rPr>
        <w:t>2</w:t>
      </w:r>
      <w:r>
        <w:t xml:space="preserve">, </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73CFB2C" w14:textId="77777777" w:rsidR="00B93196" w:rsidRDefault="00B93196" w:rsidP="00C8045B">
      <w:pPr>
        <w:pStyle w:val="TitlePage"/>
      </w:pPr>
    </w:p>
    <w:p w14:paraId="3975C2EE" w14:textId="77777777" w:rsidR="00B93196" w:rsidRDefault="00B93196" w:rsidP="00C8045B">
      <w:pPr>
        <w:pStyle w:val="TitlePage"/>
      </w:pPr>
    </w:p>
    <w:p w14:paraId="75C3EB6A" w14:textId="78F7CBFA" w:rsidR="00B93196" w:rsidRPr="00FA4C3C" w:rsidRDefault="00390672">
      <w:pPr>
        <w:pStyle w:val="TitlePage"/>
        <w:rPr>
          <w:i/>
        </w:rPr>
      </w:pPr>
      <w:r>
        <w:t xml:space="preserve">Running </w:t>
      </w:r>
      <w:r w:rsidR="00252518">
        <w:t>Head</w:t>
      </w:r>
      <w:r>
        <w:t xml:space="preserve">:  </w:t>
      </w:r>
      <w:r w:rsidRPr="00FA4C3C">
        <w:rPr>
          <w:i/>
        </w:rPr>
        <w:t>Higher Order Interactions</w:t>
      </w:r>
    </w:p>
    <w:p w14:paraId="2AF89D9B" w14:textId="63722B96" w:rsidR="00FA4C3C" w:rsidRPr="00C8045B" w:rsidRDefault="00FA4C3C" w:rsidP="00C8045B">
      <w:pPr>
        <w:pStyle w:val="TitlePage"/>
      </w:pPr>
      <w:r w:rsidRPr="00C8045B">
        <w:rPr>
          <w:b/>
        </w:rPr>
        <w:t>Key words:</w:t>
      </w:r>
      <w:r w:rsidRPr="00FA4C3C">
        <w:rPr>
          <w:i/>
        </w:rPr>
        <w:t xml:space="preserve"> </w:t>
      </w:r>
      <w:r>
        <w:rPr>
          <w:i/>
        </w:rPr>
        <w:t xml:space="preserve">resource </w:t>
      </w:r>
      <w:r w:rsidRPr="00FA4C3C">
        <w:rPr>
          <w:i/>
        </w:rPr>
        <w:t xml:space="preserve">competition, </w:t>
      </w:r>
      <w:r>
        <w:rPr>
          <w:i/>
        </w:rPr>
        <w:t>interaction modification,</w:t>
      </w:r>
      <w:r w:rsidRPr="00FA4C3C">
        <w:rPr>
          <w:i/>
        </w:rPr>
        <w:t xml:space="preserve"> phenology, annual plants</w:t>
      </w:r>
    </w:p>
    <w:p w14:paraId="4C54C79C" w14:textId="6115A61F" w:rsidR="0072311D" w:rsidRDefault="0072311D" w:rsidP="00FA4C3C">
      <w:pPr>
        <w:pStyle w:val="TitlePage"/>
      </w:pPr>
      <w:r>
        <w:t xml:space="preserve">Submission Type: Article </w:t>
      </w:r>
    </w:p>
    <w:p w14:paraId="7207C357" w14:textId="133B9766" w:rsidR="0072311D" w:rsidRDefault="0076057D">
      <w:pPr>
        <w:pStyle w:val="TitlePage"/>
      </w:pPr>
      <w:r>
        <w:t xml:space="preserve">Main Text Word Count: </w:t>
      </w:r>
      <w:r w:rsidR="002E770A">
        <w:t>~5,190 (including abstract)</w:t>
      </w:r>
    </w:p>
    <w:p w14:paraId="351F6574" w14:textId="5172BC58" w:rsidR="0076057D" w:rsidRDefault="0076057D">
      <w:pPr>
        <w:pStyle w:val="TitlePage"/>
      </w:pPr>
      <w:r>
        <w:t xml:space="preserve">Total </w:t>
      </w:r>
      <w:r w:rsidR="00390672">
        <w:t xml:space="preserve">Word Count: </w:t>
      </w:r>
      <w:r w:rsidR="009462AD">
        <w:rPr>
          <w:noProof/>
        </w:rPr>
        <w:fldChar w:fldCharType="begin"/>
      </w:r>
      <w:r w:rsidR="009462AD">
        <w:rPr>
          <w:noProof/>
        </w:rPr>
        <w:instrText xml:space="preserve"> NUMWORDS  \* MERGEFORMAT </w:instrText>
      </w:r>
      <w:r w:rsidR="009462AD">
        <w:rPr>
          <w:noProof/>
        </w:rPr>
        <w:fldChar w:fldCharType="separate"/>
      </w:r>
      <w:r w:rsidR="007550D0">
        <w:rPr>
          <w:noProof/>
        </w:rPr>
        <w:t>8372</w:t>
      </w:r>
      <w:r w:rsidR="009462AD">
        <w:rPr>
          <w:noProof/>
        </w:rPr>
        <w:fldChar w:fldCharType="end"/>
      </w:r>
      <w:r w:rsidR="005A3275">
        <w:t xml:space="preserve"> (including appendix</w:t>
      </w:r>
      <w:r>
        <w:t xml:space="preserve"> and literature cited</w:t>
      </w:r>
      <w:r w:rsidR="005A3275">
        <w:t>)</w:t>
      </w:r>
    </w:p>
    <w:p w14:paraId="063F71C4" w14:textId="4DC7F433" w:rsidR="0072311D" w:rsidRDefault="0076057D">
      <w:pPr>
        <w:pStyle w:val="TitlePage"/>
      </w:pPr>
      <w:r>
        <w:t xml:space="preserve">Total </w:t>
      </w:r>
      <w:r w:rsidR="005A3275">
        <w:t xml:space="preserve">Pages: </w:t>
      </w:r>
      <w:r w:rsidR="009462AD">
        <w:rPr>
          <w:noProof/>
        </w:rPr>
        <w:fldChar w:fldCharType="begin"/>
      </w:r>
      <w:r w:rsidR="009462AD">
        <w:rPr>
          <w:noProof/>
        </w:rPr>
        <w:instrText xml:space="preserve"> NUMPAGES  \* MERGEFORMAT </w:instrText>
      </w:r>
      <w:r w:rsidR="009462AD">
        <w:rPr>
          <w:noProof/>
        </w:rPr>
        <w:fldChar w:fldCharType="separate"/>
      </w:r>
      <w:r w:rsidR="007550D0">
        <w:rPr>
          <w:noProof/>
        </w:rPr>
        <w:t>43</w:t>
      </w:r>
      <w:r w:rsidR="009462AD">
        <w:rPr>
          <w:noProof/>
        </w:rPr>
        <w:fldChar w:fldCharType="end"/>
      </w:r>
      <w:r w:rsidR="005A3275">
        <w:t xml:space="preserve"> (including appendix)</w:t>
      </w:r>
    </w:p>
    <w:p w14:paraId="782B423B" w14:textId="551D54FD" w:rsidR="00B93196" w:rsidRDefault="00FA4C3C">
      <w:pPr>
        <w:pStyle w:val="TitlePage"/>
      </w:pPr>
      <w:r>
        <w:t xml:space="preserve">Parts:  </w:t>
      </w:r>
      <w:r w:rsidR="0072311D">
        <w:t>Main text, Sup</w:t>
      </w:r>
      <w:r>
        <w:t>porting Information</w:t>
      </w:r>
      <w:r w:rsidR="0072311D">
        <w:t xml:space="preserve"> Figures and Tables, Appendix A, Computer Code</w:t>
      </w:r>
      <w:r>
        <w:t xml:space="preserve"> (zip file)</w:t>
      </w:r>
      <w:r w:rsidR="00390672">
        <w:br w:type="page"/>
      </w:r>
    </w:p>
    <w:p w14:paraId="2E98D409" w14:textId="77777777" w:rsidR="00B93196" w:rsidRDefault="00390672">
      <w:pPr>
        <w:pStyle w:val="Heading"/>
      </w:pPr>
      <w:bookmarkStart w:id="0" w:name="abstract"/>
      <w:bookmarkEnd w:id="0"/>
      <w:r>
        <w:lastRenderedPageBreak/>
        <w:t>Abstract</w:t>
      </w:r>
    </w:p>
    <w:p w14:paraId="6C16E916" w14:textId="52651AF9" w:rsidR="00FA4C3C" w:rsidRPr="00AF121E" w:rsidRDefault="00163557" w:rsidP="00AF121E">
      <w:pPr>
        <w:spacing w:after="202"/>
        <w:contextualSpacing/>
      </w:pPr>
      <w:r>
        <w:t>When</w:t>
      </w:r>
      <w:r w:rsidR="00386CB5">
        <w:t xml:space="preserve"> species </w:t>
      </w:r>
      <w:r w:rsidR="00AB49EB">
        <w:t xml:space="preserve">simultaneously </w:t>
      </w:r>
      <w:r w:rsidR="00026A4D">
        <w:t xml:space="preserve">compete with two or more </w:t>
      </w:r>
      <w:r w:rsidR="003E7EC4">
        <w:t>species of competitor</w:t>
      </w:r>
      <w:r w:rsidR="00386CB5">
        <w:t xml:space="preserve">, </w:t>
      </w:r>
      <w:r w:rsidR="00390672">
        <w:t>higher order interactions (HOIs) c</w:t>
      </w:r>
      <w:r w:rsidR="00735D12">
        <w:t>an</w:t>
      </w:r>
      <w:r w:rsidR="00390672">
        <w:t xml:space="preserve"> </w:t>
      </w:r>
      <w:r w:rsidR="00D52399">
        <w:t>lead to emergent properties not present when species interact in isolated pairs</w:t>
      </w:r>
      <w:r w:rsidR="00390672">
        <w:t xml:space="preserve">. </w:t>
      </w:r>
      <w:r w:rsidR="003C16DF" w:rsidRPr="00202928">
        <w:t>I</w:t>
      </w:r>
      <w:r w:rsidR="00192A3D" w:rsidRPr="00202928">
        <w:t xml:space="preserve">n order to extend ecological theory </w:t>
      </w:r>
      <w:r w:rsidR="00796092" w:rsidRPr="00202928">
        <w:t xml:space="preserve">to </w:t>
      </w:r>
      <w:r w:rsidR="00192A3D" w:rsidRPr="00202928">
        <w:t>multi-</w:t>
      </w:r>
      <w:r w:rsidR="00D52399" w:rsidRPr="00202928">
        <w:t>competitor</w:t>
      </w:r>
      <w:r w:rsidR="00192A3D" w:rsidRPr="00202928">
        <w:t xml:space="preserve"> communities</w:t>
      </w:r>
      <w:r w:rsidR="00665670" w:rsidRPr="00202928">
        <w:t xml:space="preserve">, </w:t>
      </w:r>
      <w:r w:rsidR="008A3F96" w:rsidRPr="00202928">
        <w:t>ecologists must</w:t>
      </w:r>
      <w:r w:rsidR="003C16DF" w:rsidRPr="00202928">
        <w:t xml:space="preserve"> </w:t>
      </w:r>
      <w:r w:rsidR="00FE57C1" w:rsidRPr="00202928">
        <w:t xml:space="preserve">develop a practical and </w:t>
      </w:r>
      <w:r w:rsidR="009B725B" w:rsidRPr="00202928">
        <w:t xml:space="preserve">general </w:t>
      </w:r>
      <w:r w:rsidR="00FE57C1" w:rsidRPr="00202928">
        <w:t xml:space="preserve">definition for </w:t>
      </w:r>
      <w:r w:rsidR="003C16DF" w:rsidRPr="00202928">
        <w:t>HOIs</w:t>
      </w:r>
      <w:r w:rsidR="00FE57C1" w:rsidRPr="00202928">
        <w:t xml:space="preserve"> that can be applied to </w:t>
      </w:r>
      <w:r w:rsidR="009B725B" w:rsidRPr="00202928">
        <w:t>a wide range of competition models</w:t>
      </w:r>
      <w:r w:rsidR="00FE57C1" w:rsidRPr="00202928">
        <w:t>.</w:t>
      </w:r>
      <w:r w:rsidR="00390672" w:rsidRPr="00202928">
        <w:t xml:space="preserve"> In this paper </w:t>
      </w:r>
      <w:r w:rsidR="008A3F96" w:rsidRPr="00202928">
        <w:t xml:space="preserve">we </w:t>
      </w:r>
      <w:r w:rsidR="0080705C" w:rsidRPr="00202928">
        <w:t>propose a definition for HOIs and outline</w:t>
      </w:r>
      <w:r w:rsidR="00F23BE8">
        <w:t xml:space="preserve"> a</w:t>
      </w:r>
      <w:r w:rsidR="001D119A" w:rsidRPr="00202928">
        <w:t xml:space="preserve"> set of criteria for </w:t>
      </w:r>
      <w:r w:rsidR="0080705C" w:rsidRPr="00202928">
        <w:t xml:space="preserve">testing whether a model </w:t>
      </w:r>
      <w:bookmarkStart w:id="1" w:name="_GoBack"/>
      <w:bookmarkEnd w:id="1"/>
      <w:r w:rsidR="0080705C" w:rsidRPr="00202928">
        <w:t>has or does not have HOIs</w:t>
      </w:r>
      <w:r w:rsidR="008A3F96" w:rsidRPr="00202928">
        <w:t xml:space="preserve">.  </w:t>
      </w:r>
      <w:r w:rsidR="0080705C" w:rsidRPr="00202928">
        <w:t>These criteria are</w:t>
      </w:r>
      <w:r w:rsidR="00BB7B3A" w:rsidRPr="00202928">
        <w:t xml:space="preserve"> valuable for empirical ecologists in need of clarity when discussing HOIs in empirical data.</w:t>
      </w:r>
      <w:r w:rsidR="00BB7B3A">
        <w:t xml:space="preserve"> </w:t>
      </w:r>
      <w:r w:rsidR="008A3F96">
        <w:t xml:space="preserve">We compare our definition to </w:t>
      </w:r>
      <w:r w:rsidR="0080705C">
        <w:t xml:space="preserve">those </w:t>
      </w:r>
      <w:r w:rsidR="008A3F96">
        <w:t xml:space="preserve">used </w:t>
      </w:r>
      <w:r w:rsidR="009B725B">
        <w:t xml:space="preserve">by ecologists </w:t>
      </w:r>
      <w:r w:rsidR="00796092">
        <w:t xml:space="preserve">in the </w:t>
      </w:r>
      <w:r w:rsidR="008A3F96">
        <w:t>past</w:t>
      </w:r>
      <w:r w:rsidR="009B725B">
        <w:t xml:space="preserve">. </w:t>
      </w:r>
      <w:r w:rsidR="0080705C">
        <w:t>In the second part of the paper we demonstrate the steps required for a rigorous test of</w:t>
      </w:r>
      <w:r w:rsidR="00796092">
        <w:t xml:space="preserve"> </w:t>
      </w:r>
      <w:r w:rsidR="0080705C">
        <w:t xml:space="preserve">HOIs in empirical data.  To do this we simulate </w:t>
      </w:r>
      <w:r w:rsidR="000B20AC">
        <w:t xml:space="preserve">resource competition between </w:t>
      </w:r>
      <w:r w:rsidR="001E683B">
        <w:t>three annual plant species</w:t>
      </w:r>
      <w:r w:rsidR="00B00A38">
        <w:t xml:space="preserve"> </w:t>
      </w:r>
      <w:r w:rsidR="008A3F96">
        <w:t xml:space="preserve">which differ in </w:t>
      </w:r>
      <w:r w:rsidR="0080705C">
        <w:t>phenology</w:t>
      </w:r>
      <w:r w:rsidR="001E683B">
        <w:t xml:space="preserve">. </w:t>
      </w:r>
      <w:r w:rsidR="0079467C">
        <w:t xml:space="preserve">We then fit a </w:t>
      </w:r>
      <w:r w:rsidR="001E683B">
        <w:t xml:space="preserve">phenomenological competition model to </w:t>
      </w:r>
      <w:r w:rsidR="00F0623F">
        <w:t xml:space="preserve">the </w:t>
      </w:r>
      <w:r w:rsidR="0079467C">
        <w:t>o</w:t>
      </w:r>
      <w:r w:rsidR="00F0623F">
        <w:t xml:space="preserve">utcome of </w:t>
      </w:r>
      <w:r w:rsidR="00632DC9">
        <w:t xml:space="preserve">simulated </w:t>
      </w:r>
      <w:r w:rsidR="00F0623F">
        <w:t xml:space="preserve">competition </w:t>
      </w:r>
      <w:r w:rsidR="00632DC9">
        <w:t xml:space="preserve">and </w:t>
      </w:r>
      <w:r w:rsidR="000B20AC">
        <w:t>use it to test</w:t>
      </w:r>
      <w:r w:rsidR="00FE57C1">
        <w:t xml:space="preserve"> for the presence of HOIs</w:t>
      </w:r>
      <w:r w:rsidR="00B00A38">
        <w:t xml:space="preserve">.  </w:t>
      </w:r>
      <w:r w:rsidR="00796092">
        <w:t xml:space="preserve">In our simulations, we </w:t>
      </w:r>
      <w:r w:rsidR="00C32A0E">
        <w:t xml:space="preserve">find </w:t>
      </w:r>
      <w:r w:rsidR="00632DC9">
        <w:t xml:space="preserve">the strength of </w:t>
      </w:r>
      <w:r w:rsidR="001E683B">
        <w:t>HOIs</w:t>
      </w:r>
      <w:r w:rsidR="00632DC9">
        <w:t xml:space="preserve"> </w:t>
      </w:r>
      <w:r w:rsidR="00796092">
        <w:t xml:space="preserve">varies </w:t>
      </w:r>
      <w:r w:rsidR="00632DC9">
        <w:t>with phenology</w:t>
      </w:r>
      <w:r w:rsidR="00F0623F">
        <w:t>:</w:t>
      </w:r>
      <w:r w:rsidR="00632DC9">
        <w:t xml:space="preserve"> </w:t>
      </w:r>
      <w:r w:rsidR="00F0623F">
        <w:t>s</w:t>
      </w:r>
      <w:r w:rsidR="00632DC9">
        <w:t xml:space="preserve">pecies that grow later experience stronger HOIs </w:t>
      </w:r>
      <w:r w:rsidR="00796092">
        <w:t>than earlier growing species</w:t>
      </w:r>
      <w:r w:rsidR="00C32A0E">
        <w:t>.</w:t>
      </w:r>
      <w:r w:rsidR="008A3F96">
        <w:t xml:space="preserve"> </w:t>
      </w:r>
      <w:r w:rsidR="0080705C">
        <w:t>O</w:t>
      </w:r>
      <w:r w:rsidR="008A3F96">
        <w:t xml:space="preserve">ur simulation shows </w:t>
      </w:r>
      <w:r w:rsidR="0080705C">
        <w:t xml:space="preserve">how </w:t>
      </w:r>
      <w:r w:rsidR="008A3F96">
        <w:t xml:space="preserve">HOIs </w:t>
      </w:r>
      <w:r w:rsidR="0080705C">
        <w:t xml:space="preserve">could emerge </w:t>
      </w:r>
      <w:r w:rsidR="00796092">
        <w:t xml:space="preserve">in ecosystems where resource availability and </w:t>
      </w:r>
      <w:r w:rsidR="00AF121E">
        <w:t>individual</w:t>
      </w:r>
      <w:r w:rsidR="00796092">
        <w:t xml:space="preserve"> size change rapidly throughout the course of the growing season</w:t>
      </w:r>
      <w:r w:rsidR="008A3F96">
        <w:t xml:space="preserve"> and where there are </w:t>
      </w:r>
      <w:r w:rsidR="0080705C">
        <w:t xml:space="preserve">differences in the timing of resource acquisition </w:t>
      </w:r>
      <w:r w:rsidR="008A3F96">
        <w:t xml:space="preserve">between competitors. </w:t>
      </w:r>
    </w:p>
    <w:p w14:paraId="7F61B60F" w14:textId="77777777" w:rsidR="00AF121E" w:rsidRDefault="00AF121E">
      <w:pPr>
        <w:spacing w:line="276" w:lineRule="auto"/>
        <w:ind w:firstLine="0"/>
        <w:jc w:val="both"/>
        <w:rPr>
          <w:rFonts w:eastAsia="Noto Sans CJK SC Regular" w:cs="FreeSans"/>
          <w:b/>
          <w:szCs w:val="28"/>
        </w:rPr>
      </w:pPr>
      <w:r>
        <w:br w:type="page"/>
      </w:r>
    </w:p>
    <w:p w14:paraId="2DFCF149" w14:textId="4804E8BF" w:rsidR="00B93196" w:rsidRDefault="00390672">
      <w:pPr>
        <w:pStyle w:val="Heading"/>
      </w:pPr>
      <w:r>
        <w:lastRenderedPageBreak/>
        <w:t>Introduction</w:t>
      </w:r>
    </w:p>
    <w:p w14:paraId="5BC13903" w14:textId="630B6693" w:rsidR="00B93196" w:rsidRDefault="006B73DB">
      <w:pPr>
        <w:spacing w:after="202"/>
        <w:contextualSpacing/>
      </w:pPr>
      <w:r>
        <w:t xml:space="preserve">Almost all </w:t>
      </w:r>
      <w:r w:rsidR="003216C5">
        <w:t xml:space="preserve">specie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w:t>
      </w:r>
      <w:r w:rsidR="003216C5">
        <w:t xml:space="preserve"> most</w:t>
      </w:r>
      <w:r w:rsidR="00390672">
        <w:t xml:space="preserve"> classical models in community ecology </w:t>
      </w:r>
      <w:r w:rsidR="00525B6E">
        <w:t>assum</w:t>
      </w:r>
      <w:r w:rsidR="00004F71">
        <w:t>e</w:t>
      </w:r>
      <w:r w:rsidR="00525B6E">
        <w:t xml:space="preserve"> that the per capita effect</w:t>
      </w:r>
      <w:r w:rsidR="00713FE2">
        <w:t>s</w:t>
      </w:r>
      <w:r w:rsidR="00525B6E">
        <w:t xml:space="preserve"> of </w:t>
      </w:r>
      <w:r w:rsidR="00713FE2">
        <w:t xml:space="preserve">each </w:t>
      </w:r>
      <w:r w:rsidR="00525B6E">
        <w:t>species on</w:t>
      </w:r>
      <w:r w:rsidR="00713FE2">
        <w:t xml:space="preserve"> each</w:t>
      </w:r>
      <w:r w:rsidR="00525B6E">
        <w:t xml:space="preserve"> other </w:t>
      </w:r>
      <w:r w:rsidR="00540C73">
        <w:t xml:space="preserve">do </w:t>
      </w:r>
      <w:r w:rsidR="00713FE2">
        <w:t xml:space="preserve">not dependent </w:t>
      </w:r>
      <w:r w:rsidR="00525B6E">
        <w:t>o</w:t>
      </w:r>
      <w:r w:rsidR="00713FE2">
        <w:t>n</w:t>
      </w:r>
      <w:r w:rsidR="00525B6E">
        <w:t xml:space="preserve"> the densities of </w:t>
      </w:r>
      <w:r w:rsidR="00713FE2">
        <w:t xml:space="preserve">any </w:t>
      </w:r>
      <w:r w:rsidR="00525B6E">
        <w:t xml:space="preserve">other species in the </w:t>
      </w:r>
      <w:r w:rsidR="0028469F">
        <w:t>community.</w:t>
      </w:r>
      <w:r w:rsidR="00390672">
        <w:t xml:space="preserve"> </w:t>
      </w:r>
      <w:r w:rsidR="0028469F">
        <w:t>T</w:t>
      </w:r>
      <w:r w:rsidR="00125A8C">
        <w:t xml:space="preserve">his </w:t>
      </w:r>
      <w:r w:rsidR="0028469F">
        <w:t xml:space="preserve">simplifying </w:t>
      </w:r>
      <w:r w:rsidR="00125A8C">
        <w:t xml:space="preserve">assumption </w:t>
      </w:r>
      <w:r w:rsidR="0028469F">
        <w:t xml:space="preserve">means that </w:t>
      </w:r>
      <w:r w:rsidR="00125A8C">
        <w:t>we can predict the dynamics of multispecies communities</w:t>
      </w:r>
      <w:r w:rsidR="00004F71">
        <w:t xml:space="preserve"> from a model that only </w:t>
      </w:r>
      <w:r w:rsidR="00B123EB">
        <w:t xml:space="preserve">includes </w:t>
      </w:r>
      <w:r w:rsidR="00004F71">
        <w:t xml:space="preserve">the interaction between each </w:t>
      </w:r>
      <w:r w:rsidR="002E3A23">
        <w:t>pair</w:t>
      </w:r>
      <w:r w:rsidR="00713FE2">
        <w:t>s</w:t>
      </w:r>
      <w:r w:rsidR="002E3A23">
        <w:t xml:space="preserve"> of species</w:t>
      </w:r>
      <w:r w:rsidR="00523384">
        <w:t xml:space="preserve"> </w:t>
      </w:r>
      <w:r w:rsidR="00523384">
        <w:fldChar w:fldCharType="begin"/>
      </w:r>
      <w:r w:rsidR="00523384">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23384">
        <w:fldChar w:fldCharType="separate"/>
      </w:r>
      <w:r w:rsidR="00523384">
        <w:rPr>
          <w:noProof/>
        </w:rPr>
        <w:t>(Chesson 2000, Levine et al. 2017)</w:t>
      </w:r>
      <w:r w:rsidR="00523384">
        <w:fldChar w:fldCharType="end"/>
      </w:r>
      <w:r w:rsidR="005A5626">
        <w:t xml:space="preserve">. </w:t>
      </w:r>
    </w:p>
    <w:p w14:paraId="3937173B" w14:textId="4DD76924" w:rsidR="00170635" w:rsidRDefault="00713FE2" w:rsidP="00170635">
      <w:pPr>
        <w:spacing w:after="202"/>
        <w:contextualSpacing/>
      </w:pPr>
      <w:r>
        <w:t>H</w:t>
      </w:r>
      <w:r w:rsidR="00390672">
        <w:t xml:space="preserve">igher order interactions (HOIs) between </w:t>
      </w:r>
      <w:r w:rsidR="00540C73">
        <w:t xml:space="preserve">species </w:t>
      </w:r>
      <w:r>
        <w:t xml:space="preserve">invalidate </w:t>
      </w:r>
      <w:r w:rsidR="00390672">
        <w:t>th</w:t>
      </w:r>
      <w:r w:rsidR="00620DAA">
        <w:t>e</w:t>
      </w:r>
      <w:r w:rsidR="00390672">
        <w:t xml:space="preserve"> core assumption </w:t>
      </w:r>
      <w:r>
        <w:t xml:space="preserve">of </w:t>
      </w:r>
      <w:r w:rsidR="00540C73">
        <w:t xml:space="preserve">independent </w:t>
      </w:r>
      <w:r w:rsidR="00004F71">
        <w:t xml:space="preserve">per capita interactions and </w:t>
      </w:r>
      <w:r w:rsidR="00540C73">
        <w:t xml:space="preserve">thus HOIs </w:t>
      </w:r>
      <w:r w:rsidR="00004F71">
        <w:t>could have profound consequences for modeling community dynamics and species coexistence</w:t>
      </w:r>
      <w:r w:rsidR="00620DAA">
        <w:t xml:space="preserve"> </w:t>
      </w:r>
      <w:r w:rsidR="005A5626">
        <w:fldChar w:fldCharType="begin"/>
      </w:r>
      <w:r w:rsidR="00596808">
        <w:instrText xml:space="preserve"> ADDIN ZOTERO_ITEM CSL_CITATION {"citationID":"uDxJkzJf","properties":{"formattedCitation":"(Neill 1974, Mayfield and Stouffer 2017, Levine et al. 2017, Grilli et al. 2017)","plainCitation":"(Neill 1974, Mayfield and Stouffer 2017, Levine et al. 2017, Grilli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96808">
        <w:rPr>
          <w:noProof/>
        </w:rPr>
        <w:t>(Neill 1974, Mayfield and Stouffer 2017, Levine et al. 2017, Grilli et al. 2017)</w:t>
      </w:r>
      <w:r w:rsidR="005A5626">
        <w:fldChar w:fldCharType="end"/>
      </w:r>
      <w:r w:rsidR="00390672">
        <w:t xml:space="preserve">. </w:t>
      </w:r>
      <w:r w:rsidR="008D4991">
        <w:t>I</w:t>
      </w:r>
      <w:r w:rsidR="003431F6">
        <w:t xml:space="preserve">f HOIs are </w:t>
      </w:r>
      <w:r w:rsidR="001B052F">
        <w:t>s</w:t>
      </w:r>
      <w:r w:rsidR="00125A8C">
        <w:t>trong</w:t>
      </w:r>
      <w:r w:rsidR="00DF5BA1">
        <w:t>,</w:t>
      </w:r>
      <w:r w:rsidR="003431F6">
        <w:t xml:space="preserve"> </w:t>
      </w:r>
      <w:r w:rsidR="009E7519">
        <w:t xml:space="preserve">even a perfect </w:t>
      </w:r>
      <w:r w:rsidR="00C8696F">
        <w:t xml:space="preserve">understanding of </w:t>
      </w:r>
      <w:r w:rsidR="00004F71">
        <w:t>the interaction</w:t>
      </w:r>
      <w:r w:rsidR="00C8696F">
        <w:t xml:space="preserve"> between </w:t>
      </w:r>
      <w:r>
        <w:t xml:space="preserve">each and every </w:t>
      </w:r>
      <w:r w:rsidR="00C8696F">
        <w:t xml:space="preserve">pair of species </w:t>
      </w:r>
      <w:r w:rsidR="00B123EB">
        <w:t xml:space="preserve">in isolation </w:t>
      </w:r>
      <w:r w:rsidR="00004F71">
        <w:t>would</w:t>
      </w:r>
      <w:r w:rsidR="00852C69">
        <w:t xml:space="preserve"> not be </w:t>
      </w:r>
      <w:r w:rsidR="003017BD">
        <w:t xml:space="preserve">sufficient to </w:t>
      </w:r>
      <w:r w:rsidR="007F2B64">
        <w:t xml:space="preserve">describe </w:t>
      </w:r>
      <w:r w:rsidR="00B51585">
        <w:t>what happens</w:t>
      </w:r>
      <w:r w:rsidR="003431F6">
        <w:t xml:space="preserve"> </w:t>
      </w:r>
      <w:r w:rsidR="00B51585">
        <w:t>w</w:t>
      </w:r>
      <w:r>
        <w:t xml:space="preserve">hen </w:t>
      </w:r>
      <w:r w:rsidR="00004F71">
        <w:t xml:space="preserve">all the species </w:t>
      </w:r>
      <w:r>
        <w:t xml:space="preserve">are </w:t>
      </w:r>
      <w:r w:rsidR="00B51585">
        <w:t>simultaneously interacting</w:t>
      </w:r>
      <w:r w:rsidR="00004F71">
        <w:t xml:space="preserve"> </w:t>
      </w:r>
      <w:r w:rsidR="005A5626">
        <w:fldChar w:fldCharType="begin"/>
      </w:r>
      <w:r w:rsidR="0063274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033A04">
        <w:rPr>
          <w:noProof/>
        </w:rPr>
        <w:t>(Neill 1974, Billick and Case 1994, Levine et al. 2017)</w:t>
      </w:r>
      <w:r w:rsidR="005A5626">
        <w:fldChar w:fldCharType="end"/>
      </w:r>
      <w:r w:rsidR="005A5626">
        <w:t xml:space="preserve">. </w:t>
      </w:r>
      <w:r w:rsidR="008D4991">
        <w:t xml:space="preserve">A specific example of </w:t>
      </w:r>
      <w:r w:rsidR="00B51585">
        <w:t xml:space="preserve">the potential for </w:t>
      </w:r>
      <w:r w:rsidR="008D4991">
        <w:t xml:space="preserve">HOIs </w:t>
      </w:r>
      <w:r w:rsidR="00B51585">
        <w:t>to</w:t>
      </w:r>
      <w:r w:rsidR="00427DC4">
        <w:t xml:space="preserve"> impact our understanding of community dynamics</w:t>
      </w:r>
      <w:r w:rsidR="008D4991">
        <w:t xml:space="preserve"> is in the application of </w:t>
      </w:r>
      <w:r>
        <w:t>the</w:t>
      </w:r>
      <w:r w:rsidR="008D4991">
        <w:t xml:space="preserve"> </w:t>
      </w:r>
      <w:r w:rsidR="00523384">
        <w:t xml:space="preserve">mutual </w:t>
      </w:r>
      <w:proofErr w:type="spellStart"/>
      <w:r w:rsidR="001B052F">
        <w:t>invasibility</w:t>
      </w:r>
      <w:proofErr w:type="spellEnd"/>
      <w:r w:rsidR="001B052F">
        <w:t xml:space="preserve"> </w:t>
      </w:r>
      <w:r>
        <w:t xml:space="preserve">criterion for determining the stability of </w:t>
      </w:r>
      <w:r w:rsidR="008D4991">
        <w:t>coexistence</w:t>
      </w:r>
      <w:r w:rsidR="00523384">
        <w:t xml:space="preserve">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523384">
        <w:t xml:space="preserve">. </w:t>
      </w:r>
      <w:r w:rsidR="00EC01A1">
        <w:t xml:space="preserve"> </w:t>
      </w:r>
      <w:r w:rsidR="001B052F">
        <w:t xml:space="preserve">In theory, HOIs can allow three competitor species to coexist even </w:t>
      </w:r>
      <w:r w:rsidR="00B51585">
        <w:t>where</w:t>
      </w:r>
      <w:r w:rsidR="001B052F">
        <w:t xml:space="preserve"> </w:t>
      </w:r>
      <w:r w:rsidR="00B51585">
        <w:t xml:space="preserve">some pairs of </w:t>
      </w:r>
      <w:r w:rsidR="001B052F">
        <w:t>competitors can</w:t>
      </w:r>
      <w:r w:rsidR="00B51585">
        <w:t>not</w:t>
      </w:r>
      <w:r w:rsidR="001B052F">
        <w:t xml:space="preserve"> </w:t>
      </w:r>
      <w:r w:rsidR="00B51585">
        <w:t xml:space="preserve">coexist </w:t>
      </w:r>
      <w:r w:rsidR="00EC66DE">
        <w:fldChar w:fldCharType="begin"/>
      </w:r>
      <w:r w:rsidR="00596808">
        <w:instrText xml:space="preserve"> ADDIN ZOTERO_ITEM CSL_CITATION {"citationID":"Z5kiMrwm","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596808">
        <w:rPr>
          <w:noProof/>
        </w:rPr>
        <w:t>(Grilli et al. 2017)</w:t>
      </w:r>
      <w:r w:rsidR="00EC66DE">
        <w:fldChar w:fldCharType="end"/>
      </w:r>
      <w:r w:rsidR="00390672">
        <w:t xml:space="preserve">. </w:t>
      </w:r>
    </w:p>
    <w:p w14:paraId="47990089" w14:textId="18C2B13D" w:rsidR="00A23C8F" w:rsidRDefault="00423E02" w:rsidP="0040246A">
      <w:pPr>
        <w:spacing w:after="202"/>
        <w:contextualSpacing/>
      </w:pPr>
      <w:r>
        <w:t>Despite the theoretical importance of HOIs, measuring HOIs in nature</w:t>
      </w:r>
      <w:r w:rsidR="00B51585">
        <w:t xml:space="preserve"> </w:t>
      </w:r>
      <w:r>
        <w:t xml:space="preserve">has been impeded by shifting definitions of what does and does not count as an HOIs </w:t>
      </w:r>
      <w:r>
        <w:fldChar w:fldCharType="begin"/>
      </w:r>
      <w:r w:rsidR="00AE4F19">
        <w:instrText xml:space="preserve"> ADDIN ZOTERO_ITEM CSL_CITATION {"citationID":"JTPCmpI0","properties":{"formattedCitation":"(Pomerantz 1981, Adler and Morris 1994, Billick and Case 1994, Letten and Stouffer 2019)","plainCitation":"(Pomerantz 1981, Adler and Morris 1994, Billick and Case 1994, Letten and Stouffer 2019)","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fldChar w:fldCharType="separate"/>
      </w:r>
      <w:r w:rsidR="00AE4F19">
        <w:rPr>
          <w:noProof/>
        </w:rPr>
        <w:t>(Pomerantz 1981, Adler and Morris 1994, Billick and Case 1994, Letten and Stouffer 2019)</w:t>
      </w:r>
      <w:r>
        <w:fldChar w:fldCharType="end"/>
      </w:r>
      <w:r w:rsidR="00170635" w:rsidRPr="00373175">
        <w:t xml:space="preserve">. </w:t>
      </w:r>
      <w:r w:rsidR="001B052F">
        <w:t xml:space="preserve"> </w:t>
      </w:r>
      <w:r w:rsidR="00726166">
        <w:t xml:space="preserve">Moreover, </w:t>
      </w:r>
      <w:r w:rsidR="0097438C">
        <w:t>previous</w:t>
      </w:r>
      <w:r w:rsidR="00726166">
        <w:t xml:space="preserve"> d</w:t>
      </w:r>
      <w:r w:rsidR="0097438C">
        <w:t>efinitions</w:t>
      </w:r>
      <w:r w:rsidR="00726166">
        <w:t xml:space="preserve"> of HOIs were developed </w:t>
      </w:r>
      <w:r>
        <w:t>with a small range of classic</w:t>
      </w:r>
      <w:r w:rsidR="00540C73">
        <w:t xml:space="preserve">al </w:t>
      </w:r>
      <w:r>
        <w:lastRenderedPageBreak/>
        <w:t xml:space="preserve">competition models in mind. </w:t>
      </w:r>
      <w:r w:rsidR="003E40AA">
        <w:t>Since</w:t>
      </w:r>
      <w:r>
        <w:t xml:space="preserve"> that time, </w:t>
      </w:r>
      <w:r w:rsidR="00540C73">
        <w:t xml:space="preserve">new </w:t>
      </w:r>
      <w:r w:rsidR="0097438C">
        <w:t xml:space="preserve">statistical modeling software </w:t>
      </w:r>
      <w:r w:rsidR="00540C73">
        <w:t xml:space="preserve">can </w:t>
      </w:r>
      <w:r w:rsidR="0097438C">
        <w:t xml:space="preserve">now </w:t>
      </w:r>
      <w:proofErr w:type="spellStart"/>
      <w:r w:rsidR="0097438C">
        <w:t>allow</w:t>
      </w:r>
      <w:r>
        <w:t>s</w:t>
      </w:r>
      <w:proofErr w:type="spellEnd"/>
      <w:r w:rsidR="0097438C">
        <w:t xml:space="preserve"> </w:t>
      </w:r>
      <w:r w:rsidR="00726166">
        <w:t>ecologists to fit</w:t>
      </w:r>
      <w:r w:rsidR="001B052F">
        <w:t xml:space="preserve"> </w:t>
      </w:r>
      <w:r w:rsidR="00726166">
        <w:t xml:space="preserve">a </w:t>
      </w:r>
      <w:r>
        <w:t>much wider</w:t>
      </w:r>
      <w:r w:rsidR="00726166">
        <w:t xml:space="preserve"> range of</w:t>
      </w:r>
      <w:r w:rsidR="003E40AA">
        <w:t xml:space="preserve"> interaction models</w:t>
      </w:r>
      <w:r w:rsidR="0097438C">
        <w:t xml:space="preserve"> </w:t>
      </w:r>
      <w:r w:rsidR="0097438C">
        <w:fldChar w:fldCharType="begin"/>
      </w:r>
      <w:r w:rsidR="0097438C">
        <w:instrText xml:space="preserve"> ADDIN ZOTERO_ITEM CSL_CITATION {"citationID":"uGIIR20L","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7438C">
        <w:fldChar w:fldCharType="separate"/>
      </w:r>
      <w:r w:rsidR="0097438C">
        <w:rPr>
          <w:noProof/>
        </w:rPr>
        <w:t>(Mayfield and Stouffer 2017)</w:t>
      </w:r>
      <w:r w:rsidR="0097438C">
        <w:fldChar w:fldCharType="end"/>
      </w:r>
      <w:r w:rsidR="003E40AA">
        <w:t xml:space="preserve">.  This increase in model flexibility requires deriving a </w:t>
      </w:r>
      <w:r w:rsidR="0097438C">
        <w:t>more</w:t>
      </w:r>
      <w:r w:rsidR="003E40AA">
        <w:t xml:space="preserve"> </w:t>
      </w:r>
      <w:r w:rsidR="00726166">
        <w:t>general definition for HOIs</w:t>
      </w:r>
      <w:r w:rsidR="00004F71">
        <w:t xml:space="preserve"> that can be applied to any density </w:t>
      </w:r>
      <w:r w:rsidR="0097438C">
        <w:t xml:space="preserve">dependent </w:t>
      </w:r>
      <w:r w:rsidR="00004F71">
        <w:t>model of population dynamics.</w:t>
      </w:r>
      <w:r w:rsidR="00FB561C">
        <w:t xml:space="preserve"> </w:t>
      </w:r>
    </w:p>
    <w:p w14:paraId="1980F463" w14:textId="11B327DB" w:rsidR="00A23C8F" w:rsidRDefault="00FE1F9F" w:rsidP="0040246A">
      <w:pPr>
        <w:spacing w:after="202"/>
        <w:contextualSpacing/>
      </w:pPr>
      <w:r>
        <w:t>In addition</w:t>
      </w:r>
      <w:r w:rsidR="009F10E8">
        <w:t>,</w:t>
      </w:r>
      <w:r>
        <w:t xml:space="preserve"> to</w:t>
      </w:r>
      <w:r w:rsidR="00936D1F">
        <w:t xml:space="preserve"> the </w:t>
      </w:r>
      <w:r w:rsidR="009F10E8">
        <w:t>basic issue of producing a shared definition for HOIs</w:t>
      </w:r>
      <w:r w:rsidR="00936D1F">
        <w:t xml:space="preserve">, ecologists lack a </w:t>
      </w:r>
      <w:r w:rsidR="00184FE1">
        <w:t xml:space="preserve">mechanistic understanding of how </w:t>
      </w:r>
      <w:r w:rsidR="00AF795A">
        <w:t xml:space="preserve">HOIs </w:t>
      </w:r>
      <w:r w:rsidR="00184FE1">
        <w:t xml:space="preserve">could </w:t>
      </w:r>
      <w:r w:rsidR="00AF795A">
        <w:t>emerge in nature</w:t>
      </w:r>
      <w:r w:rsidR="00540C73">
        <w:t xml:space="preserve"> </w:t>
      </w:r>
      <w:r w:rsidR="00540C73">
        <w:fldChar w:fldCharType="begin"/>
      </w:r>
      <w:r w:rsidR="00AE4F19">
        <w:instrText xml:space="preserve"> ADDIN ZOTERO_ITEM CSL_CITATION {"citationID":"HYX60OdJ","properties":{"formattedCitation":"(Levine et al. 2017, Letten and Stouffer 2019)","plainCitation":"(Levine et al. 2017, Letten and Stouffer 2019)","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rsidR="00540C73">
        <w:fldChar w:fldCharType="separate"/>
      </w:r>
      <w:r w:rsidR="00540C73">
        <w:rPr>
          <w:noProof/>
        </w:rPr>
        <w:t>(Levine et al. 2017, Letten and Stouffer 2019)</w:t>
      </w:r>
      <w:r w:rsidR="00540C73">
        <w:fldChar w:fldCharType="end"/>
      </w:r>
      <w:r w:rsidR="00540C73">
        <w:t xml:space="preserve">. </w:t>
      </w:r>
      <w:r w:rsidR="00AF795A">
        <w:t xml:space="preserve">Such an understanding is necessary for </w:t>
      </w:r>
      <w:r w:rsidR="003A4BAA">
        <w:t>predict</w:t>
      </w:r>
      <w:r>
        <w:t>ing</w:t>
      </w:r>
      <w:r w:rsidR="00AF795A">
        <w:t xml:space="preserve"> </w:t>
      </w:r>
      <w:r w:rsidR="00184FE1">
        <w:t>the sets of competitors and ecosystems where strong HOIs are likely.</w:t>
      </w:r>
      <w:r w:rsidR="003A4BAA">
        <w:t xml:space="preserve">  </w:t>
      </w:r>
      <w:r w:rsidR="00E268EC">
        <w:t xml:space="preserve">One </w:t>
      </w:r>
      <w:r>
        <w:t xml:space="preserve">promising </w:t>
      </w:r>
      <w:r w:rsidR="00E268EC">
        <w:t>way to a</w:t>
      </w:r>
      <w:r w:rsidR="007E26E2">
        <w:t>ddress these</w:t>
      </w:r>
      <w:r w:rsidR="00557FFD">
        <w:t xml:space="preserve"> outstanding </w:t>
      </w:r>
      <w:r w:rsidR="007E26E2">
        <w:t xml:space="preserve">issues </w:t>
      </w:r>
      <w:r w:rsidR="00184FE1">
        <w:t>is to</w:t>
      </w:r>
      <w:r w:rsidR="003A4BAA" w:rsidRPr="003A4BAA">
        <w:t xml:space="preserve"> </w:t>
      </w:r>
      <w:r w:rsidR="00184FE1">
        <w:t>simulate virtual</w:t>
      </w:r>
      <w:r w:rsidR="003A4BAA" w:rsidRPr="003A4BAA">
        <w:t xml:space="preserve"> </w:t>
      </w:r>
      <w:r w:rsidR="00184FE1">
        <w:t xml:space="preserve">competition experiments based on mechanistic models in which the processes that cause competition are fully known, and then evaluate for which species, and under which conditions HOIs emerge </w:t>
      </w:r>
      <w:r w:rsidR="003A4BAA" w:rsidRPr="003A4BAA">
        <w:t>(Letten and Stouffer 2018)</w:t>
      </w:r>
      <w:r w:rsidR="00184FE1">
        <w:t>.</w:t>
      </w:r>
      <w:r w:rsidR="006E5BCB">
        <w:t xml:space="preserve"> </w:t>
      </w:r>
    </w:p>
    <w:p w14:paraId="5E650CCA" w14:textId="7958AA79" w:rsidR="00170635" w:rsidRDefault="00004F71" w:rsidP="0040246A">
      <w:pPr>
        <w:spacing w:after="202"/>
        <w:contextualSpacing/>
      </w:pPr>
      <w:r>
        <w:t xml:space="preserve">Here, </w:t>
      </w:r>
      <w:r w:rsidR="0040246A">
        <w:t xml:space="preserve">we </w:t>
      </w:r>
      <w:r w:rsidR="003216C5">
        <w:t xml:space="preserve">provide a general definition for HOIs </w:t>
      </w:r>
      <w:r w:rsidR="00A23619">
        <w:t xml:space="preserve">based on interaction modification </w:t>
      </w:r>
      <w:r w:rsidR="003216C5">
        <w:t xml:space="preserve">that </w:t>
      </w:r>
      <w:r>
        <w:t xml:space="preserve">accurately distinguishes HOIs from related phenomena such as non-linear density dependence and indirect effects. </w:t>
      </w:r>
      <w:r w:rsidR="00CB46D3">
        <w:t xml:space="preserve">In the second part of the paper, we use a simulation </w:t>
      </w:r>
      <w:r w:rsidR="0097438C">
        <w:t>experiment</w:t>
      </w:r>
      <w:r w:rsidR="00CB46D3">
        <w:t xml:space="preserve"> to</w:t>
      </w:r>
      <w:r w:rsidR="00170635" w:rsidRPr="00373175">
        <w:t xml:space="preserve"> illustrate </w:t>
      </w:r>
      <w:r>
        <w:t>how our definition can be applied</w:t>
      </w:r>
      <w:r w:rsidR="005A3DED">
        <w:t xml:space="preserve"> to properly identify interaction modification even against a backdrop of nonlinear density dependence</w:t>
      </w:r>
      <w:r w:rsidR="003E40AA">
        <w:t xml:space="preserve">.  We </w:t>
      </w:r>
      <w:r w:rsidR="00BF24C7">
        <w:t xml:space="preserve">then </w:t>
      </w:r>
      <w:r w:rsidR="003E40AA">
        <w:t xml:space="preserve">use </w:t>
      </w:r>
      <w:r w:rsidR="00184FE1">
        <w:t xml:space="preserve">the results of the </w:t>
      </w:r>
      <w:r w:rsidR="003E40AA">
        <w:t>simulation to</w:t>
      </w:r>
      <w:r w:rsidR="00184FE1">
        <w:t xml:space="preserve"> shed light on</w:t>
      </w:r>
      <w:r w:rsidR="00170635" w:rsidRPr="00373175">
        <w:t xml:space="preserve"> </w:t>
      </w:r>
      <w:r w:rsidR="0097438C">
        <w:t>possible</w:t>
      </w:r>
      <w:r w:rsidR="00170635" w:rsidRPr="00373175">
        <w:t xml:space="preserve"> mechanism</w:t>
      </w:r>
      <w:r w:rsidR="00170635">
        <w:t>s</w:t>
      </w:r>
      <w:r w:rsidR="00170635" w:rsidRPr="00373175">
        <w:t xml:space="preserve"> that </w:t>
      </w:r>
      <w:r w:rsidR="0097438C">
        <w:t>could</w:t>
      </w:r>
      <w:r w:rsidR="00CB46D3">
        <w:t xml:space="preserve"> </w:t>
      </w:r>
      <w:r w:rsidR="00170635" w:rsidRPr="00373175">
        <w:t>generate HOIs</w:t>
      </w:r>
      <w:r>
        <w:t xml:space="preserve"> in nature</w:t>
      </w:r>
      <w:r w:rsidR="00CB46D3">
        <w:t xml:space="preserve">.  </w:t>
      </w:r>
    </w:p>
    <w:p w14:paraId="27A8D08C" w14:textId="3F274264" w:rsidR="001A66F7" w:rsidRPr="003C47E7" w:rsidRDefault="00384D95" w:rsidP="00564AC0">
      <w:pPr>
        <w:pStyle w:val="Heading2"/>
      </w:pPr>
      <w:r>
        <w:t>Higher order interactions</w:t>
      </w:r>
      <w:r w:rsidR="003026A8">
        <w:t xml:space="preserve"> result from</w:t>
      </w:r>
      <w:r>
        <w:t xml:space="preserve"> interaction modification </w:t>
      </w:r>
    </w:p>
    <w:p w14:paraId="57AC9818" w14:textId="7CF12379" w:rsidR="001A3717" w:rsidRDefault="00FA03A6" w:rsidP="00FA03A6">
      <w:pPr>
        <w:spacing w:after="202"/>
        <w:contextualSpacing/>
      </w:pPr>
      <w:r>
        <w:lastRenderedPageBreak/>
        <w:t xml:space="preserve">For the </w:t>
      </w:r>
      <w:r w:rsidR="001A3717">
        <w:t xml:space="preserve">purpose of defining </w:t>
      </w:r>
      <w:r w:rsidR="00177694">
        <w:t>HOIs</w:t>
      </w:r>
      <w:r w:rsidR="001A3717">
        <w:t xml:space="preserve"> we focus on modeling a focal </w:t>
      </w:r>
      <w:r w:rsidR="001A3717" w:rsidRPr="003C47E7">
        <w:t xml:space="preserve">species’ performance (usually per capita population growth rate) as a function of </w:t>
      </w:r>
      <w:r w:rsidR="00DA34EF">
        <w:t xml:space="preserve">the population density of </w:t>
      </w:r>
      <w:r w:rsidR="00DA34EF" w:rsidRPr="00DA34EF">
        <w:rPr>
          <w:i/>
        </w:rPr>
        <w:t>m</w:t>
      </w:r>
      <w:r w:rsidR="00DA34EF">
        <w:t xml:space="preserve"> species of </w:t>
      </w:r>
      <w:r w:rsidR="001A3717" w:rsidRPr="003C47E7">
        <w:t>competitor</w:t>
      </w:r>
      <w:r w:rsidR="001A3717">
        <w:t xml:space="preserve">. This can be expressed generally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1A3717" w:rsidRPr="003C47E7" w14:paraId="0C998ADE" w14:textId="77777777" w:rsidTr="00BC758E">
        <w:trPr>
          <w:trHeight w:val="503"/>
        </w:trPr>
        <w:tc>
          <w:tcPr>
            <w:tcW w:w="918" w:type="dxa"/>
            <w:vAlign w:val="center"/>
          </w:tcPr>
          <w:p w14:paraId="1353B74C" w14:textId="77777777" w:rsidR="001A3717" w:rsidRPr="003C47E7" w:rsidRDefault="001A3717" w:rsidP="00BC758E">
            <w:pPr>
              <w:spacing w:after="202"/>
              <w:ind w:firstLine="0"/>
              <w:contextualSpacing/>
              <w:jc w:val="center"/>
            </w:pPr>
          </w:p>
        </w:tc>
        <w:tc>
          <w:tcPr>
            <w:tcW w:w="7200" w:type="dxa"/>
            <w:vAlign w:val="center"/>
          </w:tcPr>
          <w:p w14:paraId="0DABABA4" w14:textId="71E243D8" w:rsidR="001A3717" w:rsidRPr="003C47E7" w:rsidRDefault="00002D8A" w:rsidP="00BC758E">
            <w:pPr>
              <w:spacing w:after="202"/>
              <w:contextualSpacing/>
              <w:jc w:val="cente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m:t>
                        </m:r>
                      </m:sub>
                    </m:sSub>
                  </m:e>
                </m:d>
                <m:r>
                  <w:rPr>
                    <w:rFonts w:ascii="Cambria Math" w:hAnsi="Cambria Math"/>
                  </w:rPr>
                  <m:t>,</m:t>
                </m:r>
              </m:oMath>
            </m:oMathPara>
          </w:p>
        </w:tc>
        <w:tc>
          <w:tcPr>
            <w:tcW w:w="738" w:type="dxa"/>
            <w:vAlign w:val="center"/>
          </w:tcPr>
          <w:p w14:paraId="0DE45B91" w14:textId="5379D4E3" w:rsidR="001A3717" w:rsidRPr="003C47E7" w:rsidRDefault="001A3717"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1</w:t>
            </w:r>
            <w:r w:rsidRPr="003C47E7">
              <w:rPr>
                <w:noProof/>
              </w:rPr>
              <w:fldChar w:fldCharType="end"/>
            </w:r>
            <w:r w:rsidRPr="003C47E7">
              <w:t>)</w:t>
            </w:r>
          </w:p>
        </w:tc>
      </w:tr>
    </w:tbl>
    <w:p w14:paraId="2C11DB1A" w14:textId="1CE03B0D" w:rsidR="00767808" w:rsidRDefault="001A3717" w:rsidP="00284765">
      <w:pPr>
        <w:spacing w:after="202"/>
        <w:ind w:firstLine="0"/>
        <w:contextualSpacing/>
      </w:pPr>
      <w:r>
        <w:t xml:space="preserve">where the left-hand side is the per capita growth rate of the focal species </w:t>
      </w:r>
      <w:proofErr w:type="spellStart"/>
      <w:r>
        <w:rPr>
          <w:i/>
        </w:rPr>
        <w:t>i</w:t>
      </w:r>
      <w:proofErr w:type="spellEnd"/>
      <w:r>
        <w:rPr>
          <w:i/>
        </w:rPr>
        <w:t>,</w:t>
      </w:r>
      <w:r>
        <w:t xml:space="preserve"> </w:t>
      </w:r>
      <w:r w:rsidRPr="00F84BE4">
        <w:rPr>
          <w:i/>
        </w:rPr>
        <w:t>F</w:t>
      </w:r>
      <w:r>
        <w:t xml:space="preserve"> is</w:t>
      </w:r>
      <w:r w:rsidR="00DA34EF">
        <w:t xml:space="preserve"> the multi-competitor competition function and</w:t>
      </w:r>
      <w:r w:rsidR="00DF0825">
        <w:t xml:space="preserve"> </w:t>
      </w:r>
      <m:oMath>
        <m:sSub>
          <m:sSubPr>
            <m:ctrlPr>
              <w:rPr>
                <w:rFonts w:ascii="Cambria Math" w:hAnsi="Cambria Math"/>
                <w:i/>
              </w:rPr>
            </m:ctrlPr>
          </m:sSubPr>
          <m:e>
            <m:r>
              <w:rPr>
                <w:rFonts w:ascii="Cambria Math" w:hAnsi="Cambria Math"/>
              </w:rPr>
              <m:t>n</m:t>
            </m:r>
          </m:e>
          <m:sub>
            <m:r>
              <w:rPr>
                <w:rFonts w:ascii="Cambria Math" w:hAnsi="Cambria Math"/>
              </w:rPr>
              <m:t>j</m:t>
            </m:r>
          </m:sub>
        </m:sSub>
      </m:oMath>
      <w:r w:rsidR="00DA34EF">
        <w:t xml:space="preserve"> is the population density of competitor species </w:t>
      </w:r>
      <w:r w:rsidR="00DA34EF" w:rsidRPr="00DA34EF">
        <w:rPr>
          <w:i/>
        </w:rPr>
        <w:t>j</w:t>
      </w:r>
      <w:r>
        <w:t>.  In most widely used models of species interactions, each competitor has one effect on</w:t>
      </w:r>
      <w:r w:rsidR="00DF0825">
        <w:t xml:space="preserve"> itself and</w:t>
      </w:r>
      <w:r>
        <w:t xml:space="preserve"> </w:t>
      </w:r>
      <w:r w:rsidR="00DA34EF">
        <w:t xml:space="preserve">one effect on </w:t>
      </w:r>
      <w:r>
        <w:t xml:space="preserve">each </w:t>
      </w:r>
      <w:r w:rsidR="00423635">
        <w:t xml:space="preserve">of the </w:t>
      </w:r>
      <w:r>
        <w:t xml:space="preserve">other species in the community.  </w:t>
      </w:r>
      <w:r w:rsidR="00767808">
        <w:t xml:space="preserve">The simplest example of </w:t>
      </w:r>
      <w:r w:rsidR="00107270">
        <w:t xml:space="preserve">such a </w:t>
      </w:r>
      <w:r w:rsidR="00767808">
        <w:t xml:space="preserve">pairwise competition model is the Lotka-Volterra (LV) model, </w:t>
      </w:r>
      <w:r w:rsidR="00767808" w:rsidRPr="003C47E7">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767808" w:rsidRPr="003C47E7" w14:paraId="2B9014BE" w14:textId="77777777" w:rsidTr="00BC758E">
        <w:trPr>
          <w:trHeight w:val="503"/>
        </w:trPr>
        <w:tc>
          <w:tcPr>
            <w:tcW w:w="918" w:type="dxa"/>
            <w:vAlign w:val="center"/>
          </w:tcPr>
          <w:p w14:paraId="440F4BF6" w14:textId="77777777" w:rsidR="00767808" w:rsidRPr="003C47E7" w:rsidRDefault="00767808" w:rsidP="00BC758E">
            <w:pPr>
              <w:spacing w:after="202"/>
              <w:ind w:firstLine="0"/>
              <w:contextualSpacing/>
              <w:jc w:val="center"/>
            </w:pPr>
          </w:p>
        </w:tc>
        <w:tc>
          <w:tcPr>
            <w:tcW w:w="7200" w:type="dxa"/>
            <w:vAlign w:val="center"/>
          </w:tcPr>
          <w:p w14:paraId="19E1FC34" w14:textId="03470278" w:rsidR="00767808" w:rsidRPr="00FB2274" w:rsidRDefault="00002D8A" w:rsidP="00BC758E">
            <w:pPr>
              <w:spacing w:after="202"/>
              <w:contextualSpacing/>
              <w:jc w:val="both"/>
            </w:pPr>
            <m:oMathPara>
              <m:oMathParaPr>
                <m:jc m:val="center"/>
              </m:oMathPara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 xml:space="preserve">1- </m:t>
                    </m:r>
                    <m:nary>
                      <m:naryPr>
                        <m:chr m:val="∑"/>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r>
                  <w:rPr>
                    <w:rFonts w:ascii="Cambria Math" w:hAnsi="Cambria Math"/>
                  </w:rPr>
                  <m:t>,</m:t>
                </m:r>
              </m:oMath>
            </m:oMathPara>
          </w:p>
        </w:tc>
        <w:tc>
          <w:tcPr>
            <w:tcW w:w="738" w:type="dxa"/>
            <w:vAlign w:val="center"/>
          </w:tcPr>
          <w:p w14:paraId="0D951695" w14:textId="181EFD6F" w:rsidR="00767808" w:rsidRPr="003C47E7" w:rsidRDefault="00767808"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2</w:t>
            </w:r>
            <w:r w:rsidRPr="003C47E7">
              <w:rPr>
                <w:noProof/>
              </w:rPr>
              <w:fldChar w:fldCharType="end"/>
            </w:r>
            <w:r w:rsidRPr="003C47E7">
              <w:t>)</w:t>
            </w:r>
          </w:p>
        </w:tc>
      </w:tr>
    </w:tbl>
    <w:p w14:paraId="135C045E" w14:textId="20908F9C" w:rsidR="00BC758E" w:rsidRDefault="00767808" w:rsidP="00CB4D09">
      <w:pPr>
        <w:spacing w:after="202"/>
        <w:ind w:firstLine="0"/>
        <w:contextualSpacing/>
      </w:pPr>
      <w:r>
        <w:t xml:space="preserve">where, </w:t>
      </w:r>
      <w:proofErr w:type="spellStart"/>
      <w:r w:rsidRPr="00CB4D09">
        <w:rPr>
          <w:i/>
        </w:rPr>
        <w:t>r</w:t>
      </w:r>
      <w:r w:rsidRPr="00CB4D09">
        <w:rPr>
          <w:i/>
          <w:vertAlign w:val="subscript"/>
        </w:rPr>
        <w:t>i</w:t>
      </w:r>
      <w:proofErr w:type="spellEnd"/>
      <w:r>
        <w:t xml:space="preserve"> is the intrinsic rate</w:t>
      </w:r>
      <w:r w:rsidR="009067A4">
        <w:t xml:space="preserve"> of growth</w:t>
      </w:r>
      <w:r w:rsidR="00107270">
        <w:t xml:space="preserve"> </w:t>
      </w:r>
      <w:r w:rsidR="00DF0825">
        <w:t>of</w:t>
      </w:r>
      <w:r w:rsidR="00107270">
        <w:t xml:space="preserve"> </w:t>
      </w:r>
      <w:r w:rsidR="00081F5A">
        <w:t>the focal</w:t>
      </w:r>
      <w:r w:rsidR="00107270">
        <w:t xml:space="preserve"> species </w:t>
      </w:r>
      <w:proofErr w:type="spellStart"/>
      <w:r w:rsidR="00107270">
        <w:rPr>
          <w:i/>
        </w:rPr>
        <w:t>i</w:t>
      </w:r>
      <w:proofErr w:type="spellEnd"/>
      <w:r w:rsidR="00081F5A">
        <w:t xml:space="preserve"> and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081F5A">
        <w:t xml:space="preserve"> </w:t>
      </w:r>
      <w:r w:rsidR="00740C03">
        <w:t xml:space="preserve">is </w:t>
      </w:r>
      <w:r w:rsidR="00081F5A">
        <w:t xml:space="preserve">the per capita effect of competitor species </w:t>
      </w:r>
      <w:r w:rsidRPr="00CB4D09">
        <w:rPr>
          <w:i/>
        </w:rPr>
        <w:t>j</w:t>
      </w:r>
      <w:r>
        <w:t xml:space="preserve"> on </w:t>
      </w:r>
      <w:r w:rsidR="00081F5A">
        <w:t>the growth rate</w:t>
      </w:r>
      <w:r w:rsidR="009067A4">
        <w:t xml:space="preserve"> of the focal species</w:t>
      </w:r>
      <w:r w:rsidR="00081F5A">
        <w:t>.  This model is pairwise because</w:t>
      </w:r>
      <w:r w:rsidR="001A3717">
        <w:t xml:space="preserve"> </w:t>
      </w:r>
      <w:r w:rsidR="00740C03">
        <w:t>each</w:t>
      </w:r>
      <w:r w:rsidR="001A3717">
        <w:t xml:space="preserve"> interaction </w:t>
      </w:r>
      <w:r w:rsidR="00740C03">
        <w:t>can be</w:t>
      </w:r>
      <w:r w:rsidR="001A3717">
        <w:t xml:space="preserve"> specified by the pair of species involved</w:t>
      </w:r>
      <w:r w:rsidR="00DF0825">
        <w:t>, the focal species</w:t>
      </w:r>
      <w:r w:rsidR="00740C03">
        <w:t xml:space="preserve"> </w:t>
      </w:r>
      <w:proofErr w:type="spellStart"/>
      <w:r w:rsidR="00DF0825">
        <w:rPr>
          <w:i/>
        </w:rPr>
        <w:t>i</w:t>
      </w:r>
      <w:proofErr w:type="spellEnd"/>
      <w:r w:rsidR="00740C03">
        <w:t xml:space="preserve"> </w:t>
      </w:r>
      <w:r w:rsidR="00DF0825">
        <w:t xml:space="preserve">and the competitor species </w:t>
      </w:r>
      <w:r w:rsidR="00740C03" w:rsidRPr="00CB4D09">
        <w:rPr>
          <w:i/>
        </w:rPr>
        <w:t>j</w:t>
      </w:r>
      <w:r w:rsidR="001A3717">
        <w:t xml:space="preserve">. </w:t>
      </w:r>
      <w:r w:rsidR="00740C03">
        <w:t xml:space="preserve"> </w:t>
      </w:r>
      <w:r w:rsidR="00DA34EF">
        <w:t xml:space="preserve">The defining property of </w:t>
      </w:r>
      <w:r w:rsidR="00177694">
        <w:t xml:space="preserve">any pairwise model, such as the LV model, is that the </w:t>
      </w:r>
      <w:r w:rsidR="00DA34EF">
        <w:t xml:space="preserve">per capita </w:t>
      </w:r>
      <w:r w:rsidR="00177694">
        <w:t xml:space="preserve">effect of each species </w:t>
      </w:r>
      <w:r w:rsidR="00DF0825">
        <w:t>of competitor is</w:t>
      </w:r>
      <w:r w:rsidR="00BC758E">
        <w:t xml:space="preserve"> independent of </w:t>
      </w:r>
      <w:r w:rsidR="00177694">
        <w:t>the densit</w:t>
      </w:r>
      <w:r w:rsidR="00DA34EF">
        <w:t>ies</w:t>
      </w:r>
      <w:r w:rsidR="00177694">
        <w:t xml:space="preserve"> of </w:t>
      </w:r>
      <w:r w:rsidR="00DA34EF">
        <w:t>all</w:t>
      </w:r>
      <w:r w:rsidR="00423635">
        <w:t xml:space="preserve"> </w:t>
      </w:r>
      <w:r w:rsidR="00BC758E" w:rsidRPr="00284765">
        <w:rPr>
          <w:i/>
        </w:rPr>
        <w:t>other</w:t>
      </w:r>
      <w:r w:rsidR="00BC758E">
        <w:t xml:space="preserve"> </w:t>
      </w:r>
      <w:r w:rsidR="00177694">
        <w:t>species</w:t>
      </w:r>
      <w:r w:rsidR="004D2342">
        <w:t xml:space="preserve"> </w:t>
      </w:r>
      <w:r w:rsidR="00DF0825">
        <w:t xml:space="preserve">of competitor </w:t>
      </w:r>
      <w:r w:rsidR="004D2342">
        <w:t>(Figure 1A)</w:t>
      </w:r>
      <w:r w:rsidR="00BC758E">
        <w:t xml:space="preserve">.  </w:t>
      </w:r>
    </w:p>
    <w:p w14:paraId="469A1136" w14:textId="48164D5E" w:rsidR="00BC758E" w:rsidRDefault="000035DB" w:rsidP="00BC758E">
      <w:pPr>
        <w:spacing w:after="202"/>
        <w:contextualSpacing/>
      </w:pPr>
      <w:r>
        <w:t>By contrast, i</w:t>
      </w:r>
      <w:r w:rsidR="00DF0825" w:rsidRPr="000035DB">
        <w:t xml:space="preserve">nteraction modification </w:t>
      </w:r>
      <w:r w:rsidR="00DA34EF" w:rsidRPr="000035DB">
        <w:t>disrupts</w:t>
      </w:r>
      <w:r w:rsidR="00DA34EF">
        <w:t xml:space="preserve"> pairwise competition and leads to HOIs.  Interaction modification </w:t>
      </w:r>
      <w:r w:rsidR="00BC758E">
        <w:t>occur</w:t>
      </w:r>
      <w:r w:rsidR="00DF0825">
        <w:t>s</w:t>
      </w:r>
      <w:r w:rsidR="00BC758E">
        <w:t xml:space="preserve"> w</w:t>
      </w:r>
      <w:r w:rsidR="00740C03">
        <w:t>hen the effect</w:t>
      </w:r>
      <w:r w:rsidR="00054EF8">
        <w:t xml:space="preserve"> of one competitor species is modified by the density of another competitor species</w:t>
      </w:r>
      <w:r w:rsidR="00DF0825">
        <w:t xml:space="preserve"> </w:t>
      </w:r>
      <w:r w:rsidR="00054EF8" w:rsidRPr="003C47E7">
        <w:fldChar w:fldCharType="begin"/>
      </w:r>
      <w:r w:rsidR="00AE4F19">
        <w:instrText xml:space="preserve"> ADDIN ZOTERO_ITEM CSL_CITATION {"citationID":"Bddk2XKW","properties":{"formattedCitation":"(Adler and Morris 1994)","plainCitation":"(Adler and Morris 1994)","noteIndex":0},"citationItems":[{"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schema":"https://github.com/citation-style-language/schema/raw/master/csl-citation.json"} </w:instrText>
      </w:r>
      <w:r w:rsidR="00054EF8" w:rsidRPr="003C47E7">
        <w:fldChar w:fldCharType="separate"/>
      </w:r>
      <w:r w:rsidR="00054EF8" w:rsidRPr="003C47E7">
        <w:rPr>
          <w:noProof/>
        </w:rPr>
        <w:t>(Adler and Morris 1994)</w:t>
      </w:r>
      <w:r w:rsidR="00054EF8" w:rsidRPr="003C47E7">
        <w:fldChar w:fldCharType="end"/>
      </w:r>
      <w:r w:rsidR="00054EF8">
        <w:t xml:space="preserve">. </w:t>
      </w:r>
      <w:r w:rsidR="00177694">
        <w:t>W</w:t>
      </w:r>
      <w:r w:rsidR="00BC758E">
        <w:t xml:space="preserve">e can introduce an </w:t>
      </w:r>
      <w:r w:rsidR="00203913">
        <w:t xml:space="preserve">interaction modification </w:t>
      </w:r>
      <w:r w:rsidR="00177694">
        <w:t>in</w:t>
      </w:r>
      <w:r w:rsidR="00DF0825">
        <w:t>t</w:t>
      </w:r>
      <w:r w:rsidR="00DA34EF">
        <w:t>o</w:t>
      </w:r>
      <w:r w:rsidR="00177694">
        <w:t xml:space="preserve"> the LV model </w:t>
      </w:r>
      <w:r w:rsidR="00BC758E">
        <w:t xml:space="preserve">by replacing any of th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BC758E">
        <w:t xml:space="preserve"> terms </w:t>
      </w:r>
      <w:r w:rsidR="00BC758E">
        <w:lastRenderedPageBreak/>
        <w:t xml:space="preserve">with a function that is dependent on </w:t>
      </w:r>
      <w:r w:rsidR="00DA34EF">
        <w:t xml:space="preserve">the </w:t>
      </w:r>
      <w:r w:rsidR="00BC758E">
        <w:t>density</w:t>
      </w:r>
      <w:r w:rsidR="00DA34EF">
        <w:t xml:space="preserve"> of another competitor</w:t>
      </w:r>
      <w:r w:rsidR="00BC758E">
        <w:t xml:space="preserve"> </w:t>
      </w:r>
      <w:r w:rsidR="00BC758E" w:rsidRPr="003C47E7">
        <w:fldChar w:fldCharType="begin"/>
      </w:r>
      <w:r w:rsidR="00BC758E">
        <w:instrText xml:space="preserve"> ADDIN ZOTERO_ITEM CSL_CITATION {"citationID":"mja6UP9p","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schema":"https://github.com/citation-style-language/schema/raw/master/csl-citation.json"} </w:instrText>
      </w:r>
      <w:r w:rsidR="00BC758E" w:rsidRPr="003C47E7">
        <w:fldChar w:fldCharType="separate"/>
      </w:r>
      <w:r w:rsidR="00BC758E">
        <w:rPr>
          <w:noProof/>
        </w:rPr>
        <w:t>(Billick and Case 1994)</w:t>
      </w:r>
      <w:r w:rsidR="00BC758E" w:rsidRPr="003C47E7">
        <w:fldChar w:fldCharType="end"/>
      </w:r>
      <w:r w:rsidR="00BC758E">
        <w:t xml:space="preserve">.  </w:t>
      </w:r>
      <w:r w:rsidR="00DA34EF">
        <w:t>I</w:t>
      </w:r>
      <w:r w:rsidR="00A27587">
        <w:t>n the following</w:t>
      </w:r>
      <w:r w:rsidR="00DA34EF">
        <w:t xml:space="preserve"> LV</w:t>
      </w:r>
      <w:r w:rsidR="00A27587">
        <w:t xml:space="preserve"> model</w:t>
      </w:r>
      <w:r w:rsidR="00DA34EF">
        <w:t>,</w:t>
      </w:r>
      <w:r w:rsidR="00A27587">
        <w:t xml:space="preserve"> the focal species </w:t>
      </w:r>
      <w:r w:rsidR="00DA34EF">
        <w:t xml:space="preserve">performance </w:t>
      </w:r>
      <w:r w:rsidR="00A27587">
        <w:t xml:space="preserve">is dependent on two competitor spec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BC758E" w:rsidRPr="003C47E7" w14:paraId="1BB75D29" w14:textId="77777777" w:rsidTr="00BC758E">
        <w:trPr>
          <w:trHeight w:val="503"/>
        </w:trPr>
        <w:tc>
          <w:tcPr>
            <w:tcW w:w="918" w:type="dxa"/>
            <w:vAlign w:val="center"/>
          </w:tcPr>
          <w:p w14:paraId="1F9330AB" w14:textId="77777777" w:rsidR="00BC758E" w:rsidRPr="003C47E7" w:rsidRDefault="00BC758E" w:rsidP="00BC758E">
            <w:pPr>
              <w:spacing w:after="202"/>
              <w:ind w:firstLine="0"/>
              <w:contextualSpacing/>
              <w:jc w:val="center"/>
            </w:pPr>
          </w:p>
        </w:tc>
        <w:tc>
          <w:tcPr>
            <w:tcW w:w="7200" w:type="dxa"/>
            <w:vAlign w:val="center"/>
          </w:tcPr>
          <w:p w14:paraId="6CBEC0BF" w14:textId="370D5265" w:rsidR="00BC758E" w:rsidRPr="00FB2274" w:rsidRDefault="00002D8A" w:rsidP="00BC758E">
            <w:pPr>
              <w:spacing w:after="202"/>
              <w:contextualSpacing/>
              <w:jc w:val="both"/>
            </w:pPr>
            <m:oMathPara>
              <m:oMathParaPr>
                <m:jc m:val="center"/>
              </m:oMathPara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1</m:t>
                        </m:r>
                      </m:sub>
                    </m:sSub>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oMath>
            </m:oMathPara>
          </w:p>
        </w:tc>
        <w:tc>
          <w:tcPr>
            <w:tcW w:w="738" w:type="dxa"/>
            <w:vAlign w:val="center"/>
          </w:tcPr>
          <w:p w14:paraId="6CF55B2A" w14:textId="648924E4" w:rsidR="00BC758E" w:rsidRPr="003C47E7" w:rsidRDefault="00BC758E"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3</w:t>
            </w:r>
            <w:r w:rsidRPr="003C47E7">
              <w:rPr>
                <w:noProof/>
              </w:rPr>
              <w:fldChar w:fldCharType="end"/>
            </w:r>
            <w:r w:rsidRPr="003C47E7">
              <w:t>)</w:t>
            </w:r>
          </w:p>
        </w:tc>
      </w:tr>
    </w:tbl>
    <w:p w14:paraId="647DADF5" w14:textId="634E3CB6" w:rsidR="00BC758E" w:rsidRDefault="00DA34EF" w:rsidP="00A62F04">
      <w:pPr>
        <w:spacing w:before="240" w:after="202"/>
        <w:ind w:firstLine="0"/>
        <w:contextualSpacing/>
      </w:pPr>
      <w:r>
        <w:t>R</w:t>
      </w:r>
      <w:r w:rsidR="00A27587">
        <w:t>eplac</w:t>
      </w:r>
      <w:r>
        <w:t>ing</w:t>
      </w:r>
      <w:r w:rsidR="00A27587">
        <w:t xml:space="preserve"> </w:t>
      </w:r>
      <w:r w:rsidR="00177694">
        <w:t xml:space="preserve">the term </w:t>
      </w:r>
      <m:oMath>
        <m:sSub>
          <m:sSubPr>
            <m:ctrlPr>
              <w:rPr>
                <w:rFonts w:ascii="Cambria Math" w:hAnsi="Cambria Math"/>
                <w:i/>
              </w:rPr>
            </m:ctrlPr>
          </m:sSubPr>
          <m:e>
            <m:r>
              <w:rPr>
                <w:rFonts w:ascii="Cambria Math" w:hAnsi="Cambria Math"/>
              </w:rPr>
              <m:t>α</m:t>
            </m:r>
          </m:e>
          <m:sub>
            <m:r>
              <w:rPr>
                <w:rFonts w:ascii="Cambria Math" w:hAnsi="Cambria Math"/>
              </w:rPr>
              <m:t>i1</m:t>
            </m:r>
          </m:sub>
        </m:sSub>
      </m:oMath>
      <w:r w:rsidR="00177694">
        <w:t xml:space="preserve"> with</w:t>
      </w:r>
      <w:r w:rsidR="00101271">
        <w:t xml:space="preserve"> </w:t>
      </w:r>
      <w:r w:rsidR="00E86724">
        <w:t>the</w:t>
      </w:r>
      <w:r w:rsidR="00101271">
        <w:t xml:space="preserve"> function </w:t>
      </w:r>
      <m:oMath>
        <m:sSub>
          <m:sSubPr>
            <m:ctrlPr>
              <w:rPr>
                <w:rFonts w:ascii="Cambria Math" w:hAnsi="Cambria Math"/>
                <w:i/>
              </w:rPr>
            </m:ctrlPr>
          </m:sSubPr>
          <m:e>
            <m:r>
              <w:rPr>
                <w:rFonts w:ascii="Cambria Math" w:hAnsi="Cambria Math"/>
              </w:rPr>
              <m:t>g</m:t>
            </m:r>
          </m:e>
          <m:sub>
            <m:r>
              <w:rPr>
                <w:rFonts w:ascii="Cambria Math" w:hAnsi="Cambria Math"/>
              </w:rPr>
              <m:t>i1</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00A27587">
        <w:t xml:space="preserve"> makes the</w:t>
      </w:r>
      <w:r w:rsidR="00101271">
        <w:t xml:space="preserve"> per capita effect of</w:t>
      </w:r>
      <w:r w:rsidR="00FC21D5">
        <w:t xml:space="preserve"> species one</w:t>
      </w:r>
      <w:r w:rsidR="004D2342">
        <w:t xml:space="preserve"> </w:t>
      </w:r>
      <w:r w:rsidR="00101271">
        <w:t>depend</w:t>
      </w:r>
      <w:r w:rsidR="00FC21D5">
        <w:t xml:space="preserve">ent </w:t>
      </w:r>
      <w:r w:rsidR="00101271">
        <w:t>on the density of a</w:t>
      </w:r>
      <w:r w:rsidR="00FC21D5">
        <w:t xml:space="preserve">nother </w:t>
      </w:r>
      <w:r w:rsidR="00101271">
        <w:t xml:space="preserve">competitor, </w:t>
      </w:r>
      <w:r w:rsidR="004D2342" w:rsidRPr="00284765">
        <w:rPr>
          <w:i/>
        </w:rPr>
        <w:t>n</w:t>
      </w:r>
      <w:r>
        <w:rPr>
          <w:vertAlign w:val="subscript"/>
        </w:rPr>
        <w:t>2</w:t>
      </w:r>
      <w:r w:rsidR="00FC21D5">
        <w:t xml:space="preserve">.  More specifically the parameter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oMath>
      <w:r w:rsidR="003E40AA">
        <w:t xml:space="preserve"> measur</w:t>
      </w:r>
      <w:r w:rsidR="00FC21D5">
        <w:t>es</w:t>
      </w:r>
      <w:r w:rsidR="003E40AA">
        <w:t xml:space="preserve"> th</w:t>
      </w:r>
      <w:r w:rsidR="00FC21D5">
        <w:t>e strength of this</w:t>
      </w:r>
      <w:r w:rsidR="003E40AA">
        <w:t xml:space="preserve"> </w:t>
      </w:r>
      <w:r w:rsidR="00203913">
        <w:t xml:space="preserve">interaction modification </w:t>
      </w:r>
      <w:r w:rsidR="00281067">
        <w:t>(Figure 1</w:t>
      </w:r>
      <w:r w:rsidR="00E707AA">
        <w:t>B</w:t>
      </w:r>
      <w:r w:rsidR="00281067">
        <w:t>)</w:t>
      </w:r>
      <w:r w:rsidR="003E40AA">
        <w:t>.</w:t>
      </w:r>
      <w:r w:rsidR="00101271">
        <w:t xml:space="preserve"> </w:t>
      </w:r>
      <w:r w:rsidR="00786656">
        <w:t xml:space="preserve">Substituting this </w:t>
      </w:r>
      <w:r w:rsidR="003E40AA">
        <w:t xml:space="preserve">function </w:t>
      </w:r>
      <w:r w:rsidR="00786656">
        <w:t xml:space="preserve">into the model </w:t>
      </w:r>
      <w:r w:rsidR="009067A4">
        <w:t>introduces</w:t>
      </w:r>
      <w:r w:rsidR="00786656">
        <w:t xml:space="preserve"> </w:t>
      </w:r>
      <w:r w:rsidR="009067A4">
        <w:t xml:space="preserve">the </w:t>
      </w:r>
      <w:r w:rsidR="00786656">
        <w:t>product of competitors one and two</w:t>
      </w:r>
      <w:r w:rsidR="009067A4">
        <w:t xml:space="preserve"> as </w:t>
      </w:r>
      <w:r>
        <w:t xml:space="preserve">a </w:t>
      </w:r>
      <w:r w:rsidR="009067A4">
        <w:t>new term</w:t>
      </w:r>
      <w:r w:rsidR="0078665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6650"/>
        <w:gridCol w:w="730"/>
      </w:tblGrid>
      <w:tr w:rsidR="00BC758E" w:rsidRPr="003C47E7" w14:paraId="53BF9C3F" w14:textId="77777777" w:rsidTr="00BC758E">
        <w:trPr>
          <w:trHeight w:val="503"/>
        </w:trPr>
        <w:tc>
          <w:tcPr>
            <w:tcW w:w="1260" w:type="dxa"/>
            <w:vAlign w:val="center"/>
          </w:tcPr>
          <w:p w14:paraId="44877575" w14:textId="77777777" w:rsidR="00BC758E" w:rsidRPr="003C47E7" w:rsidRDefault="00BC758E" w:rsidP="00BC758E">
            <w:pPr>
              <w:spacing w:after="202"/>
              <w:ind w:firstLine="0"/>
              <w:contextualSpacing/>
              <w:jc w:val="center"/>
            </w:pPr>
          </w:p>
        </w:tc>
        <w:tc>
          <w:tcPr>
            <w:tcW w:w="6650" w:type="dxa"/>
            <w:vAlign w:val="center"/>
          </w:tcPr>
          <w:p w14:paraId="1BB1E119" w14:textId="78F9E1D8" w:rsidR="00BC758E" w:rsidRPr="00592D92" w:rsidRDefault="00002D8A" w:rsidP="00BC758E">
            <w:pPr>
              <w:spacing w:after="202"/>
              <w:contextualSpacing/>
              <w:jc w:val="center"/>
              <w:rPr>
                <w:rFonts w:ascii="Cambria Math" w:hAnsi="Cambria Math"/>
                <w:i/>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HO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1</m:t>
                        </m:r>
                      </m:sub>
                    </m:sSub>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 xml:space="preserve">. </m:t>
                </m:r>
              </m:oMath>
            </m:oMathPara>
          </w:p>
        </w:tc>
        <w:tc>
          <w:tcPr>
            <w:tcW w:w="730" w:type="dxa"/>
            <w:vAlign w:val="center"/>
          </w:tcPr>
          <w:p w14:paraId="12153C86" w14:textId="04C8BF1F" w:rsidR="00BC758E" w:rsidRPr="003C47E7" w:rsidRDefault="00BC758E"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4</w:t>
            </w:r>
            <w:r w:rsidRPr="003C47E7">
              <w:rPr>
                <w:noProof/>
              </w:rPr>
              <w:fldChar w:fldCharType="end"/>
            </w:r>
            <w:r w:rsidRPr="003C47E7">
              <w:t>)</w:t>
            </w:r>
          </w:p>
        </w:tc>
      </w:tr>
    </w:tbl>
    <w:p w14:paraId="5DE47CA6" w14:textId="32641E2E" w:rsidR="00101271" w:rsidRPr="00202928" w:rsidRDefault="00BB7B3A" w:rsidP="00101271">
      <w:pPr>
        <w:spacing w:after="202"/>
        <w:ind w:firstLine="0"/>
        <w:contextualSpacing/>
      </w:pPr>
      <w:r>
        <w:t>Interaction modification</w:t>
      </w:r>
      <w:r w:rsidR="00FC21D5">
        <w:t>s</w:t>
      </w:r>
      <w:r>
        <w:t xml:space="preserve"> such as th</w:t>
      </w:r>
      <w:r w:rsidR="00FC21D5">
        <w:t>e</w:t>
      </w:r>
      <w:r>
        <w:t>s</w:t>
      </w:r>
      <w:r w:rsidR="00FC21D5">
        <w:t>e</w:t>
      </w:r>
      <w:r>
        <w:t xml:space="preserve"> </w:t>
      </w:r>
      <w:r w:rsidR="009067A4">
        <w:t>impl</w:t>
      </w:r>
      <w:r w:rsidR="00FC21D5">
        <w:t>y</w:t>
      </w:r>
      <w:r w:rsidR="009067A4">
        <w:t xml:space="preserve"> </w:t>
      </w:r>
      <w:r w:rsidR="00FC21D5">
        <w:t>that competition is functionally different when more than one competitor species is present and that there are emergent properties that in the community that cannot be predicted by single species effects. I</w:t>
      </w:r>
      <w:r w:rsidR="00203913">
        <w:t>nteraction modification</w:t>
      </w:r>
      <w:r w:rsidR="00FC21D5">
        <w:t xml:space="preserve">s may </w:t>
      </w:r>
      <w:r w:rsidR="002E54BE">
        <w:t xml:space="preserve">suggest </w:t>
      </w:r>
      <w:r>
        <w:t>specific biological hypotheses: something about the</w:t>
      </w:r>
      <w:r w:rsidR="00E86724">
        <w:t xml:space="preserve"> behavior or traits</w:t>
      </w:r>
      <w:r w:rsidR="00786656">
        <w:t xml:space="preserve"> of </w:t>
      </w:r>
      <w:r w:rsidR="00FC21D5">
        <w:t xml:space="preserve">the </w:t>
      </w:r>
      <w:r w:rsidR="009067A4">
        <w:t xml:space="preserve">competitors are different when they are </w:t>
      </w:r>
      <w:r>
        <w:t>together</w:t>
      </w:r>
      <w:r w:rsidR="009067A4">
        <w:t xml:space="preserve"> </w:t>
      </w:r>
      <w:r w:rsidR="00FC21D5">
        <w:t xml:space="preserve">as </w:t>
      </w:r>
      <w:r w:rsidR="009067A4">
        <w:t>compared to when they are</w:t>
      </w:r>
      <w:r>
        <w:t xml:space="preserve"> separate</w:t>
      </w:r>
      <w:r w:rsidR="002E54BE" w:rsidRPr="009600A5">
        <w:t xml:space="preserve">. </w:t>
      </w:r>
      <w:r w:rsidR="00281067" w:rsidRPr="00A62F04">
        <w:t xml:space="preserve">Importantly, an </w:t>
      </w:r>
      <w:r w:rsidR="00203913">
        <w:t>interaction modification</w:t>
      </w:r>
      <w:r w:rsidR="00203913" w:rsidRPr="00A62F04">
        <w:t xml:space="preserve"> </w:t>
      </w:r>
      <w:r w:rsidR="00281067" w:rsidRPr="00A62F04">
        <w:t xml:space="preserve">cannot be attributed to </w:t>
      </w:r>
      <w:r w:rsidR="00FC21D5">
        <w:t xml:space="preserve">any </w:t>
      </w:r>
      <w:r w:rsidR="00281067" w:rsidRPr="00A62F04">
        <w:t>one</w:t>
      </w:r>
      <w:r w:rsidR="00FC21D5">
        <w:t xml:space="preserve"> competitor</w:t>
      </w:r>
      <w:r w:rsidR="00281067" w:rsidRPr="00A62F04">
        <w:t>—</w:t>
      </w:r>
      <w:r w:rsidR="00FC21D5">
        <w:t xml:space="preserve">rather </w:t>
      </w:r>
      <w:r w:rsidR="00281067" w:rsidRPr="00A62F04">
        <w:t xml:space="preserve">it is an emergent property of the </w:t>
      </w:r>
      <w:r w:rsidR="00FC21D5">
        <w:t xml:space="preserve">multi-species </w:t>
      </w:r>
      <w:r w:rsidR="00281067" w:rsidRPr="00A62F04">
        <w:t>system</w:t>
      </w:r>
      <w:r w:rsidR="00E707AA">
        <w:t xml:space="preserve">, </w:t>
      </w:r>
      <w:r w:rsidR="00716BC0">
        <w:t>what we call a</w:t>
      </w:r>
      <w:r w:rsidR="00FC21D5">
        <w:t>n</w:t>
      </w:r>
      <w:r w:rsidR="00E707AA">
        <w:t xml:space="preserve"> HOI</w:t>
      </w:r>
      <w:r w:rsidR="00BD364A" w:rsidRPr="00A62F04">
        <w:t xml:space="preserve"> </w:t>
      </w:r>
      <w:r w:rsidR="00281067" w:rsidRPr="00A62F04">
        <w:t>(Figure 1</w:t>
      </w:r>
      <w:r w:rsidR="00E707AA">
        <w:t>B</w:t>
      </w:r>
      <w:r w:rsidR="00281067" w:rsidRPr="00A62F04">
        <w:t>).</w:t>
      </w:r>
      <w:r w:rsidR="00281067" w:rsidRPr="009600A5">
        <w:t xml:space="preserve"> </w:t>
      </w:r>
    </w:p>
    <w:p w14:paraId="2C45C4F8" w14:textId="38AB0958" w:rsidR="003026A8" w:rsidRPr="00A62F04" w:rsidRDefault="00A922D9" w:rsidP="00284765">
      <w:pPr>
        <w:pStyle w:val="Heading2"/>
      </w:pPr>
      <w:r w:rsidRPr="00A62F04">
        <w:t>A</w:t>
      </w:r>
      <w:r w:rsidR="00116801" w:rsidRPr="00A62F04">
        <w:t>n improved</w:t>
      </w:r>
      <w:r w:rsidRPr="00A62F04">
        <w:t xml:space="preserve"> </w:t>
      </w:r>
      <w:r w:rsidR="001E1C3B" w:rsidRPr="00A62F04">
        <w:t xml:space="preserve">general </w:t>
      </w:r>
      <w:r w:rsidRPr="00A62F04">
        <w:t xml:space="preserve">definition of </w:t>
      </w:r>
      <w:r w:rsidR="003026A8" w:rsidRPr="00A62F04">
        <w:t>HOIs</w:t>
      </w:r>
    </w:p>
    <w:p w14:paraId="367DE7FE" w14:textId="5DF58E28" w:rsidR="00B358EB" w:rsidRPr="00923931" w:rsidRDefault="002E54BE" w:rsidP="005D515A">
      <w:pPr>
        <w:spacing w:after="202"/>
        <w:contextualSpacing/>
      </w:pPr>
      <w:r w:rsidRPr="00A62F04">
        <w:lastRenderedPageBreak/>
        <w:t>While t</w:t>
      </w:r>
      <w:r w:rsidR="00FC21D5">
        <w:t>h</w:t>
      </w:r>
      <w:r w:rsidR="003B5802">
        <w:t>e section above</w:t>
      </w:r>
      <w:r w:rsidR="00FC21D5">
        <w:t xml:space="preserve"> captures the essential</w:t>
      </w:r>
      <w:r w:rsidRPr="00A62F04">
        <w:t xml:space="preserve"> </w:t>
      </w:r>
      <w:r w:rsidR="005C3655" w:rsidRPr="00A62F04">
        <w:t>connection between</w:t>
      </w:r>
      <w:r w:rsidRPr="00A62F04">
        <w:t xml:space="preserve"> </w:t>
      </w:r>
      <w:r w:rsidR="00203913">
        <w:t>interaction modification</w:t>
      </w:r>
      <w:r w:rsidR="003B5802">
        <w:t>s</w:t>
      </w:r>
      <w:r w:rsidR="00203913" w:rsidRPr="00A62F04">
        <w:t xml:space="preserve"> </w:t>
      </w:r>
      <w:r w:rsidR="005C3655" w:rsidRPr="00A62F04">
        <w:t>and</w:t>
      </w:r>
      <w:r w:rsidR="009067A4" w:rsidRPr="00A62F04">
        <w:t xml:space="preserve"> </w:t>
      </w:r>
      <w:r w:rsidRPr="00A62F04">
        <w:t xml:space="preserve">HOIs, </w:t>
      </w:r>
      <w:r w:rsidR="00BB7B3A" w:rsidRPr="00A62F04">
        <w:t xml:space="preserve">ecologists </w:t>
      </w:r>
      <w:r w:rsidR="000B6752">
        <w:t xml:space="preserve">do not have a shared </w:t>
      </w:r>
      <w:r w:rsidR="0021205C" w:rsidRPr="00A62F04">
        <w:t xml:space="preserve">definition </w:t>
      </w:r>
      <w:r w:rsidR="00BB7B3A" w:rsidRPr="00A62F04">
        <w:t>for HOIs</w:t>
      </w:r>
      <w:r w:rsidR="001E1C3B" w:rsidRPr="00A62F04">
        <w:t xml:space="preserve"> that </w:t>
      </w:r>
      <w:r w:rsidR="00DF0825">
        <w:t>can be applied to any density dependent model of competition</w:t>
      </w:r>
      <w:r w:rsidR="00BB7B3A" w:rsidRPr="00A62F04">
        <w:t xml:space="preserve"> </w:t>
      </w:r>
      <w:r w:rsidR="00596DF1" w:rsidRPr="00A62F04">
        <w:fldChar w:fldCharType="begin"/>
      </w:r>
      <w:r w:rsidR="00AE4F19">
        <w:instrText xml:space="preserve"> ADDIN ZOTERO_ITEM CSL_CITATION {"citationID":"a5Xi4DJD","properties":{"formattedCitation":"(Hairston et al. 1968, Billick and Case 1994, Grilli et al. 2017, Letten and Stouffer 2019)","plainCitation":"(Hairston et al. 1968, Billick and Case 1994, Grilli et al. 2017, Letten and Stouffer 2019)","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rsidR="00596DF1" w:rsidRPr="00A62F04">
        <w:fldChar w:fldCharType="separate"/>
      </w:r>
      <w:r w:rsidR="0021205C" w:rsidRPr="00A62F04">
        <w:rPr>
          <w:noProof/>
        </w:rPr>
        <w:t>(Hairston et al. 1968, Billick and Case 1994, Grilli et al. 2017, Letten and Stouffer 2019)</w:t>
      </w:r>
      <w:r w:rsidR="00596DF1" w:rsidRPr="00A62F04">
        <w:fldChar w:fldCharType="end"/>
      </w:r>
      <w:r w:rsidRPr="00A62F04">
        <w:t xml:space="preserve">. </w:t>
      </w:r>
      <w:r w:rsidR="00BD364A" w:rsidRPr="00A62F04">
        <w:t>Here w</w:t>
      </w:r>
      <w:r w:rsidR="00281067" w:rsidRPr="00A62F04">
        <w:t>e</w:t>
      </w:r>
      <w:r w:rsidR="001E1C3B" w:rsidRPr="00A62F04">
        <w:t xml:space="preserve"> </w:t>
      </w:r>
      <w:r w:rsidR="0063491B" w:rsidRPr="00A62F04">
        <w:t xml:space="preserve">provide a </w:t>
      </w:r>
      <w:r w:rsidR="00B358EB">
        <w:t xml:space="preserve">formal mathematical </w:t>
      </w:r>
      <w:r w:rsidR="0063491B" w:rsidRPr="00A62F04">
        <w:t xml:space="preserve">definition for </w:t>
      </w:r>
      <w:r w:rsidRPr="00A62F04">
        <w:t>HOIs</w:t>
      </w:r>
      <w:r w:rsidR="000B6752">
        <w:t xml:space="preserve"> </w:t>
      </w:r>
      <w:r w:rsidR="00B358EB">
        <w:t>rooted in their important implications for ecological theory</w:t>
      </w:r>
      <w:r w:rsidR="0008755F">
        <w:t xml:space="preserve"> and which can be applied to any </w:t>
      </w:r>
      <w:r w:rsidR="00DD0FAA">
        <w:t>interaction model</w:t>
      </w:r>
      <w:r w:rsidR="0008755F">
        <w:t xml:space="preserve"> of any functional form</w:t>
      </w:r>
      <w:r w:rsidR="00B358EB">
        <w:t xml:space="preserve">. </w:t>
      </w:r>
      <w:r w:rsidR="005D515A">
        <w:t xml:space="preserve">Let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m</m:t>
                </m:r>
              </m:sub>
            </m:sSub>
          </m:e>
        </m:d>
      </m:oMath>
      <w:r w:rsidR="005D515A">
        <w:t xml:space="preserve"> be a </w:t>
      </w:r>
      <w:r w:rsidR="0008755F">
        <w:t>generic</w:t>
      </w:r>
      <w:r w:rsidR="00B358EB">
        <w:t xml:space="preserve"> model of </w:t>
      </w:r>
      <w:r w:rsidR="00DD0FAA">
        <w:t xml:space="preserve">density dependent </w:t>
      </w:r>
      <w:r w:rsidR="005D515A">
        <w:t>competition</w:t>
      </w:r>
      <w:r w:rsidR="00B358EB">
        <w:t xml:space="preserve"> </w:t>
      </w:r>
      <w:r w:rsidR="00DD0FAA">
        <w:t>for</w:t>
      </w:r>
      <w:r w:rsidR="0008755F">
        <w:t xml:space="preserve"> </w:t>
      </w:r>
      <w:r w:rsidR="0008755F" w:rsidRPr="0008755F">
        <w:rPr>
          <w:i/>
        </w:rPr>
        <w:t>m</w:t>
      </w:r>
      <w:r w:rsidR="0008755F">
        <w:t xml:space="preserve"> species of competitor</w:t>
      </w:r>
      <w:r w:rsidR="005D515A">
        <w:t xml:space="preserve">, where </w:t>
      </w:r>
      <m:oMath>
        <m:r>
          <w:rPr>
            <w:rFonts w:ascii="Cambria Math" w:hAnsi="Cambria Math"/>
          </w:rPr>
          <m:t>m&gt;1</m:t>
        </m:r>
      </m:oMath>
      <w:r w:rsidR="00B358EB">
        <w:t xml:space="preserve">. </w:t>
      </w:r>
      <w:r w:rsidR="005D515A">
        <w:t>Let</w:t>
      </w:r>
      <w:r w:rsidR="00B358EB">
        <w:t xml:space="preserve"> </w:t>
      </w:r>
      <m:oMath>
        <m:r>
          <m:rPr>
            <m:sty m:val="p"/>
          </m:rPr>
          <w:rPr>
            <w:rFonts w:ascii="Cambria Math" w:hAnsi="Cambria Math"/>
          </w:rPr>
          <m:t>Θ</m:t>
        </m:r>
      </m:oMath>
      <w:r w:rsidR="00B358EB">
        <w:t xml:space="preserve"> </w:t>
      </w:r>
      <w:r w:rsidR="005D515A">
        <w:t>be the</w:t>
      </w:r>
      <w:r w:rsidR="00B358EB">
        <w:t xml:space="preserve"> set of all parameters</w:t>
      </w:r>
      <w:r w:rsidR="0008755F">
        <w:t xml:space="preserve"> </w:t>
      </w:r>
      <w:r w:rsidR="00B358EB">
        <w:t>in</w:t>
      </w:r>
      <w:r w:rsidR="00DD0FAA">
        <w:t xml:space="preserve"> the function</w:t>
      </w:r>
      <w:r w:rsidR="00B358EB">
        <w:t xml:space="preserve"> </w:t>
      </w:r>
      <w:r w:rsidR="00B358EB" w:rsidRPr="00260C22">
        <w:rPr>
          <w:i/>
        </w:rPr>
        <w:t>F</w:t>
      </w:r>
      <w:r w:rsidR="0008755F">
        <w:t>,</w:t>
      </w:r>
      <w:r w:rsidR="00B358EB">
        <w:t xml:space="preserve"> </w:t>
      </w:r>
      <m:oMath>
        <m:r>
          <m:rPr>
            <m:sty m:val="p"/>
          </m:rPr>
          <w:rPr>
            <w:rFonts w:ascii="Cambria Math" w:hAnsi="Cambria Math"/>
          </w:rPr>
          <m:t>Θ</m:t>
        </m:r>
        <m:r>
          <w:rPr>
            <w:rFonts w:ascii="Cambria Math" w:hAnsi="Cambria Math"/>
          </w:rPr>
          <m:t>=</m:t>
        </m:r>
        <m:d>
          <m:dPr>
            <m:begChr m:val="{"/>
            <m:endChr m:val="|"/>
            <m:ctrlPr>
              <w:rPr>
                <w:rFonts w:ascii="Cambria Math" w:hAnsi="Cambria Math"/>
                <w:i/>
              </w:rPr>
            </m:ctrlPr>
          </m:dPr>
          <m:e>
            <m:r>
              <w:rPr>
                <w:rFonts w:ascii="Cambria Math" w:hAnsi="Cambria Math"/>
              </w:rPr>
              <m:t xml:space="preserve">θ </m:t>
            </m:r>
          </m:e>
        </m:d>
        <m:r>
          <w:rPr>
            <w:rFonts w:ascii="Cambria Math" w:hAnsi="Cambria Math"/>
          </w:rPr>
          <m:t xml:space="preserve"> F</m:t>
        </m:r>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m</m:t>
                </m:r>
              </m:sub>
            </m:sSub>
          </m:e>
        </m:d>
        <m:r>
          <w:rPr>
            <w:rFonts w:ascii="Cambria Math" w:hAnsi="Cambria Math"/>
          </w:rPr>
          <m:t>θ)}</m:t>
        </m:r>
      </m:oMath>
      <w:r w:rsidR="00B358EB">
        <w:t xml:space="preserve">.  </w:t>
      </w:r>
      <w:r w:rsidR="002922D3">
        <w:t>Here</w:t>
      </w:r>
      <w:r w:rsidR="00DD0FAA">
        <w:t>, the term</w:t>
      </w:r>
      <w:r w:rsidR="002922D3">
        <w:t xml:space="preserve"> parameter</w:t>
      </w:r>
      <w:r w:rsidR="00DD0FAA">
        <w:t xml:space="preserve"> refers to </w:t>
      </w:r>
      <w:r w:rsidR="000035DB">
        <w:t xml:space="preserve">constants in the model that are </w:t>
      </w:r>
      <w:r w:rsidR="002922D3">
        <w:t xml:space="preserve">not </w:t>
      </w:r>
      <w:r w:rsidR="00DD0FAA">
        <w:t xml:space="preserve">themselves </w:t>
      </w:r>
      <w:r w:rsidR="002922D3">
        <w:t xml:space="preserve">dependent variables </w:t>
      </w:r>
      <w:r w:rsidR="002922D3">
        <w:fldChar w:fldCharType="begin"/>
      </w:r>
      <w:r w:rsidR="002922D3">
        <w:instrText xml:space="preserve"> ADDIN ZOTERO_ITEM CSL_CITATION {"citationID":"XVklrAyZ","properties":{"formattedCitation":"(Bard 1974)","plainCitation":"(Bard 1974)","noteIndex":0},"citationItems":[{"id":8018,"uris":["http://zotero.org/users/688880/items/85FHC7CU"],"uri":["http://zotero.org/users/688880/items/85FHC7CU"],"itemData":{"id":8018,"type":"book","title":"Nonlinear parameter estimation","publisher":"Academic Press","publisher-place":"New York, NY","number-of-pages":"351","source":"cds.cern.ch","event-place":"New York, NY","call-number":"519.28","language":"eng","author":[{"family":"Bard","given":"Yonathan"}],"issued":{"date-parts":[["1974"]]}}}],"schema":"https://github.com/citation-style-language/schema/raw/master/csl-citation.json"} </w:instrText>
      </w:r>
      <w:r w:rsidR="002922D3">
        <w:fldChar w:fldCharType="separate"/>
      </w:r>
      <w:r w:rsidR="002922D3">
        <w:rPr>
          <w:noProof/>
        </w:rPr>
        <w:t>(Bard 1974)</w:t>
      </w:r>
      <w:r w:rsidR="002922D3">
        <w:fldChar w:fldCharType="end"/>
      </w:r>
      <w:r w:rsidR="002922D3">
        <w:t>.</w:t>
      </w:r>
      <w:r w:rsidR="000035DB">
        <w:t xml:space="preserve"> </w:t>
      </w:r>
      <w:r w:rsidR="005D515A">
        <w:t>Let</w:t>
      </w:r>
      <w:r w:rsidR="00B358EB">
        <w:t xml:space="preserve">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j</m:t>
            </m:r>
          </m:sub>
        </m:sSub>
      </m:oMath>
      <w:r w:rsidR="00B358EB">
        <w:t xml:space="preserve"> </w:t>
      </w:r>
      <w:r w:rsidR="005D515A">
        <w:t>be</w:t>
      </w:r>
      <w:r w:rsidR="00B358EB">
        <w:t xml:space="preserve"> the set of parameters in the single-competitor model </w:t>
      </w:r>
      <w:r w:rsidR="00FC21D5">
        <w:t xml:space="preserve">with only </w:t>
      </w:r>
      <w:r w:rsidR="00A541D5">
        <w:t>species</w:t>
      </w:r>
      <w:r w:rsidR="00B358EB">
        <w:t xml:space="preserve"> </w:t>
      </w:r>
      <w:r w:rsidR="00B358EB" w:rsidRPr="00260C22">
        <w:rPr>
          <w:i/>
        </w:rPr>
        <w:t>j</w:t>
      </w:r>
      <w:r w:rsidR="00B358EB">
        <w:t xml:space="preserve"> presen</w:t>
      </w:r>
      <w:r w:rsidR="002922D3">
        <w:t xml:space="preserve">t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 xml:space="preserve">ψ </m:t>
            </m:r>
          </m:e>
        </m:d>
        <m:r>
          <w:rPr>
            <w:rFonts w:ascii="Cambria Math" w:hAnsi="Cambria Math"/>
          </w:rPr>
          <m:t xml:space="preserve"> f</m:t>
        </m:r>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j</m:t>
                </m:r>
              </m:sub>
            </m:sSub>
          </m:e>
        </m:d>
        <m:r>
          <w:rPr>
            <w:rFonts w:ascii="Cambria Math" w:hAnsi="Cambria Math"/>
          </w:rPr>
          <m:t>ψ)}</m:t>
        </m:r>
      </m:oMath>
      <w:r w:rsidR="00DD0FAA">
        <w:t xml:space="preserve">, where </w:t>
      </w:r>
      <m:oMath>
        <m:r>
          <w:rPr>
            <w:rFonts w:ascii="Cambria Math" w:hAnsi="Cambria Math"/>
          </w:rPr>
          <m:t>f(</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447A4B">
        <w:t xml:space="preserve"> is the single competitor function describing how the density of species</w:t>
      </w:r>
      <w:r w:rsidR="00447A4B" w:rsidRPr="00447A4B">
        <w:rPr>
          <w:i/>
        </w:rPr>
        <w:t xml:space="preserve"> j</w:t>
      </w:r>
      <w:r w:rsidR="00447A4B">
        <w:t xml:space="preserve"> affects the performance of the focal species</w:t>
      </w:r>
      <w:r w:rsidR="002922D3">
        <w:t>.</w:t>
      </w:r>
      <w:r w:rsidR="00B358EB">
        <w:t xml:space="preserve"> For any model </w:t>
      </w:r>
      <w:r w:rsidR="00B358EB" w:rsidRPr="002907CF">
        <w:rPr>
          <w:i/>
        </w:rPr>
        <w:t>F</w:t>
      </w:r>
      <w:r w:rsidR="00B358EB">
        <w:t xml:space="preserve">, we find </w:t>
      </w:r>
      <m:oMath>
        <m:r>
          <w:rPr>
            <w:rFonts w:ascii="Cambria Math" w:hAnsi="Cambria Math"/>
          </w:rPr>
          <m:t>f(</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B358EB">
        <w:t xml:space="preserve"> by setting </w:t>
      </w:r>
      <w:r w:rsidR="00FC21D5">
        <w:t xml:space="preserve">the </w:t>
      </w:r>
      <w:r w:rsidR="00B358EB">
        <w:t xml:space="preserve">densities </w:t>
      </w:r>
      <w:r w:rsidR="00FC21D5">
        <w:t xml:space="preserve">of all competitor species </w:t>
      </w:r>
      <w:r w:rsidR="00B358EB">
        <w:t xml:space="preserve">except </w:t>
      </w:r>
      <w:r w:rsidR="00B358EB" w:rsidRPr="000060D2">
        <w:rPr>
          <w:i/>
        </w:rPr>
        <w:t>j</w:t>
      </w:r>
      <w:r w:rsidR="00B358EB">
        <w:rPr>
          <w:i/>
        </w:rPr>
        <w:t xml:space="preserve"> </w:t>
      </w:r>
      <w:r w:rsidR="00FC21D5">
        <w:t>to zero and</w:t>
      </w:r>
      <w:r w:rsidR="00B358EB">
        <w:t xml:space="preserve"> removing any terms in the model that also become zero. </w:t>
      </w:r>
      <w:r w:rsidR="00C842F1">
        <w:t xml:space="preserve">The remaining parameters in </w:t>
      </w:r>
      <m:oMath>
        <m:r>
          <w:rPr>
            <w:rFonts w:ascii="Cambria Math" w:hAnsi="Cambria Math"/>
          </w:rPr>
          <m:t>f(</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C842F1">
        <w:t xml:space="preserve"> are those in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r>
          <w:rPr>
            <w:rFonts w:ascii="Cambria Math" w:hAnsi="Cambria Math"/>
          </w:rPr>
          <m:t>.</m:t>
        </m:r>
      </m:oMath>
      <w:r w:rsidR="00C842F1">
        <w:t xml:space="preserve"> Here we assume that </w:t>
      </w:r>
      <w:r w:rsidR="00B358EB">
        <w:t xml:space="preserve">the set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j</m:t>
            </m:r>
          </m:sub>
        </m:sSub>
      </m:oMath>
      <w:r w:rsidR="00B358EB">
        <w:t xml:space="preserve"> </w:t>
      </w:r>
      <w:r w:rsidR="002922D3">
        <w:t>is</w:t>
      </w:r>
      <w:r w:rsidR="00A541D5">
        <w:t xml:space="preserve"> a subset of </w:t>
      </w:r>
      <m:oMath>
        <m:r>
          <m:rPr>
            <m:sty m:val="p"/>
          </m:rPr>
          <w:rPr>
            <w:rFonts w:ascii="Cambria Math" w:hAnsi="Cambria Math"/>
          </w:rPr>
          <m:t>Θ</m:t>
        </m:r>
      </m:oMath>
      <w:r w:rsidR="00A541D5">
        <w:t xml:space="preserv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r>
          <w:rPr>
            <w:rFonts w:ascii="Cambria Math" w:hAnsi="Cambria Math"/>
          </w:rPr>
          <m:t>⊆θ</m:t>
        </m:r>
      </m:oMath>
      <w:r w:rsidR="00C842F1">
        <w:t>, and this will be true for most realistic competition models</w:t>
      </w:r>
      <w:r w:rsidR="00B358EB">
        <w:t xml:space="preserve">. </w:t>
      </w:r>
      <w:r w:rsidR="00A541D5">
        <w:t>Let</w:t>
      </w:r>
      <w:r w:rsidR="00B358EB">
        <w:t xml:space="preserve"> </w:t>
      </w:r>
      <m:oMath>
        <m:r>
          <m:rPr>
            <m:sty m:val="p"/>
          </m:rPr>
          <w:rPr>
            <w:rFonts w:ascii="Cambria Math" w:hAnsi="Cambria Math"/>
          </w:rPr>
          <m:t>Φ</m:t>
        </m:r>
      </m:oMath>
      <w:r w:rsidR="00B358EB">
        <w:t xml:space="preserve"> </w:t>
      </w:r>
      <w:r w:rsidR="00A541D5">
        <w:t>be</w:t>
      </w:r>
      <w:r w:rsidR="00B358EB">
        <w:t xml:space="preserve"> </w:t>
      </w:r>
      <w:r w:rsidR="005D515A">
        <w:t xml:space="preserve">the </w:t>
      </w:r>
      <w:r w:rsidR="00B358EB">
        <w:t xml:space="preserve">union of all </w:t>
      </w:r>
      <w:r w:rsidR="005D515A">
        <w:t xml:space="preserve">parameters found </w:t>
      </w:r>
      <w:r w:rsidR="00DD0FAA">
        <w:t>across the</w:t>
      </w:r>
      <w:r w:rsidR="005D515A">
        <w:t xml:space="preserve"> </w:t>
      </w:r>
      <w:r w:rsidR="005D515A" w:rsidRPr="005D515A">
        <w:rPr>
          <w:i/>
        </w:rPr>
        <w:t>m</w:t>
      </w:r>
      <w:r w:rsidR="005D515A">
        <w:t xml:space="preserve"> </w:t>
      </w:r>
      <w:r w:rsidR="00B358EB">
        <w:t>single competitor</w:t>
      </w:r>
      <w:r w:rsidR="005D515A">
        <w:t xml:space="preserve"> functions</w:t>
      </w:r>
      <w:r w:rsidR="00B358EB">
        <w:t xml:space="preserve">, </w:t>
      </w:r>
      <m:oMath>
        <m:r>
          <m:rPr>
            <m:sty m:val="p"/>
          </m:rPr>
          <w:rPr>
            <w:rFonts w:ascii="Cambria Math" w:hAnsi="Cambria Math"/>
          </w:rPr>
          <m:t>Φ</m:t>
        </m:r>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m</m:t>
            </m:r>
          </m:sub>
        </m:sSub>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m:rPr>
                    <m:sty m:val="p"/>
                  </m:rPr>
                  <w:rPr>
                    <w:rFonts w:ascii="Cambria Math" w:hAnsi="Cambria Math"/>
                  </w:rPr>
                  <m:t>Ψ</m:t>
                </m:r>
              </m:e>
              <m:sub>
                <m:r>
                  <w:rPr>
                    <w:rFonts w:ascii="Cambria Math" w:hAnsi="Cambria Math"/>
                  </w:rPr>
                  <m:t>j</m:t>
                </m:r>
              </m:sub>
            </m:sSub>
          </m:e>
        </m:nary>
        <m:r>
          <w:rPr>
            <w:rFonts w:ascii="Cambria Math" w:hAnsi="Cambria Math"/>
          </w:rPr>
          <m:t xml:space="preserve">. </m:t>
        </m:r>
      </m:oMath>
      <w:r w:rsidR="00B358EB">
        <w:t xml:space="preserve"> </w:t>
      </w:r>
      <w:r w:rsidR="00C842F1">
        <w:t>A model is pairwise if</w:t>
      </w:r>
      <w:r w:rsidR="005D515A">
        <w:t xml:space="preserve"> all </w:t>
      </w:r>
      <w:r w:rsidR="00B358EB">
        <w:t xml:space="preserve">parameters </w:t>
      </w:r>
      <w:r w:rsidR="00A541D5">
        <w:t>in</w:t>
      </w:r>
      <w:r w:rsidR="00C842F1">
        <w:t xml:space="preserve"> </w:t>
      </w:r>
      <m:oMath>
        <m:r>
          <m:rPr>
            <m:sty m:val="p"/>
          </m:rPr>
          <w:rPr>
            <w:rFonts w:ascii="Cambria Math" w:hAnsi="Cambria Math"/>
          </w:rPr>
          <m:t>Θ</m:t>
        </m:r>
      </m:oMath>
      <w:r w:rsidR="00A541D5">
        <w:t xml:space="preserve"> </w:t>
      </w:r>
      <w:r w:rsidR="00C842F1">
        <w:t xml:space="preserve">are found in the set </w:t>
      </w:r>
      <m:oMath>
        <m:r>
          <m:rPr>
            <m:sty m:val="p"/>
          </m:rPr>
          <w:rPr>
            <w:rFonts w:ascii="Cambria Math" w:hAnsi="Cambria Math"/>
          </w:rPr>
          <m:t>Φ</m:t>
        </m:r>
      </m:oMath>
      <w:r w:rsidR="005D515A">
        <w:t>, i.e.</w:t>
      </w:r>
      <w:r w:rsidR="00B358EB">
        <w:t xml:space="preserve"> </w:t>
      </w:r>
      <m:oMath>
        <m:r>
          <m:rPr>
            <m:sty m:val="p"/>
          </m:rPr>
          <w:rPr>
            <w:rFonts w:ascii="Cambria Math" w:hAnsi="Cambria Math"/>
          </w:rPr>
          <m:t>Θ</m:t>
        </m:r>
        <m:r>
          <w:rPr>
            <w:rFonts w:ascii="Cambria Math" w:hAnsi="Cambria Math"/>
          </w:rPr>
          <m:t>=</m:t>
        </m:r>
        <m:r>
          <m:rPr>
            <m:sty m:val="p"/>
          </m:rPr>
          <w:rPr>
            <w:rFonts w:ascii="Cambria Math" w:hAnsi="Cambria Math"/>
          </w:rPr>
          <m:t>Φ</m:t>
        </m:r>
      </m:oMath>
      <w:r w:rsidR="00B358EB">
        <w:t xml:space="preserve">.  </w:t>
      </w:r>
      <w:r w:rsidR="005D515A">
        <w:t xml:space="preserve">By contrast, </w:t>
      </w:r>
      <w:r w:rsidR="005D515A">
        <w:rPr>
          <w:b/>
        </w:rPr>
        <w:t>m</w:t>
      </w:r>
      <w:r w:rsidR="00B358EB" w:rsidRPr="00923931">
        <w:rPr>
          <w:b/>
        </w:rPr>
        <w:t xml:space="preserve">odels with HOIs are defined by having parameters in </w:t>
      </w:r>
      <w:r w:rsidR="00C842F1" w:rsidRPr="00C842F1">
        <w:rPr>
          <w:b/>
          <w:i/>
        </w:rPr>
        <w:t>F</w:t>
      </w:r>
      <w:r w:rsidR="00C842F1">
        <w:rPr>
          <w:b/>
        </w:rPr>
        <w:t xml:space="preserve"> </w:t>
      </w:r>
      <w:r w:rsidR="005D515A">
        <w:rPr>
          <w:b/>
        </w:rPr>
        <w:t xml:space="preserve">that are not found in the </w:t>
      </w:r>
      <w:r w:rsidR="00B358EB" w:rsidRPr="00923931">
        <w:rPr>
          <w:b/>
          <w:i/>
        </w:rPr>
        <w:t>m</w:t>
      </w:r>
      <w:r w:rsidR="00B358EB" w:rsidRPr="00923931">
        <w:rPr>
          <w:b/>
        </w:rPr>
        <w:t xml:space="preserve"> single-competitor functions</w:t>
      </w:r>
      <w:r w:rsidR="00447A4B">
        <w:rPr>
          <w:b/>
        </w:rPr>
        <w:t>, or more precisely</w:t>
      </w:r>
      <w:r w:rsidR="00C842F1">
        <w:rPr>
          <w:b/>
        </w:rPr>
        <w:t xml:space="preserve">, where </w:t>
      </w:r>
      <m:oMath>
        <m:r>
          <m:rPr>
            <m:sty m:val="b"/>
          </m:rPr>
          <w:rPr>
            <w:rFonts w:ascii="Cambria Math" w:hAnsi="Cambria Math"/>
          </w:rPr>
          <m:t>Θ</m:t>
        </m:r>
      </m:oMath>
      <w:r w:rsidR="00C842F1">
        <w:rPr>
          <w:b/>
        </w:rPr>
        <w:t xml:space="preserve"> is a proper superset of </w:t>
      </w:r>
      <m:oMath>
        <m:r>
          <m:rPr>
            <m:sty m:val="b"/>
          </m:rPr>
          <w:rPr>
            <w:rFonts w:ascii="Cambria Math" w:hAnsi="Cambria Math"/>
          </w:rPr>
          <m:t>Φ</m:t>
        </m:r>
      </m:oMath>
      <w:r w:rsidR="00C842F1">
        <w:rPr>
          <w:b/>
        </w:rPr>
        <w:t xml:space="preserve">, </w:t>
      </w:r>
      <m:oMath>
        <m:r>
          <m:rPr>
            <m:sty m:val="b"/>
          </m:rPr>
          <w:rPr>
            <w:rFonts w:ascii="Cambria Math" w:hAnsi="Cambria Math"/>
          </w:rPr>
          <m:t>Θ</m:t>
        </m:r>
        <m:r>
          <m:rPr>
            <m:sty m:val="bi"/>
          </m:rPr>
          <w:rPr>
            <w:rFonts w:ascii="Cambria Math" w:hAnsi="Cambria Math"/>
          </w:rPr>
          <m:t>⊃</m:t>
        </m:r>
        <m:r>
          <m:rPr>
            <m:sty m:val="b"/>
          </m:rPr>
          <w:rPr>
            <w:rFonts w:ascii="Cambria Math" w:hAnsi="Cambria Math"/>
          </w:rPr>
          <m:t>Φ</m:t>
        </m:r>
      </m:oMath>
      <w:r w:rsidR="0007210F">
        <w:rPr>
          <w:b/>
        </w:rPr>
        <w:t>.</w:t>
      </w:r>
      <w:r w:rsidR="00923931" w:rsidRPr="00923931">
        <w:rPr>
          <w:b/>
        </w:rPr>
        <w:t xml:space="preserve"> </w:t>
      </w:r>
      <w:r w:rsidR="00B358EB" w:rsidRPr="00923931">
        <w:rPr>
          <w:b/>
        </w:rPr>
        <w:t xml:space="preserve"> </w:t>
      </w:r>
      <w:r w:rsidR="00447A4B">
        <w:t>Finally, let</w:t>
      </w:r>
      <w:r w:rsidR="002F1522">
        <w:t xml:space="preserve"> </w:t>
      </w:r>
      <m:oMath>
        <m:r>
          <m:rPr>
            <m:sty m:val="p"/>
          </m:rPr>
          <w:rPr>
            <w:rFonts w:ascii="Cambria Math" w:hAnsi="Cambria Math"/>
          </w:rPr>
          <m:t>Β</m:t>
        </m:r>
      </m:oMath>
      <w:r w:rsidR="002F1522">
        <w:t xml:space="preserve"> </w:t>
      </w:r>
      <w:r w:rsidR="00447A4B">
        <w:t xml:space="preserve">be the set of </w:t>
      </w:r>
      <w:r w:rsidR="00447A4B">
        <w:lastRenderedPageBreak/>
        <w:t xml:space="preserve">parameters in </w:t>
      </w:r>
      <m:oMath>
        <m:r>
          <m:rPr>
            <m:sty m:val="p"/>
          </m:rPr>
          <w:rPr>
            <w:rFonts w:ascii="Cambria Math" w:hAnsi="Cambria Math"/>
          </w:rPr>
          <m:t>Θ</m:t>
        </m:r>
      </m:oMath>
      <w:r w:rsidR="0008755F">
        <w:t xml:space="preserve"> but not in </w:t>
      </w:r>
      <m:oMath>
        <m:r>
          <m:rPr>
            <m:sty m:val="p"/>
          </m:rPr>
          <w:rPr>
            <w:rFonts w:ascii="Cambria Math" w:hAnsi="Cambria Math"/>
          </w:rPr>
          <m:t>Φ, Β</m:t>
        </m:r>
        <m:r>
          <w:rPr>
            <w:rFonts w:ascii="Cambria Math" w:hAnsi="Cambria Math"/>
          </w:rPr>
          <m:t>=</m:t>
        </m:r>
        <m:r>
          <m:rPr>
            <m:sty m:val="p"/>
          </m:rPr>
          <w:rPr>
            <w:rFonts w:ascii="Cambria Math" w:hAnsi="Cambria Math"/>
          </w:rPr>
          <m:t>Θ</m:t>
        </m:r>
        <m:r>
          <w:rPr>
            <w:rFonts w:ascii="Cambria Math" w:hAnsi="Cambria Math"/>
          </w:rPr>
          <m:t>-</m:t>
        </m:r>
        <m:r>
          <m:rPr>
            <m:sty m:val="p"/>
          </m:rPr>
          <w:rPr>
            <w:rFonts w:ascii="Cambria Math" w:hAnsi="Cambria Math"/>
          </w:rPr>
          <m:t>Φ</m:t>
        </m:r>
      </m:oMath>
      <w:r w:rsidR="0007210F">
        <w:t xml:space="preserve">. </w:t>
      </w:r>
      <w:r w:rsidR="0008755F">
        <w:t xml:space="preserve"> </w:t>
      </w:r>
      <w:r w:rsidR="00447A4B">
        <w:t xml:space="preserve">The parameters in </w:t>
      </w:r>
      <m:oMath>
        <m:r>
          <m:rPr>
            <m:sty m:val="p"/>
          </m:rPr>
          <w:rPr>
            <w:rFonts w:ascii="Cambria Math" w:hAnsi="Cambria Math"/>
          </w:rPr>
          <m:t>Β</m:t>
        </m:r>
      </m:oMath>
      <w:r w:rsidR="00447A4B">
        <w:t xml:space="preserve"> are those that define the HOI in the model.   </w:t>
      </w:r>
      <w:r w:rsidR="0008755F">
        <w:t xml:space="preserve"> </w:t>
      </w:r>
    </w:p>
    <w:p w14:paraId="6BE2025D" w14:textId="4246D365" w:rsidR="00B358EB" w:rsidRDefault="002F1522" w:rsidP="004462A0">
      <w:pPr>
        <w:spacing w:after="202"/>
        <w:contextualSpacing/>
      </w:pPr>
      <w:r>
        <w:t>As a concrete illustration</w:t>
      </w:r>
      <w:r w:rsidR="0077199D">
        <w:t xml:space="preserve"> of our definition</w:t>
      </w:r>
      <w:r w:rsidR="0007210F">
        <w:t xml:space="preserve">, </w:t>
      </w:r>
      <w:r>
        <w:t>consider</w:t>
      </w:r>
      <w:r w:rsidR="0007210F">
        <w:t xml:space="preserve"> the two competitor LV model </w:t>
      </w:r>
      <w:r w:rsidR="000035DB">
        <w:t xml:space="preserve">defined </w:t>
      </w:r>
      <w:r w:rsidR="0007210F">
        <w:t>in</w:t>
      </w:r>
      <w:r w:rsidR="00B358EB">
        <w:t xml:space="preserve"> </w:t>
      </w:r>
      <w:r w:rsidR="0007210F">
        <w:t>Eq. 2</w:t>
      </w:r>
      <w:r w:rsidR="000035DB">
        <w:t>: f</w:t>
      </w:r>
      <w:r w:rsidR="0007210F">
        <w:t>or the full model</w:t>
      </w:r>
      <w:r w:rsidR="000035DB">
        <w:t xml:space="preserve"> </w:t>
      </w:r>
      <m:oMath>
        <m:r>
          <m:rPr>
            <m:sty m:val="p"/>
          </m:rP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oMath>
      <w:r w:rsidR="0007210F">
        <w:t xml:space="preserve"> and </w:t>
      </w:r>
      <m:oMath>
        <m:r>
          <m:rPr>
            <m:sty m:val="p"/>
          </m:rPr>
          <w:rPr>
            <w:rFonts w:ascii="Cambria Math" w:hAnsi="Cambria Math"/>
          </w:rPr>
          <m:t>Φ=</m:t>
        </m:r>
        <m:nary>
          <m:naryPr>
            <m:chr m:val="⋃"/>
            <m:limLoc m:val="subSup"/>
            <m:ctrlPr>
              <w:rPr>
                <w:rFonts w:ascii="Cambria Math" w:hAnsi="Cambria Math"/>
                <w:i/>
              </w:rPr>
            </m:ctrlPr>
          </m:naryPr>
          <m:sub>
            <m:r>
              <w:rPr>
                <w:rFonts w:ascii="Cambria Math" w:hAnsi="Cambria Math"/>
              </w:rPr>
              <m:t>j=1</m:t>
            </m:r>
          </m:sub>
          <m:sup>
            <m:r>
              <w:rPr>
                <w:rFonts w:ascii="Cambria Math" w:hAnsi="Cambria Math"/>
              </w:rPr>
              <m:t>2</m:t>
            </m:r>
          </m:sup>
          <m:e>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e>
        </m:nary>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e>
        </m:d>
      </m:oMath>
      <w:r w:rsidR="0007210F">
        <w:t xml:space="preserve">, thus </w:t>
      </w:r>
      <m:oMath>
        <m:r>
          <m:rPr>
            <m:sty m:val="p"/>
          </m:rPr>
          <w:rPr>
            <w:rFonts w:ascii="Cambria Math" w:hAnsi="Cambria Math"/>
          </w:rPr>
          <m:t>Θ</m:t>
        </m:r>
        <m:r>
          <w:rPr>
            <w:rFonts w:ascii="Cambria Math" w:hAnsi="Cambria Math"/>
          </w:rPr>
          <m:t>=</m:t>
        </m:r>
        <m:r>
          <m:rPr>
            <m:sty m:val="p"/>
          </m:rPr>
          <w:rPr>
            <w:rFonts w:ascii="Cambria Math" w:hAnsi="Cambria Math"/>
          </w:rPr>
          <m:t>Φ</m:t>
        </m:r>
      </m:oMath>
      <w:r w:rsidR="0007210F">
        <w:t xml:space="preserve"> and the model is pairwise.  By contrast, consider the model</w:t>
      </w:r>
      <w:r w:rsidR="000035DB">
        <w:t xml:space="preserve"> </w:t>
      </w:r>
      <m:oMath>
        <m:sSub>
          <m:sSubPr>
            <m:ctrlPr>
              <w:rPr>
                <w:rFonts w:ascii="Cambria Math" w:hAnsi="Cambria Math"/>
                <w:i/>
              </w:rPr>
            </m:ctrlPr>
          </m:sSubPr>
          <m:e>
            <m:r>
              <w:rPr>
                <w:rFonts w:ascii="Cambria Math" w:hAnsi="Cambria Math"/>
              </w:rPr>
              <m:t>F</m:t>
            </m:r>
          </m:e>
          <m:sub>
            <m:r>
              <w:rPr>
                <w:rFonts w:ascii="Cambria Math" w:hAnsi="Cambria Math"/>
              </w:rPr>
              <m:t>HOI</m:t>
            </m:r>
          </m:sub>
        </m:sSub>
      </m:oMath>
      <w:r w:rsidR="000035DB">
        <w:t xml:space="preserve"> in Eq. 3: </w:t>
      </w:r>
      <m:oMath>
        <m:r>
          <m:rPr>
            <m:sty m:val="p"/>
          </m:rP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oMath>
      <w:r w:rsidR="000035DB">
        <w:t xml:space="preserve"> and </w:t>
      </w:r>
      <m:oMath>
        <m:r>
          <m:rPr>
            <m:sty m:val="p"/>
          </m:rPr>
          <w:rPr>
            <w:rFonts w:ascii="Cambria Math" w:hAnsi="Cambria Math"/>
          </w:rPr>
          <m:t>Φ=</m:t>
        </m:r>
        <m:nary>
          <m:naryPr>
            <m:chr m:val="⋃"/>
            <m:limLoc m:val="subSup"/>
            <m:ctrlPr>
              <w:rPr>
                <w:rFonts w:ascii="Cambria Math" w:hAnsi="Cambria Math"/>
                <w:i/>
              </w:rPr>
            </m:ctrlPr>
          </m:naryPr>
          <m:sub>
            <m:r>
              <w:rPr>
                <w:rFonts w:ascii="Cambria Math" w:hAnsi="Cambria Math"/>
              </w:rPr>
              <m:t>j=1</m:t>
            </m:r>
          </m:sub>
          <m:sup>
            <m:r>
              <w:rPr>
                <w:rFonts w:ascii="Cambria Math" w:hAnsi="Cambria Math"/>
              </w:rPr>
              <m:t>2</m:t>
            </m:r>
          </m:sup>
          <m:e>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e>
        </m:nary>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e>
        </m:d>
      </m:oMath>
      <w:r w:rsidR="000035DB">
        <w:t xml:space="preserve">, thus </w:t>
      </w:r>
      <m:oMath>
        <m:r>
          <m:rPr>
            <m:sty m:val="p"/>
          </m:rPr>
          <w:rPr>
            <w:rFonts w:ascii="Cambria Math" w:hAnsi="Cambria Math"/>
          </w:rPr>
          <m:t>Θ⊃Φ</m:t>
        </m:r>
      </m:oMath>
      <w:r w:rsidR="000035DB">
        <w:t xml:space="preserve">, therefore the model contains HOIs. </w:t>
      </w:r>
      <w:r>
        <w:t xml:space="preserve">Moreover, </w:t>
      </w:r>
      <m:oMath>
        <m:r>
          <m:rPr>
            <m:sty m:val="p"/>
          </m:rPr>
          <w:rPr>
            <w:rFonts w:ascii="Cambria Math" w:hAnsi="Cambria Math"/>
          </w:rPr>
          <m:t>Β</m:t>
        </m:r>
        <m:r>
          <w:rPr>
            <w:rFonts w:ascii="Cambria Math" w:hAnsi="Cambria Math"/>
          </w:rPr>
          <m:t>=</m:t>
        </m:r>
        <m:r>
          <m:rPr>
            <m:sty m:val="p"/>
          </m:rPr>
          <w:rPr>
            <w:rFonts w:ascii="Cambria Math" w:hAnsi="Cambria Math"/>
          </w:rPr>
          <m:t>Θ</m:t>
        </m:r>
        <m:r>
          <w:rPr>
            <w:rFonts w:ascii="Cambria Math" w:hAnsi="Cambria Math"/>
          </w:rPr>
          <m:t>-</m:t>
        </m:r>
        <m:r>
          <m:rPr>
            <m:sty m:val="p"/>
          </m:rPr>
          <w:rPr>
            <w:rFonts w:ascii="Cambria Math" w:hAnsi="Cambria Math"/>
          </w:rPr>
          <m:t>Φ</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r>
          <w:rPr>
            <w:rFonts w:ascii="Cambria Math" w:hAnsi="Cambria Math"/>
          </w:rPr>
          <m:t>}</m:t>
        </m:r>
      </m:oMath>
      <w:r>
        <w:t xml:space="preserve">, thus the parameter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oMath>
      <w:r w:rsidR="0077199D">
        <w:t xml:space="preserve"> </w:t>
      </w:r>
      <w:r w:rsidR="000035DB">
        <w:t>define</w:t>
      </w:r>
      <w:r>
        <w:t>s</w:t>
      </w:r>
      <w:r w:rsidR="000035DB">
        <w:t xml:space="preserve"> the interaction modification.  </w:t>
      </w:r>
    </w:p>
    <w:p w14:paraId="32288EC7" w14:textId="61D302A1" w:rsidR="00C842F1" w:rsidRDefault="00C842F1" w:rsidP="004462A0">
      <w:pPr>
        <w:spacing w:after="202"/>
        <w:contextualSpacing/>
      </w:pPr>
      <w:r>
        <w:t>This abstract representation belies a simple empirical heuristic for determining  whether a model has HOIs: in order to parameterize a model with HOIs, the response of the focal species must be measured against density gradients of each competitor separately, as well as against varying</w:t>
      </w:r>
      <w:r w:rsidR="00371F27">
        <w:t xml:space="preserve"> combinations of</w:t>
      </w:r>
      <w:r>
        <w:t xml:space="preserve"> competitor</w:t>
      </w:r>
      <w:r w:rsidR="00371F27">
        <w:t>s grown together</w:t>
      </w:r>
      <w:r w:rsidR="005802B5">
        <w:t xml:space="preserve"> (Figure 3)</w:t>
      </w:r>
      <w:r>
        <w:t>.  This is a natural consequence of the above definition.  In essence</w:t>
      </w:r>
      <w:r w:rsidR="00371F27">
        <w:t>,</w:t>
      </w:r>
      <w:r>
        <w:t xml:space="preserve"> a model with HOIs includes parameters that </w:t>
      </w:r>
      <w:r w:rsidR="00371F27">
        <w:t xml:space="preserve">an empiricist cannot measure when only a single competitor species is present. Note, however, this definition can only be applied after the form for the multi-competitor model </w:t>
      </w:r>
      <w:r w:rsidR="00371F27" w:rsidRPr="00371F27">
        <w:rPr>
          <w:i/>
        </w:rPr>
        <w:t>F</w:t>
      </w:r>
      <w:r w:rsidR="00371F27">
        <w:t xml:space="preserve"> has been decided on.  In other words, there is no way to determine whether there are HOIs among a set of </w:t>
      </w:r>
      <w:r w:rsidR="00371F27" w:rsidRPr="00371F27">
        <w:rPr>
          <w:i/>
        </w:rPr>
        <w:t>m</w:t>
      </w:r>
      <w:r w:rsidR="00371F27">
        <w:t xml:space="preserve"> competitors by examining the set of </w:t>
      </w:r>
      <w:r w:rsidR="00371F27" w:rsidRPr="00371F27">
        <w:rPr>
          <w:i/>
        </w:rPr>
        <w:t>m</w:t>
      </w:r>
      <w:r w:rsidR="00371F27">
        <w:t xml:space="preserve"> pairwise models, one for each competitor species </w:t>
      </w:r>
      <w:r w:rsidR="00371F27" w:rsidRPr="00371F27">
        <w:rPr>
          <w:i/>
        </w:rPr>
        <w:t>j</w:t>
      </w:r>
      <w:r w:rsidR="00371F27">
        <w:t xml:space="preserve">. </w:t>
      </w:r>
    </w:p>
    <w:p w14:paraId="2D7C557B" w14:textId="3712EB84" w:rsidR="007C4DF8" w:rsidRDefault="00774FA5">
      <w:pPr>
        <w:spacing w:after="202"/>
        <w:contextualSpacing/>
      </w:pPr>
      <w:r>
        <w:t>We refer to the type of HOIs captured by our definition above as</w:t>
      </w:r>
      <w:r w:rsidR="00B2546E">
        <w:t xml:space="preserve"> </w:t>
      </w:r>
      <w:r w:rsidR="00245D52" w:rsidRPr="00284765">
        <w:rPr>
          <w:i/>
        </w:rPr>
        <w:t>hard HOI</w:t>
      </w:r>
      <w:r>
        <w:rPr>
          <w:i/>
        </w:rPr>
        <w:t>s</w:t>
      </w:r>
      <w:r w:rsidR="00EC6C58">
        <w:t xml:space="preserve"> and contrast</w:t>
      </w:r>
      <w:r w:rsidR="00B2546E">
        <w:t xml:space="preserve"> </w:t>
      </w:r>
      <w:r w:rsidR="002E6178">
        <w:t xml:space="preserve">them </w:t>
      </w:r>
      <w:r w:rsidR="00EC6C58">
        <w:t xml:space="preserve">with the more general phenomenon of </w:t>
      </w:r>
      <w:r w:rsidR="00BF0EEA">
        <w:t xml:space="preserve">non-linear density dependence which </w:t>
      </w:r>
      <w:r w:rsidR="00CF12A0">
        <w:t>produce</w:t>
      </w:r>
      <w:r w:rsidR="00B2546E">
        <w:t>s</w:t>
      </w:r>
      <w:r w:rsidR="00CF12A0">
        <w:t xml:space="preserve"> what we term </w:t>
      </w:r>
      <w:r w:rsidR="00245D52" w:rsidRPr="00284765">
        <w:rPr>
          <w:i/>
        </w:rPr>
        <w:t>soft HOI</w:t>
      </w:r>
      <w:r w:rsidR="00245D52">
        <w:t>s.</w:t>
      </w:r>
      <w:r w:rsidR="00EC6C58">
        <w:t xml:space="preserve"> </w:t>
      </w:r>
      <w:r w:rsidR="007C4DF8">
        <w:t xml:space="preserve"> </w:t>
      </w:r>
      <w:r w:rsidR="00830495">
        <w:t>A</w:t>
      </w:r>
      <w:r w:rsidR="007C4DF8">
        <w:t xml:space="preserve"> general</w:t>
      </w:r>
      <w:r w:rsidR="00830495">
        <w:t xml:space="preserve"> test for</w:t>
      </w:r>
      <w:r w:rsidR="007C4DF8">
        <w:t xml:space="preserve"> </w:t>
      </w:r>
      <w:r w:rsidR="00CF12A0">
        <w:t xml:space="preserve">soft HOIs </w:t>
      </w:r>
      <w:r w:rsidR="00830495">
        <w:t>is to</w:t>
      </w:r>
      <w:r w:rsidR="007C4DF8">
        <w:t xml:space="preserve"> </w:t>
      </w:r>
      <w:r w:rsidR="00830495">
        <w:t xml:space="preserve">take </w:t>
      </w:r>
      <w:r w:rsidR="007C4DF8">
        <w:t>the partial derivative of the competition function</w:t>
      </w:r>
      <w:r w:rsidR="00830495">
        <w:t>,</w:t>
      </w:r>
      <w:r w:rsidR="007C4DF8">
        <w:t xml:space="preserve"> </w:t>
      </w:r>
      <w:r w:rsidR="007C4DF8">
        <w:rPr>
          <w:i/>
        </w:rPr>
        <w:t>F</w:t>
      </w:r>
      <w:r w:rsidR="007C4DF8">
        <w:rPr>
          <w:i/>
        </w:rPr>
        <w:softHyphen/>
      </w:r>
      <w:r w:rsidR="007C4DF8" w:rsidRPr="0020276F">
        <w:rPr>
          <w:i/>
          <w:vertAlign w:val="subscript"/>
        </w:rPr>
        <w:t>i</w:t>
      </w:r>
      <w:r w:rsidR="007C4DF8">
        <w:rPr>
          <w:i/>
        </w:rPr>
        <w:t xml:space="preserve"> </w:t>
      </w:r>
      <w:r w:rsidR="007C4DF8">
        <w:t xml:space="preserve">in </w:t>
      </w:r>
      <w:r>
        <w:t xml:space="preserve">equation </w:t>
      </w:r>
      <w:r w:rsidR="007C4DF8">
        <w:t>(1)</w:t>
      </w:r>
      <w:r w:rsidR="00830495">
        <w:t>,</w:t>
      </w:r>
      <w:r w:rsidR="007C4DF8">
        <w:t xml:space="preserve"> with respect to the </w:t>
      </w:r>
      <w:r w:rsidR="007C4DF8">
        <w:lastRenderedPageBreak/>
        <w:t xml:space="preserve">density of a single competitor species,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oMath>
      <w:r w:rsidR="00B2546E">
        <w:t xml:space="preserve">. </w:t>
      </w:r>
      <w:r w:rsidR="007C4DF8">
        <w:t>Th</w:t>
      </w:r>
      <w:r w:rsidR="00B2546E">
        <w:t xml:space="preserve">is </w:t>
      </w:r>
      <w:r w:rsidR="007C4DF8">
        <w:t xml:space="preserve">partial derivative </w:t>
      </w:r>
      <w:r>
        <w:t>defines the</w:t>
      </w:r>
      <w:r w:rsidR="007C4DF8">
        <w:t xml:space="preserve"> focal species</w:t>
      </w:r>
      <w:r w:rsidR="002E6178">
        <w:t>’</w:t>
      </w:r>
      <w:r>
        <w:t xml:space="preserve"> sensitivity to a single competitor species</w:t>
      </w:r>
      <w:r w:rsidR="007C4DF8">
        <w:t xml:space="preserve">. If this partial derivative is a function of </w:t>
      </w:r>
      <w:r w:rsidR="00594560">
        <w:t xml:space="preserve">more than one </w:t>
      </w:r>
      <w:r w:rsidR="00C04345">
        <w:t>competitor species’</w:t>
      </w:r>
      <w:r w:rsidR="007C4DF8">
        <w:t xml:space="preserve"> </w:t>
      </w:r>
      <w:r w:rsidR="00594560">
        <w:t>density</w:t>
      </w:r>
      <w:r w:rsidR="007C4DF8">
        <w:t xml:space="preserve">, then there </w:t>
      </w:r>
      <w:r>
        <w:t>are</w:t>
      </w:r>
      <w:r w:rsidR="00A211C3">
        <w:t xml:space="preserve"> </w:t>
      </w:r>
      <w:r w:rsidR="00A211C3" w:rsidRPr="00BA180C">
        <w:t>soft</w:t>
      </w:r>
      <w:r w:rsidR="00A211C3">
        <w:t xml:space="preserve"> HOI</w:t>
      </w:r>
      <w:r>
        <w:t>s</w:t>
      </w:r>
      <w:r w:rsidR="00A211C3">
        <w:t xml:space="preserve">. </w:t>
      </w:r>
      <w:r w:rsidR="00D407C5">
        <w:t xml:space="preserve">This is similar to </w:t>
      </w:r>
      <w:r w:rsidR="001E7B62">
        <w:t xml:space="preserve">definitions </w:t>
      </w:r>
      <w:r w:rsidR="00D407C5">
        <w:t xml:space="preserve">used </w:t>
      </w:r>
      <w:r w:rsidR="00B82088">
        <w:t>in earlier discussions of HOIs</w:t>
      </w:r>
      <w:r w:rsidR="006A2197">
        <w:t xml:space="preserve"> based</w:t>
      </w:r>
      <w:r w:rsidR="00C04345">
        <w:t xml:space="preserve"> on</w:t>
      </w:r>
      <w:r w:rsidR="006A2197">
        <w:t xml:space="preserve"> </w:t>
      </w:r>
      <w:r w:rsidR="006371E6">
        <w:t>LV</w:t>
      </w:r>
      <w:r w:rsidR="006A2197">
        <w:t xml:space="preserve"> forms of competition</w:t>
      </w:r>
      <w:r w:rsidR="00D407C5">
        <w:t xml:space="preserve"> </w:t>
      </w:r>
      <w:r w:rsidR="00D407C5">
        <w:fldChar w:fldCharType="begin"/>
      </w:r>
      <w:r w:rsidR="00AE4F19">
        <w:instrText xml:space="preserve"> ADDIN ZOTERO_ITEM CSL_CITATION {"citationID":"pCVgFaek","properties":{"formattedCitation":"(Case and Bender 1981, Letten and Stouffer 2019)","plainCitation":"(Case and Bender 1981, Letten and Stouffer 2019)","dontUpdate":true,"noteIndex":0},"citationItems":[{"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rsidR="00D407C5">
        <w:fldChar w:fldCharType="separate"/>
      </w:r>
      <w:r w:rsidR="00D407C5">
        <w:rPr>
          <w:noProof/>
        </w:rPr>
        <w:t>(Case and Bender 1981)</w:t>
      </w:r>
      <w:r w:rsidR="00D407C5">
        <w:fldChar w:fldCharType="end"/>
      </w:r>
      <w:r w:rsidR="007D304E">
        <w:t>, and closely follows the verbal argument that HOIs emerge when the effect of one species on another depends on a third or more species</w:t>
      </w:r>
      <w:r w:rsidR="00D407C5">
        <w:t xml:space="preserve">. </w:t>
      </w:r>
      <w:r w:rsidR="006A2197">
        <w:t xml:space="preserve">The problem is </w:t>
      </w:r>
      <w:r w:rsidR="006A2197" w:rsidRPr="00081CE7">
        <w:t xml:space="preserve">that </w:t>
      </w:r>
      <w:r w:rsidR="00D20B65" w:rsidRPr="00F15099">
        <w:rPr>
          <w:b/>
        </w:rPr>
        <w:t>any model in which growth is a nonlinear function of</w:t>
      </w:r>
      <w:r w:rsidR="00203913">
        <w:rPr>
          <w:b/>
        </w:rPr>
        <w:t xml:space="preserve"> interspecific </w:t>
      </w:r>
      <w:r w:rsidR="00576D54" w:rsidRPr="00F15099">
        <w:rPr>
          <w:b/>
        </w:rPr>
        <w:t>density</w:t>
      </w:r>
      <w:r w:rsidR="006371E6" w:rsidRPr="00F15099">
        <w:rPr>
          <w:b/>
        </w:rPr>
        <w:t xml:space="preserve"> </w:t>
      </w:r>
      <w:r w:rsidR="00576D54" w:rsidRPr="00F15099">
        <w:rPr>
          <w:b/>
        </w:rPr>
        <w:t>will involve soft HOIs</w:t>
      </w:r>
      <w:r w:rsidR="00576D54">
        <w:t xml:space="preserve">, and </w:t>
      </w:r>
      <w:r w:rsidR="006371E6">
        <w:t xml:space="preserve">thus </w:t>
      </w:r>
      <w:r w:rsidR="008E2463">
        <w:t xml:space="preserve">this definition </w:t>
      </w:r>
      <w:r w:rsidR="00576D54">
        <w:t xml:space="preserve">does not distinguish </w:t>
      </w:r>
      <w:r w:rsidR="00203913">
        <w:t xml:space="preserve">interaction modification </w:t>
      </w:r>
      <w:r w:rsidR="00116801">
        <w:t xml:space="preserve">or HOIs </w:t>
      </w:r>
      <w:r w:rsidR="00576D54">
        <w:t>from non-linear density de</w:t>
      </w:r>
      <w:r w:rsidR="006371E6">
        <w:t>pe</w:t>
      </w:r>
      <w:r w:rsidR="00576D54">
        <w:t>ndence</w:t>
      </w:r>
      <w:r w:rsidR="00D407C5">
        <w:t xml:space="preserve"> </w:t>
      </w:r>
      <w:r w:rsidR="008E2463">
        <w:t xml:space="preserve">at all </w:t>
      </w:r>
      <w:r w:rsidR="00D407C5">
        <w:fldChar w:fldCharType="begin"/>
      </w:r>
      <w:r w:rsidR="00AE4F19">
        <w:instrText xml:space="preserve"> ADDIN ZOTERO_ITEM CSL_CITATION {"citationID":"PeStWgSb","properties":{"formattedCitation":"(Pomerantz 1981, Adler and Morris 1994)","plainCitation":"(Pomerantz 1981, Adler and Morris 1994)","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schema":"https://github.com/citation-style-language/schema/raw/master/csl-citation.json"} </w:instrText>
      </w:r>
      <w:r w:rsidR="00D407C5">
        <w:fldChar w:fldCharType="separate"/>
      </w:r>
      <w:r w:rsidR="00D407C5">
        <w:rPr>
          <w:noProof/>
        </w:rPr>
        <w:t>(Pomerantz 1981, Adler and Morris 1994)</w:t>
      </w:r>
      <w:r w:rsidR="00D407C5">
        <w:fldChar w:fldCharType="end"/>
      </w:r>
      <w:r w:rsidR="00D407C5">
        <w:t>.</w:t>
      </w:r>
      <w:r w:rsidR="007C4DF8">
        <w:t xml:space="preserve">  </w:t>
      </w:r>
      <w:r w:rsidR="00081CE7">
        <w:t>As an example consider</w:t>
      </w:r>
      <w:r w:rsidR="007C4DF8">
        <w:t xml:space="preserve"> the </w:t>
      </w:r>
      <w:r w:rsidR="00CF12A0">
        <w:t>multi</w:t>
      </w:r>
      <w:r w:rsidR="002E6178">
        <w:t>-competitor</w:t>
      </w:r>
      <w:r w:rsidR="00CF12A0">
        <w:t xml:space="preserve"> </w:t>
      </w:r>
      <w:r w:rsidR="00501886">
        <w:t>Hassel</w:t>
      </w:r>
      <w:r w:rsidR="007C4DF8">
        <w:t xml:space="preserve"> model</w:t>
      </w:r>
      <w:r w:rsidR="00501886">
        <w:t xml:space="preserve"> </w:t>
      </w:r>
      <w:r w:rsidR="00501886">
        <w:fldChar w:fldCharType="begin"/>
      </w:r>
      <w:r w:rsidR="00501886">
        <w:instrText xml:space="preserve"> ADDIN ZOTERO_ITEM CSL_CITATION {"citationID":"A8OhDKti","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501886">
        <w:fldChar w:fldCharType="separate"/>
      </w:r>
      <w:r w:rsidR="00501886">
        <w:rPr>
          <w:noProof/>
        </w:rPr>
        <w:t>(Hassell and Comins 1976)</w:t>
      </w:r>
      <w:r w:rsidR="00501886">
        <w:fldChar w:fldCharType="end"/>
      </w:r>
      <w:r w:rsidR="007C4DF8">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7C4DF8" w:rsidRPr="003C47E7" w14:paraId="1A735ACC" w14:textId="77777777" w:rsidTr="007C4DF8">
        <w:trPr>
          <w:trHeight w:val="503"/>
        </w:trPr>
        <w:tc>
          <w:tcPr>
            <w:tcW w:w="918" w:type="dxa"/>
            <w:vAlign w:val="center"/>
          </w:tcPr>
          <w:p w14:paraId="15E82375" w14:textId="77777777" w:rsidR="007C4DF8" w:rsidRPr="003C47E7" w:rsidRDefault="007C4DF8" w:rsidP="007C4DF8">
            <w:pPr>
              <w:spacing w:after="202"/>
              <w:ind w:firstLine="0"/>
              <w:contextualSpacing/>
              <w:jc w:val="center"/>
            </w:pPr>
          </w:p>
        </w:tc>
        <w:tc>
          <w:tcPr>
            <w:tcW w:w="7200" w:type="dxa"/>
            <w:vAlign w:val="center"/>
          </w:tcPr>
          <w:p w14:paraId="05A4F5D5" w14:textId="7948DDC1" w:rsidR="007C4DF8" w:rsidRPr="003C47E7" w:rsidRDefault="00002D8A" w:rsidP="007C4DF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num>
                  <m:den>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den>
                </m:f>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m:t>
                    </m:r>
                    <m:sSub>
                      <m:sSubPr>
                        <m:ctrlPr>
                          <w:rPr>
                            <w:rFonts w:ascii="Cambria Math" w:hAnsi="Cambria Math"/>
                            <w:i/>
                          </w:rPr>
                        </m:ctrlPr>
                      </m:sSubPr>
                      <m:e>
                        <m:r>
                          <w:rPr>
                            <w:rFonts w:ascii="Cambria Math" w:hAnsi="Cambria Math"/>
                          </w:rPr>
                          <m:t>n</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sup>
                </m:sSup>
                <m:r>
                  <w:rPr>
                    <w:rFonts w:ascii="Cambria Math" w:hAnsi="Cambria Math"/>
                  </w:rPr>
                  <m:t>.</m:t>
                </m:r>
              </m:oMath>
            </m:oMathPara>
          </w:p>
        </w:tc>
        <w:tc>
          <w:tcPr>
            <w:tcW w:w="738" w:type="dxa"/>
            <w:vAlign w:val="center"/>
          </w:tcPr>
          <w:p w14:paraId="247793F1" w14:textId="6D019E83" w:rsidR="007C4DF8" w:rsidRPr="003C47E7" w:rsidRDefault="007C4DF8" w:rsidP="007C4DF8">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7550D0">
              <w:rPr>
                <w:noProof/>
              </w:rPr>
              <w:t>6</w:t>
            </w:r>
            <w:r w:rsidRPr="003C47E7">
              <w:rPr>
                <w:noProof/>
              </w:rPr>
              <w:fldChar w:fldCharType="end"/>
            </w:r>
            <w:r w:rsidRPr="003C47E7">
              <w:t>)</w:t>
            </w:r>
          </w:p>
        </w:tc>
      </w:tr>
    </w:tbl>
    <w:p w14:paraId="3B7BC969" w14:textId="608988C8" w:rsidR="007C4DF8" w:rsidRDefault="00081CE7" w:rsidP="007C4DF8">
      <w:pPr>
        <w:spacing w:after="202"/>
        <w:ind w:firstLine="0"/>
        <w:contextualSpacing/>
      </w:pPr>
      <w:r>
        <w:t xml:space="preserve">This function has </w:t>
      </w:r>
      <w:r w:rsidR="007C4DF8">
        <w:t xml:space="preserve">the partial derivative </w:t>
      </w:r>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1</m:t>
            </m:r>
          </m:sup>
        </m:sSup>
      </m:oMath>
      <w:r w:rsidR="007C4DF8">
        <w:t xml:space="preserve">.  Thus, the effect of competitor </w:t>
      </w:r>
      <w:r w:rsidR="007C4DF8" w:rsidRPr="00323D6B">
        <w:rPr>
          <w:i/>
        </w:rPr>
        <w:t>j</w:t>
      </w:r>
      <w:r w:rsidR="007C4DF8">
        <w:t xml:space="preserve"> on the focal species </w:t>
      </w:r>
      <w:proofErr w:type="spellStart"/>
      <w:r w:rsidR="00B2546E" w:rsidRPr="00B2546E">
        <w:rPr>
          <w:i/>
        </w:rPr>
        <w:t>i</w:t>
      </w:r>
      <w:proofErr w:type="spellEnd"/>
      <w:r w:rsidR="00B2546E">
        <w:t xml:space="preserve"> </w:t>
      </w:r>
      <w:r w:rsidR="00CF12A0">
        <w:t xml:space="preserve">is a function </w:t>
      </w:r>
      <w:r w:rsidR="00B2546E">
        <w:t xml:space="preserve">of the </w:t>
      </w:r>
      <w:r w:rsidR="007C4DF8">
        <w:t>density of all other competitor</w:t>
      </w:r>
      <w:r w:rsidR="00CF12A0">
        <w:t xml:space="preserve"> species</w:t>
      </w:r>
      <w:r w:rsidR="007C4DF8">
        <w:t xml:space="preserve">. </w:t>
      </w:r>
      <w:r w:rsidR="004462A0">
        <w:t>However, a</w:t>
      </w:r>
      <w:r w:rsidR="00501886">
        <w:t>s in the LV model,</w:t>
      </w:r>
      <w:r w:rsidR="007C4DF8">
        <w:t xml:space="preserve"> </w:t>
      </w:r>
      <w:r>
        <w:t xml:space="preserve">there </w:t>
      </w:r>
      <w:r w:rsidR="004462A0">
        <w:t>are</w:t>
      </w:r>
      <w:r>
        <w:t xml:space="preserve"> no </w:t>
      </w:r>
      <w:r w:rsidR="00FC1525">
        <w:t xml:space="preserve">hard </w:t>
      </w:r>
      <w:r w:rsidR="007C4DF8">
        <w:t>HOI</w:t>
      </w:r>
      <w:r w:rsidR="004462A0">
        <w:t>s</w:t>
      </w:r>
      <w:r>
        <w:t xml:space="preserve"> in this model </w:t>
      </w:r>
      <w:r w:rsidR="004462A0">
        <w:t>by our definition because</w:t>
      </w:r>
      <w:r>
        <w:t xml:space="preserve"> </w:t>
      </w:r>
      <w:r w:rsidR="004462A0">
        <w:t>all of the parameters in the multi-competitor model (</w:t>
      </w:r>
      <m:oMath>
        <m:r>
          <m:rPr>
            <m:sty m:val="p"/>
          </m:rPr>
          <w:rPr>
            <w:rFonts w:ascii="Cambria Math" w:hAnsi="Cambria Math"/>
          </w:rPr>
          <m:t>Θ)</m:t>
        </m:r>
      </m:oMath>
      <w:r w:rsidR="004462A0">
        <w:t xml:space="preserve">, are also found in the </w:t>
      </w:r>
      <w:r w:rsidR="004462A0" w:rsidRPr="004462A0">
        <w:rPr>
          <w:i/>
        </w:rPr>
        <w:t>m</w:t>
      </w:r>
      <w:r w:rsidR="004462A0">
        <w:t xml:space="preserve"> separate single competitor functions (</w:t>
      </w:r>
      <m:oMath>
        <m:r>
          <m:rPr>
            <m:sty m:val="p"/>
          </m:rPr>
          <w:rPr>
            <w:rFonts w:ascii="Cambria Math" w:hAnsi="Cambria Math"/>
          </w:rPr>
          <m:t>Φ</m:t>
        </m:r>
      </m:oMath>
      <w:r w:rsidR="004462A0">
        <w:t xml:space="preserve">): </w:t>
      </w:r>
      <m:oMath>
        <m:r>
          <m:rPr>
            <m:sty m:val="p"/>
          </m:rPr>
          <w:rPr>
            <w:rFonts w:ascii="Cambria Math" w:hAnsi="Cambria Math"/>
          </w:rPr>
          <m:t>Θ=Φ</m:t>
        </m:r>
      </m:oMath>
      <w:r w:rsidR="004462A0">
        <w:t xml:space="preserve">. </w:t>
      </w:r>
      <w:r w:rsidR="002E6178">
        <w:t xml:space="preserve">For instance, for </w:t>
      </w:r>
      <w:r w:rsidR="00CA7463">
        <w:t xml:space="preserve">the model above </w:t>
      </w:r>
      <m:oMath>
        <m:r>
          <m:rPr>
            <m:sty m:val="p"/>
          </m:rPr>
          <w:rPr>
            <w:rFonts w:ascii="Cambria Math" w:hAnsi="Cambria Math"/>
          </w:rPr>
          <m:t>Θ</m:t>
        </m:r>
        <m:r>
          <w:rPr>
            <w:rFonts w:ascii="Cambria Math" w:hAnsi="Cambria Math"/>
          </w:rPr>
          <m:t>=</m:t>
        </m:r>
        <m:r>
          <m:rPr>
            <m:sty m:val="p"/>
          </m:rPr>
          <w:rPr>
            <w:rFonts w:ascii="Cambria Math" w:hAnsi="Cambria Math"/>
          </w:rPr>
          <m:t>Φ</m:t>
        </m:r>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im</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i</m:t>
                </m:r>
              </m:sub>
            </m:sSub>
          </m:e>
        </m:d>
      </m:oMath>
      <w:r w:rsidR="00CA7463">
        <w:t xml:space="preserve"> and the model does not have HOIs.  </w:t>
      </w:r>
    </w:p>
    <w:p w14:paraId="63934542" w14:textId="7E967A1D" w:rsidR="002D0A28" w:rsidRPr="002D0A28" w:rsidRDefault="002D0A28" w:rsidP="009F10E8">
      <w:pPr>
        <w:pStyle w:val="Heading2"/>
      </w:pPr>
      <w:r w:rsidRPr="002D0A28">
        <w:t xml:space="preserve">Why distinguish </w:t>
      </w:r>
      <w:r w:rsidR="00862024">
        <w:t>HOIs</w:t>
      </w:r>
      <w:r w:rsidR="00534188">
        <w:t xml:space="preserve"> and non-linear density dependence?</w:t>
      </w:r>
      <w:r w:rsidR="00862024">
        <w:t xml:space="preserve"> </w:t>
      </w:r>
    </w:p>
    <w:p w14:paraId="101C8596" w14:textId="4FDB567C" w:rsidR="00247D6C" w:rsidRDefault="006B053F" w:rsidP="002D0A28">
      <w:pPr>
        <w:spacing w:after="202"/>
        <w:contextualSpacing/>
      </w:pPr>
      <w:r>
        <w:lastRenderedPageBreak/>
        <w:t>S</w:t>
      </w:r>
      <w:r w:rsidR="005F41AA">
        <w:t>oft HOIs</w:t>
      </w:r>
      <w:r w:rsidR="0039040D">
        <w:t xml:space="preserve"> </w:t>
      </w:r>
      <w:r w:rsidR="00B50F2B">
        <w:t xml:space="preserve">and </w:t>
      </w:r>
      <w:r w:rsidR="005F41AA">
        <w:t>hard</w:t>
      </w:r>
      <w:r w:rsidR="0039040D">
        <w:t xml:space="preserve"> HOIs</w:t>
      </w:r>
      <w:r w:rsidR="00B50F2B">
        <w:t xml:space="preserve"> have different interpretations and </w:t>
      </w:r>
      <w:r w:rsidR="007C5348">
        <w:t xml:space="preserve">these </w:t>
      </w:r>
      <w:r w:rsidR="008E2463">
        <w:t>difference</w:t>
      </w:r>
      <w:r w:rsidR="007C5348">
        <w:t>s</w:t>
      </w:r>
      <w:r w:rsidR="008E2463">
        <w:t xml:space="preserve"> </w:t>
      </w:r>
      <w:r w:rsidR="007C5348">
        <w:t xml:space="preserve">are </w:t>
      </w:r>
      <w:r w:rsidR="00862024">
        <w:t xml:space="preserve">important to recognize if we are to advance our </w:t>
      </w:r>
      <w:r w:rsidR="008E2463">
        <w:t xml:space="preserve">understanding of </w:t>
      </w:r>
      <w:r w:rsidR="00AB3A39">
        <w:t>multispecies competition</w:t>
      </w:r>
      <w:r w:rsidR="008E2463">
        <w:t xml:space="preserve">. </w:t>
      </w:r>
      <w:r w:rsidR="007420A4">
        <w:t>T</w:t>
      </w:r>
      <w:r w:rsidR="00AB3A39">
        <w:t xml:space="preserve">he question of </w:t>
      </w:r>
      <w:r w:rsidR="00862024">
        <w:t xml:space="preserve">whether </w:t>
      </w:r>
      <w:r w:rsidR="00534188">
        <w:t xml:space="preserve">population growth rate </w:t>
      </w:r>
      <w:r w:rsidR="00862024">
        <w:t xml:space="preserve">declines with </w:t>
      </w:r>
      <w:r w:rsidR="00534188">
        <w:t xml:space="preserve">competitor </w:t>
      </w:r>
      <w:r w:rsidR="00862024">
        <w:t xml:space="preserve">density, and whether this decline is linear or non-linear is a longstanding issue in ecology </w:t>
      </w:r>
      <w:r w:rsidR="00862024">
        <w:fldChar w:fldCharType="begin"/>
      </w:r>
      <w:r w:rsidR="00862024">
        <w:instrText xml:space="preserve"> ADDIN ZOTERO_ITEM CSL_CITATION {"citationID":"mDFMbON4","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862024">
        <w:fldChar w:fldCharType="separate"/>
      </w:r>
      <w:r w:rsidR="00862024">
        <w:rPr>
          <w:noProof/>
        </w:rPr>
        <w:t>(Hassell and Comins 1976)</w:t>
      </w:r>
      <w:r w:rsidR="00862024">
        <w:fldChar w:fldCharType="end"/>
      </w:r>
      <w:r w:rsidR="008E2463">
        <w:t xml:space="preserve">.  </w:t>
      </w:r>
      <w:r w:rsidR="00862024">
        <w:t>It would be confusing at best to define HOIs as any non-linear d</w:t>
      </w:r>
      <w:r w:rsidR="00534188">
        <w:t>ecrease in performance with density</w:t>
      </w:r>
      <w:r w:rsidR="00862024">
        <w:t xml:space="preserve">—essentially renaming </w:t>
      </w:r>
      <w:r>
        <w:t xml:space="preserve">the </w:t>
      </w:r>
      <w:r w:rsidR="00862024">
        <w:t xml:space="preserve">issue of non-linear density dependence.  </w:t>
      </w:r>
    </w:p>
    <w:p w14:paraId="5F5ECF73" w14:textId="2E2D709D" w:rsidR="00F32713" w:rsidRDefault="007420A4" w:rsidP="002D0A28">
      <w:pPr>
        <w:spacing w:after="202"/>
        <w:contextualSpacing/>
      </w:pPr>
      <w:r>
        <w:t xml:space="preserve">More importantly, </w:t>
      </w:r>
      <w:r w:rsidR="00247D6C">
        <w:t xml:space="preserve">HOIs and </w:t>
      </w:r>
      <w:r>
        <w:t xml:space="preserve">non-linear density dependence </w:t>
      </w:r>
      <w:r w:rsidR="00534188">
        <w:t>are ecologically distinct as well</w:t>
      </w:r>
      <w:r w:rsidR="00247D6C">
        <w:t>. HOIs indicate a qualitative change in the way competitor</w:t>
      </w:r>
      <w:r w:rsidR="00D70BFA">
        <w:t>s</w:t>
      </w:r>
      <w:r w:rsidR="00247D6C">
        <w:t xml:space="preserve"> affect a focal species when additional competitor species are present.  </w:t>
      </w:r>
      <w:r w:rsidR="00534188">
        <w:t>Non-linear density dependence</w:t>
      </w:r>
      <w:r w:rsidR="00CA7463">
        <w:t xml:space="preserve">, </w:t>
      </w:r>
      <w:r w:rsidR="00534188">
        <w:t>soft HOI</w:t>
      </w:r>
      <w:r w:rsidR="00CA7463">
        <w:t>s,</w:t>
      </w:r>
      <w:r w:rsidR="00534188">
        <w:t xml:space="preserve"> </w:t>
      </w:r>
      <w:r w:rsidR="00CA7463">
        <w:t xml:space="preserve">does not always </w:t>
      </w:r>
      <w:r w:rsidR="00534188">
        <w:t>have the same interpretation</w:t>
      </w:r>
      <w:r w:rsidR="00247D6C">
        <w:t xml:space="preserve">. For instance, </w:t>
      </w:r>
      <w:r>
        <w:t xml:space="preserve">the net outcome of competition </w:t>
      </w:r>
      <w:r w:rsidR="00DB0A5F">
        <w:t xml:space="preserve">over discrete time intervals </w:t>
      </w:r>
      <w:r>
        <w:t>may be non</w:t>
      </w:r>
      <w:r w:rsidR="00CA7463">
        <w:t>-</w:t>
      </w:r>
      <w:r>
        <w:t xml:space="preserve">linear </w:t>
      </w:r>
      <w:r w:rsidR="00DB0A5F">
        <w:t>when the interaction between competitors is linear in continuous time</w:t>
      </w:r>
      <w:r w:rsidR="00247D6C">
        <w:t xml:space="preserve">—the </w:t>
      </w:r>
      <w:r>
        <w:t xml:space="preserve">discrete time </w:t>
      </w:r>
      <w:r w:rsidR="00247D6C">
        <w:t>Hassel model</w:t>
      </w:r>
      <w:r w:rsidR="00534188">
        <w:t xml:space="preserve">, </w:t>
      </w:r>
      <w:r w:rsidR="00C57928">
        <w:t xml:space="preserve">which is non-linear, </w:t>
      </w:r>
      <w:r>
        <w:t>is</w:t>
      </w:r>
      <w:r w:rsidR="00247D6C">
        <w:t xml:space="preserve"> derived from </w:t>
      </w:r>
      <w:r w:rsidR="00C57928">
        <w:t xml:space="preserve">a </w:t>
      </w:r>
      <w:r>
        <w:t>LV competition</w:t>
      </w:r>
      <w:r w:rsidR="00C57928">
        <w:t xml:space="preserve"> model, which is linear</w:t>
      </w:r>
      <w:r>
        <w:t xml:space="preserve"> </w:t>
      </w:r>
      <w:r w:rsidR="00C57928">
        <w:t xml:space="preserve">in </w:t>
      </w:r>
      <w:r>
        <w:t xml:space="preserve">continuous time </w:t>
      </w:r>
      <w:r w:rsidR="00DB0A5F">
        <w:fldChar w:fldCharType="begin"/>
      </w:r>
      <w:r w:rsidR="00B56C9B">
        <w:instrText xml:space="preserve"> ADDIN ZOTERO_ITEM CSL_CITATION {"citationID":"qSK5nAYn","properties":{"formattedCitation":"(Hassell and Comins 1976, O\\uc0\\u8217{}Dwyer 2018)","plainCitation":"(Hassell and Comins 1976, O’Dwyer 2018)","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DB0A5F">
        <w:fldChar w:fldCharType="separate"/>
      </w:r>
      <w:r w:rsidR="00B56C9B" w:rsidRPr="00B56C9B">
        <w:rPr>
          <w:rFonts w:cs="Times New Roman"/>
        </w:rPr>
        <w:t>(Hassell and Comins 1976, O’</w:t>
      </w:r>
      <w:r w:rsidR="00B56C9B" w:rsidRPr="00EB2D89">
        <w:rPr>
          <w:rFonts w:cs="Times New Roman"/>
        </w:rPr>
        <w:t>Dwyer 2018)</w:t>
      </w:r>
      <w:r w:rsidR="00DB0A5F">
        <w:fldChar w:fldCharType="end"/>
      </w:r>
      <w:r w:rsidR="00DB0A5F">
        <w:t xml:space="preserve">. </w:t>
      </w:r>
      <w:r w:rsidR="00D407C5">
        <w:t xml:space="preserve">In the case of the </w:t>
      </w:r>
      <w:r w:rsidR="00F32713">
        <w:t xml:space="preserve">discrete time </w:t>
      </w:r>
      <w:r w:rsidR="00501886">
        <w:t>Hassel</w:t>
      </w:r>
      <w:r w:rsidR="00D407C5">
        <w:t xml:space="preserve"> model, the </w:t>
      </w:r>
      <w:r w:rsidR="00F32713">
        <w:t>lifetime competitive e</w:t>
      </w:r>
      <w:r w:rsidR="00D407C5">
        <w:t>ffect of each individual declines with competitor density</w:t>
      </w:r>
      <w:r w:rsidR="00E00266">
        <w:t xml:space="preserve"> because each </w:t>
      </w:r>
      <w:r w:rsidR="00F32713">
        <w:t>individual</w:t>
      </w:r>
      <w:r w:rsidR="00D407C5">
        <w:t xml:space="preserve"> </w:t>
      </w:r>
      <w:r w:rsidR="00830495">
        <w:t>competitor is smaller and thus has less of a</w:t>
      </w:r>
      <w:r w:rsidR="00C57928">
        <w:t>n effect on the focal species</w:t>
      </w:r>
      <w:r w:rsidR="00D407C5">
        <w:t>.</w:t>
      </w:r>
      <w:r w:rsidR="00444989">
        <w:t xml:space="preserve"> Thus, while the effects of competition are non-linear, </w:t>
      </w:r>
      <w:r>
        <w:t>the non-linear</w:t>
      </w:r>
      <w:r w:rsidR="00C57928">
        <w:t>ity</w:t>
      </w:r>
      <w:r>
        <w:t xml:space="preserve"> </w:t>
      </w:r>
      <w:r w:rsidR="00D70BFA">
        <w:t xml:space="preserve">reflects a quantitative rather than </w:t>
      </w:r>
      <w:r w:rsidRPr="00A62F04">
        <w:rPr>
          <w:i/>
        </w:rPr>
        <w:t>qualitative</w:t>
      </w:r>
      <w:r>
        <w:t xml:space="preserve"> change</w:t>
      </w:r>
      <w:r w:rsidR="00444989">
        <w:t xml:space="preserve"> </w:t>
      </w:r>
      <w:r w:rsidR="00247D6C">
        <w:t>in the nature of</w:t>
      </w:r>
      <w:r w:rsidR="00C57928">
        <w:t xml:space="preserve"> </w:t>
      </w:r>
      <w:r w:rsidR="00D70BFA">
        <w:t>competition</w:t>
      </w:r>
      <w:r w:rsidR="00247D6C">
        <w:t xml:space="preserve"> when more than one </w:t>
      </w:r>
      <w:r w:rsidR="00D70BFA">
        <w:t xml:space="preserve">species </w:t>
      </w:r>
      <w:r w:rsidR="00247D6C">
        <w:t>is present</w:t>
      </w:r>
      <w:r w:rsidR="00444989">
        <w:t xml:space="preserve">.  </w:t>
      </w:r>
      <w:r w:rsidR="005802B5">
        <w:t xml:space="preserve">This qualitative, or functional change in the nature of competition can be defined mathematically as the difference between the set </w:t>
      </w:r>
      <m:oMath>
        <m:r>
          <m:rPr>
            <m:sty m:val="p"/>
          </m:rPr>
          <w:rPr>
            <w:rFonts w:ascii="Cambria Math" w:hAnsi="Cambria Math"/>
          </w:rPr>
          <m:t>Θ</m:t>
        </m:r>
      </m:oMath>
      <w:r w:rsidR="005802B5">
        <w:t xml:space="preserve"> and the set </w:t>
      </w:r>
      <m:oMath>
        <m:r>
          <m:rPr>
            <m:sty m:val="p"/>
          </m:rPr>
          <w:rPr>
            <w:rFonts w:ascii="Cambria Math" w:hAnsi="Cambria Math"/>
          </w:rPr>
          <m:t xml:space="preserve">Φ defined above. </m:t>
        </m:r>
      </m:oMath>
      <w:r w:rsidR="005802B5">
        <w:t xml:space="preserve"> </w:t>
      </w:r>
    </w:p>
    <w:p w14:paraId="092ACA0B" w14:textId="701823FF" w:rsidR="005444C6" w:rsidRDefault="002D0A28" w:rsidP="00284765">
      <w:pPr>
        <w:spacing w:after="202"/>
        <w:contextualSpacing/>
      </w:pPr>
      <w:r>
        <w:lastRenderedPageBreak/>
        <w:t xml:space="preserve">Adler and Morris (1994) provide </w:t>
      </w:r>
      <w:r w:rsidR="00247D6C">
        <w:t xml:space="preserve">another example </w:t>
      </w:r>
      <w:r>
        <w:t xml:space="preserve">where it is ecologically meaningful to </w:t>
      </w:r>
      <w:r w:rsidR="00C57928">
        <w:t>differentiate</w:t>
      </w:r>
      <w:r>
        <w:t xml:space="preserve"> between HOIs and </w:t>
      </w:r>
      <w:r w:rsidR="007420A4">
        <w:t>non-linear density dependence</w:t>
      </w:r>
      <w:r w:rsidR="00E00266">
        <w:t xml:space="preserve">.  They </w:t>
      </w:r>
      <w:r w:rsidR="005444C6">
        <w:t xml:space="preserve">describe </w:t>
      </w:r>
      <w:r w:rsidR="00E00266">
        <w:t xml:space="preserve">a hypothetical scenario where </w:t>
      </w:r>
      <w:r w:rsidR="005444C6">
        <w:t>different species</w:t>
      </w:r>
      <w:r w:rsidR="006001D9">
        <w:t xml:space="preserve"> of plants compet</w:t>
      </w:r>
      <w:r w:rsidR="00E00266">
        <w:t>e</w:t>
      </w:r>
      <w:r w:rsidR="006001D9">
        <w:t xml:space="preserve"> for light</w:t>
      </w:r>
      <w:r w:rsidR="006825FC">
        <w:t xml:space="preserve">. </w:t>
      </w:r>
      <w:r w:rsidR="00E00266">
        <w:t xml:space="preserve">In their example, each species </w:t>
      </w:r>
      <w:r w:rsidR="006825FC">
        <w:t>simply block</w:t>
      </w:r>
      <w:r w:rsidR="00E00266">
        <w:t>s</w:t>
      </w:r>
      <w:r w:rsidR="006825FC">
        <w:t xml:space="preserve"> a proportion of the light </w:t>
      </w:r>
      <w:r w:rsidR="00252557">
        <w:t xml:space="preserve">that passes through </w:t>
      </w:r>
      <w:r w:rsidR="00501886">
        <w:t>its canopy</w:t>
      </w:r>
      <w:r w:rsidR="00E00266">
        <w:t>—</w:t>
      </w:r>
      <w:r w:rsidR="00C57928">
        <w:t>thus taller species reduce the amount of light received by shorter species. In this way, the</w:t>
      </w:r>
      <w:r w:rsidR="00E00266">
        <w:t xml:space="preserve"> </w:t>
      </w:r>
      <w:r w:rsidR="00C57928" w:rsidRPr="00A62F04">
        <w:rPr>
          <w:i/>
        </w:rPr>
        <w:t>qualitative</w:t>
      </w:r>
      <w:r w:rsidR="00C57928">
        <w:t xml:space="preserve"> </w:t>
      </w:r>
      <w:r>
        <w:t xml:space="preserve">nature </w:t>
      </w:r>
      <w:r w:rsidR="00E00266">
        <w:t xml:space="preserve">of the interaction between a tall species and a shorter one is independent of all other species. </w:t>
      </w:r>
      <w:r w:rsidR="006825FC">
        <w:t>Nevertheless, th</w:t>
      </w:r>
      <w:r w:rsidR="00E00266">
        <w:t xml:space="preserve">is </w:t>
      </w:r>
      <w:r w:rsidR="00C57928">
        <w:t xml:space="preserve">mechanism </w:t>
      </w:r>
      <w:r w:rsidR="00E00266">
        <w:t xml:space="preserve">of interaction means that the effect of a </w:t>
      </w:r>
      <w:r w:rsidR="00830495">
        <w:t xml:space="preserve">taller species on a shorter species </w:t>
      </w:r>
      <w:r w:rsidR="00E00266">
        <w:t xml:space="preserve">below </w:t>
      </w:r>
      <w:r w:rsidR="00D70BFA">
        <w:t xml:space="preserve">it </w:t>
      </w:r>
      <w:r w:rsidR="00E00266">
        <w:t xml:space="preserve">depends </w:t>
      </w:r>
      <w:r w:rsidR="00B50F2B">
        <w:t xml:space="preserve">non-additively </w:t>
      </w:r>
      <w:r w:rsidR="00E00266">
        <w:t xml:space="preserve">on the density of </w:t>
      </w:r>
      <w:r w:rsidR="00C57928">
        <w:t xml:space="preserve">other </w:t>
      </w:r>
      <w:r w:rsidR="00E00266">
        <w:t>competitors with a canopy between the two</w:t>
      </w:r>
      <w:r w:rsidR="006825FC">
        <w:t xml:space="preserve">. </w:t>
      </w:r>
      <w:r w:rsidR="00444989">
        <w:t xml:space="preserve">As in the </w:t>
      </w:r>
      <w:r w:rsidR="00501886">
        <w:t>Hassel</w:t>
      </w:r>
      <w:r w:rsidR="00444989">
        <w:t xml:space="preserve"> model, </w:t>
      </w:r>
      <w:r w:rsidR="006825FC">
        <w:t xml:space="preserve">per capita competition </w:t>
      </w:r>
      <w:r w:rsidR="00444989">
        <w:t xml:space="preserve">is </w:t>
      </w:r>
      <w:r w:rsidR="006825FC">
        <w:t>non-</w:t>
      </w:r>
      <w:r w:rsidR="00115911">
        <w:t>additive</w:t>
      </w:r>
      <w:r w:rsidR="006825FC">
        <w:t xml:space="preserve">, but </w:t>
      </w:r>
      <w:r w:rsidR="0051070E">
        <w:t>arguably there is no ecologically</w:t>
      </w:r>
      <w:r w:rsidR="00B50F2B">
        <w:t xml:space="preserve"> distinct </w:t>
      </w:r>
      <w:r w:rsidR="00203913">
        <w:t xml:space="preserve">interaction modification </w:t>
      </w:r>
      <w:r w:rsidR="00444989">
        <w:t>between</w:t>
      </w:r>
      <w:r w:rsidR="00115911">
        <w:t xml:space="preserve"> </w:t>
      </w:r>
      <w:r w:rsidR="00D70BFA">
        <w:t xml:space="preserve">the </w:t>
      </w:r>
      <w:r w:rsidR="00115911">
        <w:t>different</w:t>
      </w:r>
      <w:r w:rsidR="00444989">
        <w:t xml:space="preserve"> competitors—they simply reduce the fraction of light received </w:t>
      </w:r>
      <w:r w:rsidR="00501886">
        <w:t>regardless of the presence of other species</w:t>
      </w:r>
      <w:r w:rsidR="00444989">
        <w:t xml:space="preserve">. </w:t>
      </w:r>
      <w:r w:rsidR="00830495">
        <w:t xml:space="preserve">By contrast, hard HOIs as we define them </w:t>
      </w:r>
      <w:r w:rsidR="00D70BFA">
        <w:t xml:space="preserve">introduce a new </w:t>
      </w:r>
      <w:r w:rsidR="005802B5">
        <w:t xml:space="preserve">parameters, a new functional dependency, </w:t>
      </w:r>
      <w:r w:rsidR="00D70BFA">
        <w:t xml:space="preserve">between competitors that only </w:t>
      </w:r>
      <w:r w:rsidR="005802B5">
        <w:t xml:space="preserve">kicks in </w:t>
      </w:r>
      <w:r w:rsidR="00D70BFA">
        <w:t xml:space="preserve">when more than one competitor is present. </w:t>
      </w:r>
    </w:p>
    <w:p w14:paraId="7A65CDB5" w14:textId="0B8FB747" w:rsidR="00BF0EEA" w:rsidRDefault="00046948" w:rsidP="00CA15E5">
      <w:pPr>
        <w:spacing w:after="202"/>
        <w:contextualSpacing/>
      </w:pPr>
      <w:r>
        <w:t>Our definition also helps resolve the question of whether single species effects can involve HOIs.</w:t>
      </w:r>
      <w:r w:rsidR="00830495">
        <w:t xml:space="preserve">  For instance</w:t>
      </w:r>
      <w:r w:rsidR="009658E1">
        <w:t xml:space="preserve">, recent papers by </w:t>
      </w:r>
      <w:r w:rsidR="00BF0EEA" w:rsidRPr="003C47E7">
        <w:t>Letten and Stouffer (2019)</w:t>
      </w:r>
      <w:r w:rsidR="009658E1">
        <w:t xml:space="preserve"> and </w:t>
      </w:r>
      <w:r w:rsidR="00BF0EEA" w:rsidRPr="003C47E7">
        <w:t xml:space="preserve">Mayfield and Letten </w:t>
      </w:r>
      <w:r w:rsidR="00BF0EEA" w:rsidRPr="003C47E7">
        <w:fldChar w:fldCharType="begin"/>
      </w:r>
      <w:r w:rsidR="00BF0EEA" w:rsidRPr="003C47E7">
        <w:instrText xml:space="preserve"> ADDIN ZOTERO_ITEM CSL_CITATION {"citationID":"jj8uwSbr","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BF0EEA" w:rsidRPr="003C47E7">
        <w:fldChar w:fldCharType="separate"/>
      </w:r>
      <w:r w:rsidR="00BF0EEA" w:rsidRPr="003C47E7">
        <w:rPr>
          <w:noProof/>
        </w:rPr>
        <w:t>(2017)</w:t>
      </w:r>
      <w:r w:rsidR="00BF0EEA" w:rsidRPr="003C47E7">
        <w:fldChar w:fldCharType="end"/>
      </w:r>
      <w:r w:rsidR="009658E1">
        <w:t xml:space="preserve"> </w:t>
      </w:r>
      <w:r w:rsidR="001D235A">
        <w:t xml:space="preserve">defined HOIs as </w:t>
      </w:r>
      <w:r w:rsidR="009658E1">
        <w:t>any higher order terms of competitor density</w:t>
      </w:r>
      <w:r w:rsidR="00830495">
        <w:t xml:space="preserve">, including single </w:t>
      </w:r>
      <w:r w:rsidR="005A6F16">
        <w:t>species quadratic term</w:t>
      </w:r>
      <w:r w:rsidR="00D70BFA">
        <w:t>s</w:t>
      </w:r>
      <w:r w:rsidR="005A6F16">
        <w:t>,</w:t>
      </w:r>
      <w:r w:rsidR="00830495">
        <w:t xml:space="preserve"> </w:t>
      </w:r>
      <m:oMath>
        <m:sSub>
          <m:sSubPr>
            <m:ctrlPr>
              <w:rPr>
                <w:rFonts w:ascii="Cambria Math" w:hAnsi="Cambria Math"/>
                <w:i/>
              </w:rPr>
            </m:ctrlPr>
          </m:sSubPr>
          <m:e>
            <m:r>
              <w:rPr>
                <w:rFonts w:ascii="Cambria Math" w:hAnsi="Cambria Math"/>
              </w:rPr>
              <m:t>β</m:t>
            </m:r>
          </m:e>
          <m:sub>
            <m:r>
              <w:rPr>
                <w:rFonts w:ascii="Cambria Math" w:hAnsi="Cambria Math"/>
              </w:rPr>
              <m:t>1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r>
              <w:rPr>
                <w:rFonts w:ascii="Cambria Math" w:hAnsi="Cambria Math"/>
              </w:rPr>
              <m:t>2</m:t>
            </m:r>
          </m:sup>
        </m:sSubSup>
      </m:oMath>
      <w:r w:rsidR="00830495">
        <w:t xml:space="preserve">.  </w:t>
      </w:r>
      <w:r>
        <w:t>Our definition, does not count these as HOIs, and this agrees</w:t>
      </w:r>
      <w:r w:rsidR="009658E1">
        <w:t xml:space="preserve"> with</w:t>
      </w:r>
      <w:r w:rsidR="00596DF1">
        <w:t xml:space="preserve"> </w:t>
      </w:r>
      <w:r w:rsidR="0087642C">
        <w:t xml:space="preserve">the </w:t>
      </w:r>
      <w:r w:rsidR="005A6F16">
        <w:t xml:space="preserve">emphasis </w:t>
      </w:r>
      <w:r>
        <w:t xml:space="preserve">in the literature that </w:t>
      </w:r>
      <w:r w:rsidR="005A6F16">
        <w:t xml:space="preserve">HOIs </w:t>
      </w:r>
      <w:r w:rsidR="000437F6">
        <w:t xml:space="preserve">are </w:t>
      </w:r>
      <w:r w:rsidR="00B50F2B">
        <w:t xml:space="preserve">a </w:t>
      </w:r>
      <w:r w:rsidR="005A6F16">
        <w:t xml:space="preserve">phenomenon that arises </w:t>
      </w:r>
      <w:r w:rsidR="001B7268">
        <w:t xml:space="preserve">between two or more </w:t>
      </w:r>
      <w:r w:rsidR="001B7268" w:rsidRPr="00284765">
        <w:rPr>
          <w:i/>
        </w:rPr>
        <w:t>different species</w:t>
      </w:r>
      <w:r w:rsidR="001B7268">
        <w:t xml:space="preserve"> of competitor </w:t>
      </w:r>
      <w:r w:rsidR="00596DF1" w:rsidRPr="003C47E7">
        <w:fldChar w:fldCharType="begin"/>
      </w:r>
      <w:r w:rsidR="00AE4F19">
        <w:instrText xml:space="preserve"> ADDIN ZOTERO_ITEM CSL_CITATION {"citationID":"xHKMYasq","properties":{"formattedCitation":"(Hairston et al. 1968, Vandermeer 1969, Neill 1974, Morin et al. 1988)","plainCitation":"(Hairston et al. 1968, Vandermeer 1969, Neill 1974, Morin et al. 1988)","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7765,"uris":["http://zotero.org/users/688880/items/5QV9WQKV"],"uri":["http://zotero.org/users/688880/items/5QV9WQKV"],"itemData":{"id":7765,"type":"article-journal","title":"The Competitive Structure of Communities: An Experimental Approach with Protozoa","container-title":"Ecology","page":"362-371","volume":"50","issue":"3","source":"Crossref","abstract":"An empirical test of the existence of higher order interactions was carried out using four ciliate protozoans, Paramecium caudatum, P. bursaria, P. aurelia, and Blepharisma sp.","DOI":"10.2307/1933884","ISSN":"00129658","title-short":"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221,"uris":["http://zotero.org/users/688880/items/QNZJCBFT"],"uri":["http://zotero.org/users/688880/items/QNZJCBFT"],"itemData":{"id":2221,"type":"article-journal","title":"Competition Between Aquatic Insects and Vertebrates: Interaction Strength and Higher Order Interactions","container-title":"Ecology","page":"1401-1409","volume":"69","issue":"5","source":"CrossRef","DOI":"10.2307/1941637","ISSN":"00129658","title-short":"Competition Between Aquatic Insects and Vertebrates","language":"en","author":[{"family":"Morin","given":"Peter Jay"},{"family":"Lawler","given":"Sharon P."},{"family":"Johnson","given":"Elizabeth A."}],"issued":{"date-parts":[["1988",10]]}}}],"schema":"https://github.com/citation-style-language/schema/raw/master/csl-citation.json"} </w:instrText>
      </w:r>
      <w:r w:rsidR="00596DF1" w:rsidRPr="003C47E7">
        <w:fldChar w:fldCharType="separate"/>
      </w:r>
      <w:r w:rsidR="001B7268">
        <w:rPr>
          <w:noProof/>
        </w:rPr>
        <w:t>(Hairston et al. 1968, Vandermeer 1969, Neill 1974, Morin et al. 1988)</w:t>
      </w:r>
      <w:r w:rsidR="00596DF1" w:rsidRPr="003C47E7">
        <w:fldChar w:fldCharType="end"/>
      </w:r>
      <w:r w:rsidR="00596DF1" w:rsidRPr="003C47E7">
        <w:t>.</w:t>
      </w:r>
      <w:r w:rsidR="00596DF1">
        <w:t xml:space="preserve">  </w:t>
      </w:r>
      <w:r w:rsidR="00B50F2B">
        <w:t xml:space="preserve">Nor can single species higher order </w:t>
      </w:r>
      <w:r w:rsidR="000437F6" w:rsidRPr="00A62F04">
        <w:rPr>
          <w:i/>
        </w:rPr>
        <w:t>terms</w:t>
      </w:r>
      <w:r w:rsidR="000437F6">
        <w:t xml:space="preserve"> (not to be confused with higher order </w:t>
      </w:r>
      <w:r w:rsidR="000437F6" w:rsidRPr="00A62F04">
        <w:rPr>
          <w:i/>
        </w:rPr>
        <w:t>interactions</w:t>
      </w:r>
      <w:r w:rsidR="000437F6">
        <w:t xml:space="preserve">) </w:t>
      </w:r>
      <w:r w:rsidR="00CA15E5">
        <w:t xml:space="preserve">generally </w:t>
      </w:r>
      <w:r w:rsidR="00B50F2B">
        <w:t xml:space="preserve">be interpreted as </w:t>
      </w:r>
      <w:r w:rsidR="00B50F2B">
        <w:lastRenderedPageBreak/>
        <w:t xml:space="preserve">examples of </w:t>
      </w:r>
      <w:r w:rsidR="000437F6" w:rsidRPr="00A62F04">
        <w:rPr>
          <w:i/>
        </w:rPr>
        <w:t>intraspecific</w:t>
      </w:r>
      <w:r w:rsidR="000437F6">
        <w:t xml:space="preserve"> </w:t>
      </w:r>
      <w:r w:rsidR="00B50F2B">
        <w:t>interaction modification</w:t>
      </w:r>
      <w:r w:rsidR="001B7268">
        <w:t xml:space="preserve">, i.e. the effect of each additional individual </w:t>
      </w:r>
      <w:r w:rsidR="00B50F2B">
        <w:t>being</w:t>
      </w:r>
      <w:r w:rsidR="001B7268">
        <w:t xml:space="preserve"> modified by other individuals</w:t>
      </w:r>
      <w:r w:rsidR="00B50F2B">
        <w:t xml:space="preserve"> </w:t>
      </w:r>
      <w:r w:rsidR="00B50F2B">
        <w:fldChar w:fldCharType="begin"/>
      </w:r>
      <w:r w:rsidR="00B50F2B">
        <w:instrText xml:space="preserve"> ADDIN ZOTERO_ITEM CSL_CITATION {"citationID":"nR5bPgiU","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B50F2B">
        <w:fldChar w:fldCharType="separate"/>
      </w:r>
      <w:r w:rsidR="00B50F2B">
        <w:rPr>
          <w:noProof/>
        </w:rPr>
        <w:t>(Mayfield and Stouffer 2017)</w:t>
      </w:r>
      <w:r w:rsidR="00B50F2B">
        <w:fldChar w:fldCharType="end"/>
      </w:r>
      <w:r w:rsidR="001B7268">
        <w:t>.</w:t>
      </w:r>
      <w:r w:rsidR="00D515CD">
        <w:t xml:space="preserve"> </w:t>
      </w:r>
      <w:r w:rsidR="00CA15E5">
        <w:t xml:space="preserve">This </w:t>
      </w:r>
      <w:r w:rsidR="000437F6">
        <w:t xml:space="preserve">interpretation only makes </w:t>
      </w:r>
      <w:r w:rsidR="00CA15E5">
        <w:t>s</w:t>
      </w:r>
      <w:r w:rsidR="00E73C99">
        <w:t xml:space="preserve">ense </w:t>
      </w:r>
      <w:r w:rsidR="00116801">
        <w:t xml:space="preserve">in the context of a </w:t>
      </w:r>
      <w:r w:rsidR="005802B5">
        <w:t>model where density dependence is strictly linear</w:t>
      </w:r>
      <w:r w:rsidR="000437F6">
        <w:t>.</w:t>
      </w:r>
      <w:r w:rsidR="00CA15E5">
        <w:t xml:space="preserve"> In </w:t>
      </w:r>
      <w:r w:rsidR="00116801">
        <w:t>n</w:t>
      </w:r>
      <w:r w:rsidR="00CA15E5">
        <w:t>on</w:t>
      </w:r>
      <w:r w:rsidR="00116801">
        <w:t xml:space="preserve">-linear </w:t>
      </w:r>
      <w:r w:rsidR="00CA15E5">
        <w:t>models</w:t>
      </w:r>
      <w:r w:rsidR="000437F6">
        <w:t xml:space="preserve">, such as those </w:t>
      </w:r>
      <w:r w:rsidR="00CA15E5">
        <w:t>fit in</w:t>
      </w:r>
      <w:r w:rsidR="00116801">
        <w:t xml:space="preserve"> </w:t>
      </w:r>
      <w:r w:rsidR="00CA15E5">
        <w:t xml:space="preserve">Mayfield and Stouffer </w:t>
      </w:r>
      <w:r w:rsidR="00116801">
        <w:t>(2017</w:t>
      </w:r>
      <w:r w:rsidR="000437F6">
        <w:t>), h</w:t>
      </w:r>
      <w:r w:rsidR="00116801">
        <w:t>igher order term</w:t>
      </w:r>
      <w:r w:rsidR="000437F6">
        <w:t xml:space="preserve">s added to the model cannot be interpreted as </w:t>
      </w:r>
      <w:r w:rsidR="00D70BFA">
        <w:t>individual-level interaction</w:t>
      </w:r>
      <w:r w:rsidR="00203913">
        <w:t xml:space="preserve"> modification</w:t>
      </w:r>
      <w:r w:rsidR="005802B5">
        <w:t>s</w:t>
      </w:r>
      <w:r w:rsidR="00D70BFA">
        <w:t>;</w:t>
      </w:r>
      <w:r w:rsidR="000437F6">
        <w:t xml:space="preserve"> rather these additional terms </w:t>
      </w:r>
      <w:r w:rsidR="001A5395">
        <w:t>simply allow the</w:t>
      </w:r>
      <w:r w:rsidR="000437F6">
        <w:t xml:space="preserve"> non-linear function</w:t>
      </w:r>
      <w:r w:rsidR="001A5395">
        <w:t xml:space="preserve"> to more closely approximate the observed relationship between density and performance.  </w:t>
      </w:r>
    </w:p>
    <w:p w14:paraId="33F00AC5" w14:textId="0F6297C7" w:rsidR="00C76D42" w:rsidRDefault="00D70BFA" w:rsidP="00D65CA3">
      <w:pPr>
        <w:spacing w:after="202"/>
        <w:contextualSpacing/>
      </w:pPr>
      <w:r>
        <w:t>A</w:t>
      </w:r>
      <w:r w:rsidR="000437F6">
        <w:t>nother definition for HOIs</w:t>
      </w:r>
      <w:r>
        <w:t xml:space="preserve"> </w:t>
      </w:r>
      <w:r w:rsidR="00FA13B7">
        <w:t>that is largely equivalent to</w:t>
      </w:r>
      <w:r>
        <w:t xml:space="preserve"> ours</w:t>
      </w:r>
      <w:r w:rsidR="000437F6">
        <w:t xml:space="preserve"> </w:t>
      </w:r>
      <w:r>
        <w:t xml:space="preserve">is </w:t>
      </w:r>
      <w:r w:rsidR="000437F6">
        <w:t xml:space="preserve">provided by </w:t>
      </w:r>
      <w:r w:rsidR="00DC6F67">
        <w:t>Adler and Morris (1994)</w:t>
      </w:r>
      <w:r w:rsidR="000437F6">
        <w:t xml:space="preserve">.  </w:t>
      </w:r>
      <w:r w:rsidR="00CA15E5">
        <w:t xml:space="preserve">Like our definition, the </w:t>
      </w:r>
      <w:r w:rsidR="00C57235">
        <w:t xml:space="preserve">Adler and Morris definition </w:t>
      </w:r>
      <w:r w:rsidR="00CA15E5">
        <w:t xml:space="preserve">distinguishes between HOIs and non-linear density dependence, and their approach </w:t>
      </w:r>
      <w:r w:rsidR="00C57235">
        <w:t>agrees with our definition in most cases</w:t>
      </w:r>
      <w:r w:rsidR="00CA15E5">
        <w:t xml:space="preserve">.  However, there are </w:t>
      </w:r>
      <w:r w:rsidR="00C57235">
        <w:t xml:space="preserve">some </w:t>
      </w:r>
      <w:r w:rsidR="000437F6">
        <w:t xml:space="preserve">cases with three or more competitor species where </w:t>
      </w:r>
      <w:r w:rsidR="00FC5220">
        <w:t xml:space="preserve">the Adler and Morris approach would indicate </w:t>
      </w:r>
      <w:r w:rsidR="000437F6">
        <w:t xml:space="preserve">an </w:t>
      </w:r>
      <w:r w:rsidR="00FC5220">
        <w:t xml:space="preserve">HOI </w:t>
      </w:r>
      <w:r w:rsidR="000437F6">
        <w:t>and</w:t>
      </w:r>
      <w:r w:rsidR="00FC5220">
        <w:t xml:space="preserve"> our definition would not. </w:t>
      </w:r>
      <w:r w:rsidR="00E06BA0">
        <w:t xml:space="preserve">We believe our definition is more general, it </w:t>
      </w:r>
      <w:r w:rsidR="000437F6">
        <w:t>does not depend on the number of competitor species present</w:t>
      </w:r>
      <w:r w:rsidR="005802B5">
        <w:t xml:space="preserve"> and it can be more directly related to the traditional verbal definitions that ecologists use when discussing HOIs. </w:t>
      </w:r>
      <w:r w:rsidR="00C57235">
        <w:t xml:space="preserve"> </w:t>
      </w:r>
    </w:p>
    <w:p w14:paraId="048ABBE2" w14:textId="0DD058BA" w:rsidR="00054EF8" w:rsidRDefault="006278DE" w:rsidP="00D65CA3">
      <w:pPr>
        <w:spacing w:after="202"/>
        <w:contextualSpacing/>
      </w:pPr>
      <w:r>
        <w:t xml:space="preserve">In the </w:t>
      </w:r>
      <w:r w:rsidR="00DE3FBC">
        <w:t>remainder</w:t>
      </w:r>
      <w:r>
        <w:t xml:space="preserve"> of th</w:t>
      </w:r>
      <w:r w:rsidR="00DE3FBC">
        <w:t>is</w:t>
      </w:r>
      <w:r>
        <w:t xml:space="preserve"> paper</w:t>
      </w:r>
      <w:r w:rsidR="00501886">
        <w:t xml:space="preserve"> </w:t>
      </w:r>
      <w:r>
        <w:t xml:space="preserve">we </w:t>
      </w:r>
      <w:r w:rsidR="006D23CB">
        <w:t xml:space="preserve">outline the experimental set-up and statistical analyses required to test for HOIs </w:t>
      </w:r>
      <w:r>
        <w:t xml:space="preserve">in empirical data. </w:t>
      </w:r>
      <w:r w:rsidR="006D23CB">
        <w:t>Because real</w:t>
      </w:r>
      <w:r w:rsidR="00FA13B7">
        <w:t xml:space="preserve"> </w:t>
      </w:r>
      <w:r w:rsidR="006D23CB">
        <w:t xml:space="preserve">world data that would allow </w:t>
      </w:r>
      <w:r w:rsidR="00FC5220">
        <w:t>for</w:t>
      </w:r>
      <w:r w:rsidR="006D23CB">
        <w:t xml:space="preserve"> rigorous test</w:t>
      </w:r>
      <w:r w:rsidR="00FC5220">
        <w:t>s</w:t>
      </w:r>
      <w:r w:rsidR="006D23CB">
        <w:t xml:space="preserve"> </w:t>
      </w:r>
      <w:r w:rsidR="00FC5220">
        <w:t>of</w:t>
      </w:r>
      <w:r w:rsidR="006D23CB">
        <w:t xml:space="preserve"> HOIs </w:t>
      </w:r>
      <w:r w:rsidR="00FC5220">
        <w:t>are</w:t>
      </w:r>
      <w:r w:rsidR="006D23CB">
        <w:t xml:space="preserve"> limited, we use</w:t>
      </w:r>
      <w:r w:rsidR="00C76D42">
        <w:t xml:space="preserve"> a mechanistic </w:t>
      </w:r>
      <w:r w:rsidR="00501886">
        <w:t xml:space="preserve">growth </w:t>
      </w:r>
      <w:r w:rsidR="00C76D42">
        <w:t>model to simulate</w:t>
      </w:r>
      <w:r w:rsidR="00EA24A8">
        <w:t xml:space="preserve"> a</w:t>
      </w:r>
      <w:r w:rsidR="00E06BA0">
        <w:t xml:space="preserve"> virtual</w:t>
      </w:r>
      <w:r w:rsidR="00C76D42">
        <w:t xml:space="preserve"> competition </w:t>
      </w:r>
      <w:r w:rsidR="00EA24A8">
        <w:t xml:space="preserve">experiment </w:t>
      </w:r>
      <w:r w:rsidR="00C76D42">
        <w:t>among three annual plant species</w:t>
      </w:r>
      <w:r w:rsidR="00EA24A8">
        <w:t xml:space="preserve"> (Figure 3)</w:t>
      </w:r>
      <w:r w:rsidR="00C76D42">
        <w:t>. We then fit species’ responses to interspecific competition using</w:t>
      </w:r>
      <w:r w:rsidR="00FC5220">
        <w:t xml:space="preserve"> </w:t>
      </w:r>
      <w:r w:rsidR="00C76D42">
        <w:t>phenomenological competition models</w:t>
      </w:r>
      <w:r w:rsidR="00FC5220">
        <w:t xml:space="preserve"> with </w:t>
      </w:r>
      <w:r w:rsidR="00FA13B7">
        <w:t>and</w:t>
      </w:r>
      <w:r w:rsidR="00FC5220">
        <w:t xml:space="preserve"> without HOIs</w:t>
      </w:r>
      <w:r w:rsidR="00E06BA0">
        <w:t xml:space="preserve"> and</w:t>
      </w:r>
      <w:r w:rsidR="00C76D42">
        <w:t xml:space="preserve"> evaluate which species’ responses </w:t>
      </w:r>
      <w:r w:rsidR="00FA13B7">
        <w:t xml:space="preserve">are </w:t>
      </w:r>
      <w:r w:rsidR="00FA13B7">
        <w:lastRenderedPageBreak/>
        <w:t>best fit by</w:t>
      </w:r>
      <w:r w:rsidR="00C57235">
        <w:t xml:space="preserve"> competition </w:t>
      </w:r>
      <w:r w:rsidR="00C76D42">
        <w:t>model with HOIs.  By considering when HOIs emerge in this simple simulation we show the steps required to detect HOIs in empirical data and shed light on the processes that could generate HOIs in nature.</w:t>
      </w:r>
    </w:p>
    <w:p w14:paraId="54DAEBDC" w14:textId="6E7BD29E" w:rsidR="00B93196" w:rsidRDefault="00E06BA0">
      <w:pPr>
        <w:pStyle w:val="Heading"/>
      </w:pPr>
      <w:bookmarkStart w:id="2" w:name="defining-higher-order-interactions"/>
      <w:bookmarkStart w:id="3" w:name="hois-arrising-from-cycles-of-pairwise-co"/>
      <w:bookmarkStart w:id="4" w:name="hois-in-a-mechanistic-resource-competiti"/>
      <w:bookmarkEnd w:id="2"/>
      <w:bookmarkEnd w:id="3"/>
      <w:bookmarkEnd w:id="4"/>
      <w:r>
        <w:t>Simulating a Higher Order Competition Experiment</w:t>
      </w:r>
    </w:p>
    <w:p w14:paraId="2AE23453" w14:textId="6885C6A2" w:rsidR="00295F41" w:rsidRDefault="00EB3345" w:rsidP="00871ECE">
      <w:pPr>
        <w:spacing w:after="202"/>
        <w:contextualSpacing/>
      </w:pPr>
      <w:r>
        <w:t>A rigorous demonstration of HOIs requires measuring how focal species’ performance changes in response to increasing densities of each competitor species in isolation</w:t>
      </w:r>
      <w:r w:rsidR="00D167F2">
        <w:t xml:space="preserve">, </w:t>
      </w:r>
      <w:r>
        <w:t xml:space="preserve">as well as to </w:t>
      </w:r>
      <w:r w:rsidR="00E06BA0">
        <w:t xml:space="preserve">varying </w:t>
      </w:r>
      <w:r>
        <w:t>densities of combination</w:t>
      </w:r>
      <w:r w:rsidR="00E06BA0">
        <w:t>s</w:t>
      </w:r>
      <w:r>
        <w:t xml:space="preserve"> of </w:t>
      </w:r>
      <w:r w:rsidR="00E06BA0">
        <w:t xml:space="preserve">different </w:t>
      </w:r>
      <w:r>
        <w:t>competitor</w:t>
      </w:r>
      <w:r w:rsidR="00E06BA0">
        <w:t xml:space="preserve"> species</w:t>
      </w:r>
      <w:r>
        <w:t>.  This requires an orthogonal response surface design where each competitor</w:t>
      </w:r>
      <w:r w:rsidR="00E06BA0">
        <w:t>’s</w:t>
      </w:r>
      <w:r>
        <w:t xml:space="preserve"> density is varied independently of each other</w:t>
      </w:r>
      <w:r w:rsidR="00E06BA0">
        <w:t xml:space="preserve"> species</w:t>
      </w:r>
      <w:r>
        <w:t>.</w:t>
      </w:r>
      <w:r w:rsidR="00E06BA0">
        <w:t xml:space="preserve">  </w:t>
      </w:r>
      <w:r>
        <w:t xml:space="preserve">  </w:t>
      </w:r>
    </w:p>
    <w:p w14:paraId="3E01CA33" w14:textId="00FC9E63" w:rsidR="00295F41" w:rsidRDefault="00295F41" w:rsidP="001768ED">
      <w:pPr>
        <w:spacing w:after="202"/>
        <w:contextualSpacing/>
      </w:pPr>
      <w:r>
        <w:t xml:space="preserve">Instead of analyzing real data, we used a mechanistic growth model to simulate a virtual experiment in which </w:t>
      </w:r>
      <w:r w:rsidR="00E06BA0">
        <w:t xml:space="preserve">individuals of each </w:t>
      </w:r>
      <w:r>
        <w:t xml:space="preserve">annual plant species </w:t>
      </w:r>
      <w:r w:rsidR="00E06BA0">
        <w:t xml:space="preserve">are </w:t>
      </w:r>
      <w:r>
        <w:t xml:space="preserve">grown </w:t>
      </w:r>
      <w:r w:rsidR="00E06BA0">
        <w:t>in separate plots</w:t>
      </w:r>
      <w:r>
        <w:t xml:space="preserve"> </w:t>
      </w:r>
      <w:r w:rsidR="00E06BA0">
        <w:t xml:space="preserve">with a </w:t>
      </w:r>
      <w:r>
        <w:t>range of competitor densities</w:t>
      </w:r>
      <w:r w:rsidR="00E06BA0">
        <w:t xml:space="preserve"> (Figure 3)</w:t>
      </w:r>
      <w:r>
        <w:t xml:space="preserve">. The simulation lasts one growing season (200 days).  After the simulation ends, we find the per capita seed output of each focal individual and record this as a measure of performance. We quantified performance in </w:t>
      </w:r>
      <w:r w:rsidR="00E06BA0">
        <w:t xml:space="preserve">plots with </w:t>
      </w:r>
      <w:r>
        <w:t xml:space="preserve">densities of 0, 1, 2, 3, 4, 9, 16, 25 or 36 individuals of each other competitor species, including intraspecific competition. </w:t>
      </w:r>
      <w:r w:rsidR="001768ED">
        <w:t>We</w:t>
      </w:r>
      <w:r>
        <w:t xml:space="preserve"> </w:t>
      </w:r>
      <w:r w:rsidR="001768ED">
        <w:t xml:space="preserve">also </w:t>
      </w:r>
      <w:r>
        <w:t xml:space="preserve">measured </w:t>
      </w:r>
      <w:r w:rsidR="001768ED">
        <w:t xml:space="preserve">performance when the focal species was grown against </w:t>
      </w:r>
      <w:r>
        <w:t>all possible combinations of two competitor species</w:t>
      </w:r>
      <w:r w:rsidR="001768ED">
        <w:t xml:space="preserve"> at the same densities</w:t>
      </w:r>
      <w:r>
        <w:t>. This design allows us to</w:t>
      </w:r>
      <w:r w:rsidR="001768ED">
        <w:t xml:space="preserve"> fit non-linear functions to the interaction between each pair of species and test for any HOIs when more than two competitors are present together</w:t>
      </w:r>
      <w:r>
        <w:t xml:space="preserve">. </w:t>
      </w:r>
    </w:p>
    <w:p w14:paraId="4A3CD663" w14:textId="713DF134" w:rsidR="00B93196" w:rsidRDefault="00E06BA0" w:rsidP="00871ECE">
      <w:pPr>
        <w:spacing w:after="202"/>
        <w:contextualSpacing/>
      </w:pPr>
      <w:r>
        <w:lastRenderedPageBreak/>
        <w:t>We developed a mechanistic growth and resource competition model</w:t>
      </w:r>
      <w:r w:rsidR="001768ED">
        <w:t xml:space="preserve"> </w:t>
      </w:r>
      <w:r w:rsidR="00F3418F">
        <w:t xml:space="preserve">intended to </w:t>
      </w:r>
      <w:r>
        <w:t xml:space="preserve">simulate </w:t>
      </w:r>
      <w:r w:rsidR="00F3418F">
        <w:t xml:space="preserve">the growth of </w:t>
      </w:r>
      <w:r w:rsidR="00390672">
        <w:t>annual plant</w:t>
      </w:r>
      <w:r w:rsidR="0019429C">
        <w:t>s</w:t>
      </w:r>
      <w:r w:rsidR="002E165A">
        <w:t xml:space="preserve"> in a Mediterranean climate</w:t>
      </w:r>
      <w:r w:rsidR="00A06C87">
        <w:t xml:space="preserve"> (Figure </w:t>
      </w:r>
      <w:r w:rsidR="000F477A">
        <w:t>S1</w:t>
      </w:r>
      <w:r w:rsidR="00A06C87">
        <w:t>)</w:t>
      </w:r>
      <w:r w:rsidR="00871ECE">
        <w:t xml:space="preserve">. </w:t>
      </w:r>
      <w:r w:rsidR="00F3418F">
        <w:t xml:space="preserve">These </w:t>
      </w:r>
      <w:r w:rsidR="0019429C">
        <w:t>plants</w:t>
      </w:r>
      <w:r w:rsidR="008D7B99">
        <w:t xml:space="preserve"> </w:t>
      </w:r>
      <w:r w:rsidR="00390672">
        <w:t>germinate in the winte</w:t>
      </w:r>
      <w:r w:rsidR="008D7B99">
        <w:t>r</w:t>
      </w:r>
      <w:r>
        <w:t xml:space="preserve"> and then</w:t>
      </w:r>
      <w:r w:rsidR="00F3418F">
        <w:t xml:space="preserve"> </w:t>
      </w:r>
      <w:r w:rsidR="00C2312B">
        <w:t>grow</w:t>
      </w:r>
      <w:r w:rsidR="008D7B99">
        <w:t>,</w:t>
      </w:r>
      <w:r w:rsidR="00C2312B">
        <w:t xml:space="preserve"> </w:t>
      </w:r>
      <w:r w:rsidR="00390672">
        <w:t>flower</w:t>
      </w:r>
      <w:r w:rsidR="00503D72">
        <w:t>,</w:t>
      </w:r>
      <w:r w:rsidR="00390672">
        <w:t xml:space="preserve"> </w:t>
      </w:r>
      <w:r w:rsidR="00F3418F">
        <w:t xml:space="preserve">and </w:t>
      </w:r>
      <w:r w:rsidR="00390672">
        <w:t xml:space="preserve">produce seeds </w:t>
      </w:r>
      <w:r w:rsidR="00503D72">
        <w:t xml:space="preserve">by the </w:t>
      </w:r>
      <w:r w:rsidR="008D7B99">
        <w:t xml:space="preserve">early </w:t>
      </w:r>
      <w:r w:rsidR="00503D72">
        <w:t>summer</w:t>
      </w:r>
      <w:r w:rsidR="00971067">
        <w:t xml:space="preserve"> </w:t>
      </w:r>
      <w:r w:rsidR="00971067">
        <w:fldChar w:fldCharType="begin"/>
      </w:r>
      <w:r w:rsidR="00AE4F19">
        <w:instrText xml:space="preserve"> ADDIN ZOTERO_ITEM CSL_CITATION {"citationID":"2rW4iJnA","properties":{"formattedCitation":"(Godoy and Levine 2013)","plainCitation":"(Godoy and Levine 2013)","dontUpdate":true,"noteIndex":0},"citationItems":[{"id":8002,"uris":["http://zotero.org/users/688880/items/TE2BPDAI"],"uri":["http://zotero.org/users/688880/items/TE2BPDAI"],"itemData":{"id":8002,"type":"article-journal","title":"Phenology effects on invasion success: insights from coupling field experiments to coexistence theory","container-title":"Ecology","page":"726-736","volume":"95","issue":"3","source":"Wiley Online Library","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1939-9170","title-short":"Phenology effects on invasion success","language":"en","author":[{"family":"Godoy","given":"Oscar"},{"family":"Levine","given":"Jonathan M."}],"issued":{"date-parts":[["2014"]]}}}],"schema":"https://github.com/citation-style-language/schema/raw/master/csl-citation.json"} </w:instrText>
      </w:r>
      <w:r w:rsidR="00971067">
        <w:fldChar w:fldCharType="separate"/>
      </w:r>
      <w:r w:rsidR="00971067">
        <w:rPr>
          <w:noProof/>
        </w:rPr>
        <w:t xml:space="preserve">(Godoy and Levine </w:t>
      </w:r>
      <w:r w:rsidR="005079F3">
        <w:rPr>
          <w:noProof/>
        </w:rPr>
        <w:t>2014</w:t>
      </w:r>
      <w:r w:rsidR="00971067">
        <w:rPr>
          <w:noProof/>
        </w:rPr>
        <w:t>)</w:t>
      </w:r>
      <w:r w:rsidR="00971067">
        <w:fldChar w:fldCharType="end"/>
      </w:r>
      <w:r w:rsidR="00390672">
        <w:t xml:space="preserve">. </w:t>
      </w:r>
      <w:r w:rsidR="00871ECE">
        <w:t xml:space="preserve">In our model, </w:t>
      </w:r>
      <w:r w:rsidR="00390672">
        <w:t xml:space="preserve">we track a single pool of soil resources, </w:t>
      </w:r>
      <w:r w:rsidR="00C2312B">
        <w:t xml:space="preserve">most easily </w:t>
      </w:r>
      <w:r w:rsidR="00EB3314">
        <w:t xml:space="preserve">thought of </w:t>
      </w:r>
      <w:r w:rsidR="00C2312B">
        <w:t>as water</w:t>
      </w:r>
      <w:r w:rsidR="00F3418F">
        <w:t xml:space="preserve"> or water-soluble nutrients</w:t>
      </w:r>
      <w:r w:rsidR="00390672">
        <w:t xml:space="preserve">. </w:t>
      </w:r>
      <w:r w:rsidR="00F3418F">
        <w:t>T</w:t>
      </w:r>
      <w:r w:rsidR="00E53D49">
        <w:t xml:space="preserve">his pool is not resupplied </w:t>
      </w:r>
      <w:r w:rsidR="009D3779">
        <w:t>during the season and is depleted</w:t>
      </w:r>
      <w:r w:rsidR="0019429C">
        <w:t xml:space="preserve"> over</w:t>
      </w:r>
      <w:r w:rsidR="001768ED">
        <w:t xml:space="preserve"> </w:t>
      </w:r>
      <w:r w:rsidR="0019429C">
        <w:t>time</w:t>
      </w:r>
      <w:r w:rsidR="00F3418F">
        <w:t>.</w:t>
      </w:r>
      <w:r w:rsidR="00E53D49">
        <w:t xml:space="preserve"> </w:t>
      </w:r>
      <w:r w:rsidR="00FD0816">
        <w:t xml:space="preserve">As </w:t>
      </w:r>
      <w:r w:rsidR="009D3779">
        <w:t xml:space="preserve">the resource </w:t>
      </w:r>
      <w:r w:rsidR="0019429C">
        <w:t>concentration declines</w:t>
      </w:r>
      <w:r w:rsidR="00FD0816">
        <w:t>, p</w:t>
      </w:r>
      <w:r w:rsidR="00E53D49">
        <w:t>lant growth slow</w:t>
      </w:r>
      <w:r w:rsidR="00503D72">
        <w:t>s</w:t>
      </w:r>
      <w:r w:rsidR="00E53D49">
        <w:t xml:space="preserve"> and eventually </w:t>
      </w:r>
      <w:r w:rsidR="00FD0816">
        <w:t>stop</w:t>
      </w:r>
      <w:r w:rsidR="00503D72">
        <w:t>s</w:t>
      </w:r>
      <w:r w:rsidR="00E53D49">
        <w:t xml:space="preserve">. We make the assumption that when </w:t>
      </w:r>
      <w:r w:rsidR="001768ED">
        <w:t xml:space="preserve">individual </w:t>
      </w:r>
      <w:r w:rsidR="00E53D49">
        <w:t xml:space="preserve">net growth </w:t>
      </w:r>
      <w:r w:rsidR="009D3779">
        <w:t>is zero</w:t>
      </w:r>
      <w:r w:rsidR="00E53D49">
        <w:t xml:space="preserve">, </w:t>
      </w:r>
      <w:r w:rsidR="009D3779">
        <w:t xml:space="preserve">the plant will convert </w:t>
      </w:r>
      <w:r w:rsidR="0019429C">
        <w:t xml:space="preserve">a fraction of </w:t>
      </w:r>
      <w:r w:rsidR="00953384">
        <w:t>its</w:t>
      </w:r>
      <w:r w:rsidR="009D3779">
        <w:t xml:space="preserve"> biomass into seeds that </w:t>
      </w:r>
      <w:r w:rsidR="001768ED">
        <w:t xml:space="preserve">remain dormant until </w:t>
      </w:r>
      <w:r w:rsidR="00953384">
        <w:t xml:space="preserve">the start of the </w:t>
      </w:r>
      <w:r w:rsidR="009D3779">
        <w:t xml:space="preserve">next growing season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r w:rsidR="00B144ED">
        <w:t xml:space="preserve"> Assuming all seeds germinate at the same time, and no seed mortality, we can use the per capita seed production as a direct measure of population growth rate in each competition treatment. </w:t>
      </w:r>
      <w:r w:rsidR="00252A29">
        <w:t xml:space="preserve"> </w:t>
      </w:r>
    </w:p>
    <w:p w14:paraId="1AF97154" w14:textId="5BD9F3BD" w:rsidR="00B93196" w:rsidRDefault="00EB666E">
      <w:pPr>
        <w:spacing w:after="202"/>
        <w:contextualSpacing/>
      </w:pPr>
      <w:r>
        <w:t>Resource dynamics in the</w:t>
      </w:r>
      <w:r w:rsidR="00390672">
        <w:t xml:space="preserve"> model </w:t>
      </w:r>
      <w:r>
        <w:t>are given by the differential equation</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4928783C" w:rsidR="00455957" w:rsidRDefault="00002D8A"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I-</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2069EE78"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7550D0">
              <w:rPr>
                <w:noProof/>
              </w:rPr>
              <w:t>8</w:t>
            </w:r>
            <w:r w:rsidR="00AC7C1E">
              <w:rPr>
                <w:noProof/>
              </w:rPr>
              <w:fldChar w:fldCharType="end"/>
            </w:r>
            <w:r>
              <w:t>)</w:t>
            </w:r>
          </w:p>
        </w:tc>
      </w:tr>
    </w:tbl>
    <w:p w14:paraId="3DB42D78" w14:textId="7CBCD0EE"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w:t>
      </w:r>
      <w:r w:rsidR="009D3779">
        <w:t>is</w:t>
      </w:r>
      <w:r>
        <w:t xml:space="preserve"> the resource availability at time </w:t>
      </w:r>
      <m:oMath>
        <m:r>
          <w:rPr>
            <w:rFonts w:ascii="Cambria Math" w:hAnsi="Cambria Math"/>
          </w:rPr>
          <m:t>u</m:t>
        </m:r>
      </m:oMath>
      <w:r>
        <w:t xml:space="preserve">, </w:t>
      </w:r>
      <m:oMath>
        <m:r>
          <w:rPr>
            <w:rFonts w:ascii="Cambria Math" w:hAnsi="Cambria Math"/>
          </w:rPr>
          <m:t>I</m:t>
        </m:r>
      </m:oMath>
      <w:r>
        <w:t xml:space="preserve"> </w:t>
      </w:r>
      <w:r w:rsidR="009D3779">
        <w:t>is</w:t>
      </w:r>
      <w:r>
        <w:t xml:space="preserve"> the resource supply rat</w:t>
      </w:r>
      <w:r w:rsidR="00283422">
        <w:t>e</w:t>
      </w:r>
      <w:r w:rsidR="00EB666E">
        <w:t>, and t</w:t>
      </w:r>
      <w:r>
        <w:t xml:space="preserve">he final term </w:t>
      </w:r>
      <w:r w:rsidR="009D3779">
        <w:t>is the</w:t>
      </w:r>
      <w:r w:rsidR="0019429C">
        <w:t xml:space="preserve"> sum of</w:t>
      </w:r>
      <w:r w:rsidR="00871ECE">
        <w:t xml:space="preserve"> </w:t>
      </w:r>
      <w:r w:rsidR="00C76D42">
        <w:t xml:space="preserve">resource </w:t>
      </w:r>
      <w:r>
        <w:t>uptake</w:t>
      </w:r>
      <w:r w:rsidR="0019429C">
        <w:t xml:space="preserve"> </w:t>
      </w:r>
      <w:r w:rsidR="005019FC">
        <w:t xml:space="preserve">rates of </w:t>
      </w:r>
      <w:r w:rsidR="0019429C">
        <w:t>all</w:t>
      </w:r>
      <w:r>
        <w:t xml:space="preserve"> </w:t>
      </w:r>
      <w:r w:rsidR="009D3779" w:rsidRPr="009D3779">
        <w:rPr>
          <w:i/>
        </w:rPr>
        <w:t>m</w:t>
      </w:r>
      <w:r w:rsidR="0019429C">
        <w:t xml:space="preserve"> </w:t>
      </w:r>
      <w:r w:rsidR="009D3779">
        <w:t>species in the community</w:t>
      </w:r>
      <w:r>
        <w:t xml:space="preserve">. </w:t>
      </w:r>
      <w:r w:rsidR="009B43E8">
        <w:t>B</w:t>
      </w:r>
      <w:r>
        <w:t xml:space="preserve">iomass </w:t>
      </w:r>
      <w:r w:rsidR="009B43E8">
        <w:t>per individual of</w:t>
      </w:r>
      <w:r>
        <w:t xml:space="preserve"> </w:t>
      </w:r>
      <w:r w:rsidR="009D3779">
        <w:t xml:space="preserve">each </w:t>
      </w:r>
      <w:r>
        <w:t xml:space="preserve">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EB666E">
        <w:t xml:space="preserve"> and the number of individuals in the population is given by </w:t>
      </w:r>
      <w:r w:rsidR="00EB666E" w:rsidRPr="00EB666E">
        <w:rPr>
          <w:i/>
        </w:rPr>
        <w:t>n</w:t>
      </w:r>
      <w:r w:rsidR="00EB666E" w:rsidRPr="00EB666E">
        <w:rPr>
          <w:i/>
          <w:vertAlign w:val="subscript"/>
        </w:rPr>
        <w:t>i</w:t>
      </w:r>
      <w:r w:rsidR="00EB666E">
        <w:t xml:space="preserve">. The function </w:t>
      </w:r>
      <w:r w:rsidR="00EB666E" w:rsidRPr="00EB666E">
        <w:rPr>
          <w:i/>
        </w:rPr>
        <w:t>g</w:t>
      </w:r>
      <w:r w:rsidR="00EB666E" w:rsidRPr="00EB666E">
        <w:rPr>
          <w:i/>
          <w:vertAlign w:val="subscript"/>
        </w:rPr>
        <w:t>i</w:t>
      </w:r>
      <w:r w:rsidR="0019429C">
        <w:t>(</w:t>
      </w:r>
      <w:r w:rsidR="0019429C" w:rsidRPr="0019429C">
        <w:rPr>
          <w:i/>
        </w:rPr>
        <w:t>b</w:t>
      </w:r>
      <w:r w:rsidR="0019429C">
        <w:rPr>
          <w:i/>
        </w:rPr>
        <w:softHyphen/>
      </w:r>
      <w:r w:rsidR="0019429C" w:rsidRPr="0019429C">
        <w:rPr>
          <w:i/>
          <w:vertAlign w:val="subscript"/>
        </w:rPr>
        <w:t>i</w:t>
      </w:r>
      <w:r w:rsidR="0019429C">
        <w:t xml:space="preserve">) </w:t>
      </w:r>
      <w:r w:rsidR="00EB666E">
        <w:t xml:space="preserve">converts </w:t>
      </w:r>
      <w:r w:rsidR="009D3779">
        <w:t>per capita biomass</w:t>
      </w:r>
      <w:r w:rsidR="00EB666E">
        <w:t xml:space="preserve"> into </w:t>
      </w:r>
      <w:r w:rsidR="0019429C">
        <w:t>surface area of fine roots</w:t>
      </w:r>
      <w:r w:rsidR="00EB666E">
        <w:t xml:space="preserve">. Total </w:t>
      </w:r>
      <w:r w:rsidR="009D3779">
        <w:t xml:space="preserve">resource uptake </w:t>
      </w:r>
      <w:r w:rsidR="00EB666E">
        <w:t xml:space="preserve">rate is the product of root surface area </w:t>
      </w:r>
      <w:r w:rsidR="00C76D42">
        <w:t xml:space="preserve">and </w:t>
      </w:r>
      <w:r w:rsidR="00EB666E">
        <w:t xml:space="preserve">the </w:t>
      </w:r>
      <w:r w:rsidR="00E2411F">
        <w:t xml:space="preserve">rate of resource </w:t>
      </w:r>
      <w:r w:rsidR="00252A29">
        <w:t>conductance</w:t>
      </w:r>
      <w:r w:rsidR="00E2411F">
        <w:t xml:space="preserve"> </w:t>
      </w:r>
      <w:r w:rsidR="00EB666E">
        <w:t xml:space="preserve">per unit </w:t>
      </w:r>
      <w:r w:rsidR="00E2411F">
        <w:t xml:space="preserve">root </w:t>
      </w:r>
      <w:r w:rsidR="00EB666E">
        <w:t>surface area</w:t>
      </w:r>
      <w:r w:rsidR="00252A29">
        <w:t xml:space="preserve">. The rate of resource conductance </w:t>
      </w:r>
      <w:r w:rsidR="00B144ED">
        <w:t>into the roots is</w:t>
      </w:r>
      <w:r w:rsidR="00EB666E">
        <w:t xml:space="preserve"> </w:t>
      </w:r>
      <w:r w:rsidR="009D3779">
        <w:t>a function</w:t>
      </w:r>
      <w:r w:rsidR="00252A29">
        <w:t xml:space="preserve">, </w:t>
      </w:r>
      <m:oMath>
        <m:r>
          <w:rPr>
            <w:rFonts w:ascii="Cambria Math" w:hAnsi="Cambria Math"/>
          </w:rPr>
          <m:t>f(R)</m:t>
        </m:r>
      </m:oMath>
      <w:r w:rsidR="00252A29">
        <w:t xml:space="preserve">, </w:t>
      </w:r>
      <w:r w:rsidR="009D3779">
        <w:t>of soil resource concentration</w:t>
      </w:r>
      <w:r w:rsidR="00675ADD">
        <w:t>, which we specify below</w:t>
      </w:r>
      <w:r w:rsidR="00252A29">
        <w:t xml:space="preserve">. </w:t>
      </w:r>
      <w:r>
        <w:lastRenderedPageBreak/>
        <w:t xml:space="preserve">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setting</w:t>
      </w:r>
      <w:r w:rsidR="00252A29">
        <w:t xml:space="preserve"> the resource supply rate,</w:t>
      </w:r>
      <w:r>
        <w:t xml:space="preserve"> </w:t>
      </w:r>
      <m:oMath>
        <m:r>
          <w:rPr>
            <w:rFonts w:ascii="Cambria Math" w:hAnsi="Cambria Math"/>
          </w:rPr>
          <m:t>I</m:t>
        </m:r>
      </m:oMath>
      <w:r w:rsidR="00252A29">
        <w:t xml:space="preserve">, </w:t>
      </w:r>
      <w:r>
        <w:t>to zero</w:t>
      </w:r>
      <w:r w:rsidR="001F6DE5">
        <w:t xml:space="preserve">. </w:t>
      </w:r>
    </w:p>
    <w:p w14:paraId="4441285D" w14:textId="2E760B17" w:rsidR="00B93196" w:rsidRPr="00455957" w:rsidRDefault="00C76D42" w:rsidP="00455957">
      <w:pPr>
        <w:spacing w:after="202"/>
        <w:contextualSpacing/>
      </w:pPr>
      <w:r>
        <w:t>G</w:t>
      </w:r>
      <w:r w:rsidR="00185264">
        <w:t>rowth</w:t>
      </w:r>
      <w:r w:rsidR="00390672">
        <w:t xml:space="preserve"> of each species</w:t>
      </w:r>
      <w:r w:rsidR="00FB67E0">
        <w:t xml:space="preserve"> </w:t>
      </w:r>
      <w:r w:rsidR="00AE2E61">
        <w:t xml:space="preserve">is </w:t>
      </w:r>
      <w:r w:rsidR="00185264">
        <w:t>given</w:t>
      </w:r>
      <w:r w:rsidR="00AE2E61">
        <w:t xml:space="preserve"> </w:t>
      </w:r>
      <w:r w:rsidR="00185264">
        <w:t>by</w:t>
      </w:r>
      <w:r w:rsidR="00AE2E61">
        <w:t xml:space="preserve"> a piecewise differential equation</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
        <w:gridCol w:w="7061"/>
        <w:gridCol w:w="718"/>
      </w:tblGrid>
      <w:tr w:rsidR="001955C5"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733F41F6" w:rsidR="00455957" w:rsidRDefault="00002D8A"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i/>
                              </w:rPr>
                            </m:ctrlPr>
                          </m:dPr>
                          <m:e>
                            <m:r>
                              <w:rPr>
                                <w:rFonts w:ascii="Cambria Math" w:hAnsi="Cambria Math"/>
                              </w:rPr>
                              <m:t>R</m:t>
                            </m:r>
                          </m:e>
                        </m:d>
                        <m:r>
                          <w:rPr>
                            <w:rFonts w:ascii="Cambria Math" w:hAnsi="Cambria Math"/>
                          </w:rPr>
                          <m:t>q-</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rPr>
                            </m:ctrlPr>
                          </m:dPr>
                          <m:e>
                            <m:r>
                              <w:rPr>
                                <w:rFonts w:ascii="Cambria Math" w:hAnsi="Cambria Math"/>
                              </w:rPr>
                              <m:t>R</m:t>
                            </m:r>
                          </m:e>
                        </m:d>
                        <m:r>
                          <w:rPr>
                            <w:rFonts w:ascii="Cambria Math" w:hAnsi="Cambria Math"/>
                          </w:rPr>
                          <m:t>q&gt;</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e>
                        <m:r>
                          <w:rPr>
                            <w:rFonts w:ascii="Cambria Math" w:hAnsi="Cambria Math"/>
                          </w:rPr>
                          <m:t>0,  &amp;</m:t>
                        </m:r>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rPr>
                            </m:ctrlPr>
                          </m:dPr>
                          <m:e>
                            <m:r>
                              <w:rPr>
                                <w:rFonts w:ascii="Cambria Math" w:hAnsi="Cambria Math"/>
                              </w:rPr>
                              <m:t>R</m:t>
                            </m:r>
                          </m:e>
                        </m:d>
                        <m:r>
                          <w:rPr>
                            <w:rFonts w:ascii="Cambria Math" w:hAnsi="Cambria Math"/>
                          </w:rPr>
                          <m:t>q≤</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eqArr>
                  </m:e>
                </m:d>
                <m:r>
                  <w:rPr>
                    <w:rFonts w:ascii="Cambria Math" w:hAnsi="Cambria Math"/>
                  </w:rPr>
                  <m:t xml:space="preserve"> </m:t>
                </m:r>
              </m:oMath>
            </m:oMathPara>
          </w:p>
        </w:tc>
        <w:tc>
          <w:tcPr>
            <w:tcW w:w="738" w:type="dxa"/>
            <w:vAlign w:val="center"/>
          </w:tcPr>
          <w:p w14:paraId="06117B59" w14:textId="3DDA2C29"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7550D0">
              <w:rPr>
                <w:noProof/>
              </w:rPr>
              <w:t>9</w:t>
            </w:r>
            <w:r w:rsidR="00AC7C1E">
              <w:rPr>
                <w:noProof/>
              </w:rPr>
              <w:fldChar w:fldCharType="end"/>
            </w:r>
            <w:r>
              <w:t>)</w:t>
            </w:r>
          </w:p>
        </w:tc>
      </w:tr>
    </w:tbl>
    <w:p w14:paraId="48A854D7" w14:textId="3AB41F7A" w:rsidR="00E2411F" w:rsidRDefault="00F82748" w:rsidP="00E2411F">
      <w:pPr>
        <w:spacing w:after="202"/>
        <w:ind w:firstLine="0"/>
        <w:contextualSpacing/>
      </w:pPr>
      <w:r>
        <w:t>w</w:t>
      </w:r>
      <w:r w:rsidR="00390672">
        <w:t xml:space="preserve">here, </w:t>
      </w:r>
      <w:r w:rsidR="00185264" w:rsidRPr="00185264">
        <w:rPr>
          <w:i/>
        </w:rPr>
        <w:t>q</w:t>
      </w:r>
      <w:r w:rsidR="00185264">
        <w:t xml:space="preserve"> i</w:t>
      </w:r>
      <w:r w:rsidR="00390672">
        <w:t xml:space="preserve">s </w:t>
      </w:r>
      <w:r w:rsidR="00185264">
        <w:t xml:space="preserve">the rate of resource conversion into biomass and </w:t>
      </w:r>
      <m:oMath>
        <m:sSub>
          <m:sSubPr>
            <m:ctrlPr>
              <w:rPr>
                <w:rFonts w:ascii="Cambria Math" w:hAnsi="Cambria Math"/>
                <w:i/>
              </w:rPr>
            </m:ctrlPr>
          </m:sSubPr>
          <m:e>
            <m:r>
              <w:rPr>
                <w:rFonts w:ascii="Cambria Math" w:hAnsi="Cambria Math"/>
              </w:rPr>
              <m:t>δ</m:t>
            </m:r>
          </m:e>
          <m:sub>
            <m:r>
              <w:rPr>
                <w:rFonts w:ascii="Cambria Math" w:hAnsi="Cambria Math"/>
              </w:rPr>
              <m:t>i</m:t>
            </m:r>
          </m:sub>
        </m:sSub>
      </m:oMath>
      <w:r w:rsidR="00185264">
        <w:t xml:space="preserve"> </w:t>
      </w:r>
      <w:r w:rsidR="00390672">
        <w:t>is</w:t>
      </w:r>
      <w:r w:rsidR="008D7B99">
        <w:t xml:space="preserve"> the rate of</w:t>
      </w:r>
      <w:r w:rsidR="00390672">
        <w:t xml:space="preserve"> </w:t>
      </w:r>
      <w:r w:rsidR="007A7E1C">
        <w:t xml:space="preserve">biomass loss </w:t>
      </w:r>
      <w:r w:rsidR="007132E9">
        <w:t>and respiration</w:t>
      </w:r>
      <w:r w:rsidR="00390672">
        <w:t>.</w:t>
      </w:r>
      <w:r w:rsidR="00E64622">
        <w:t xml:space="preserve"> </w:t>
      </w:r>
      <w:r w:rsidR="00633B95">
        <w:t xml:space="preserve">The </w:t>
      </w:r>
      <w:r w:rsidR="00D167F2">
        <w:t xml:space="preserve">conditions </w:t>
      </w:r>
      <w:r w:rsidR="00633B95">
        <w:t xml:space="preserve">indicate that </w:t>
      </w:r>
      <w:r w:rsidR="00E2411F">
        <w:t xml:space="preserve">when </w:t>
      </w:r>
      <w:r w:rsidR="00633B95">
        <w:t xml:space="preserve">net growth of </w:t>
      </w:r>
      <w:r w:rsidR="007A7E1C">
        <w:t>each</w:t>
      </w:r>
      <w:r w:rsidR="00633B95">
        <w:t xml:space="preserve"> species is less than or equal to zero</w:t>
      </w:r>
      <w:r w:rsidR="007A7E1C">
        <w:t xml:space="preserve">, growth and resource consumption </w:t>
      </w:r>
      <w:r w:rsidR="00C76D42">
        <w:t xml:space="preserve">stops (i.e. </w:t>
      </w:r>
      <w:r w:rsidR="007A7E1C">
        <w:t>is set to zero</w:t>
      </w:r>
      <w:r w:rsidR="00C76D42">
        <w:t>)</w:t>
      </w:r>
      <w:r w:rsidR="007A7E1C">
        <w:t xml:space="preserve">. Per capita biomass of each species, </w:t>
      </w:r>
      <w:r w:rsidR="007A7E1C" w:rsidRPr="007A7E1C">
        <w:rPr>
          <w:i/>
        </w:rPr>
        <w:t>b</w:t>
      </w:r>
      <w:r w:rsidR="007A7E1C" w:rsidRPr="007A7E1C">
        <w:rPr>
          <w:i/>
          <w:vertAlign w:val="subscript"/>
        </w:rPr>
        <w:t>i</w:t>
      </w:r>
      <w:r w:rsidR="00C76D42">
        <w:t xml:space="preserve">, </w:t>
      </w:r>
      <w:r w:rsidR="007A7E1C">
        <w:t>is converted into root surface area</w:t>
      </w:r>
      <w:r w:rsidR="00B144ED">
        <w:t xml:space="preserve"> for each individual</w:t>
      </w:r>
      <w:r w:rsidR="007A7E1C">
        <w:t xml:space="preserve"> </w:t>
      </w:r>
      <w:r w:rsidR="00B144ED">
        <w:t xml:space="preserve">plant </w:t>
      </w:r>
      <w:r w:rsidR="007A7E1C">
        <w:t xml:space="preserve">via the function </w:t>
      </w:r>
      <m:oMath>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i</m:t>
                        </m:r>
                      </m:sub>
                    </m:sSub>
                  </m:num>
                  <m:den>
                    <m:sSub>
                      <m:sSubPr>
                        <m:ctrlPr>
                          <w:rPr>
                            <w:rFonts w:ascii="Cambria Math" w:hAnsi="Cambria Math"/>
                            <w:i/>
                          </w:rPr>
                        </m:ctrlPr>
                      </m:sSubPr>
                      <m:e>
                        <m:r>
                          <w:rPr>
                            <w:rFonts w:ascii="Cambria Math" w:hAnsi="Cambria Math"/>
                          </w:rPr>
                          <m:t>d</m:t>
                        </m:r>
                      </m:e>
                      <m:sub>
                        <m:r>
                          <w:rPr>
                            <w:rFonts w:ascii="Cambria Math" w:hAnsi="Cambria Math"/>
                          </w:rPr>
                          <m:t>i</m:t>
                        </m:r>
                      </m:sub>
                    </m:sSub>
                  </m:den>
                </m:f>
              </m:e>
            </m:d>
          </m:e>
          <m:sup>
            <m:r>
              <w:rPr>
                <w:rFonts w:ascii="Cambria Math" w:hAnsi="Cambria Math"/>
              </w:rPr>
              <m:t>ν</m:t>
            </m:r>
          </m:sup>
        </m:sSup>
      </m:oMath>
      <w:r w:rsidR="007A7E1C">
        <w:t xml:space="preserve">, where </w:t>
      </w:r>
      <w:r w:rsidR="007A7E1C" w:rsidRPr="007A7E1C">
        <w:rPr>
          <w:i/>
        </w:rPr>
        <w:t>p</w:t>
      </w:r>
      <w:r w:rsidR="007A7E1C">
        <w:t xml:space="preserve"> is the proportion of growth allocated to roots, </w:t>
      </w:r>
      <w:r w:rsidR="007A7E1C" w:rsidRPr="007A7E1C">
        <w:rPr>
          <w:i/>
        </w:rPr>
        <w:t>d</w:t>
      </w:r>
      <w:r w:rsidR="007A7E1C" w:rsidRPr="007A7E1C">
        <w:rPr>
          <w:i/>
          <w:vertAlign w:val="subscript"/>
        </w:rPr>
        <w:t>i</w:t>
      </w:r>
      <w:r w:rsidR="007A7E1C">
        <w:t xml:space="preserve"> is root tissue density in g cm</w:t>
      </w:r>
      <w:r w:rsidR="007A7E1C">
        <w:softHyphen/>
      </w:r>
      <w:r w:rsidR="007A7E1C" w:rsidRPr="007A7E1C">
        <w:rPr>
          <w:vertAlign w:val="superscript"/>
        </w:rPr>
        <w:t>-3</w:t>
      </w:r>
      <w:r w:rsidR="007A7E1C">
        <w:t xml:space="preserve"> and </w:t>
      </w:r>
      <m:oMath>
        <m:r>
          <w:rPr>
            <w:rFonts w:ascii="Cambria Math" w:hAnsi="Cambria Math"/>
          </w:rPr>
          <m:t>ν</m:t>
        </m:r>
      </m:oMath>
      <w:r w:rsidR="007A7E1C">
        <w:t xml:space="preserve"> is </w:t>
      </w:r>
      <w:r w:rsidR="00C76D42">
        <w:t>a</w:t>
      </w:r>
      <w:r w:rsidR="001F6DE5">
        <w:t>n exponent that scales root volume to root surface area</w:t>
      </w:r>
      <w:r w:rsidR="00E2411F">
        <w:t xml:space="preserve"> </w:t>
      </w:r>
      <w:r w:rsidR="001F6DE5">
        <w:t>(</w:t>
      </w:r>
      <w:r w:rsidR="00B144ED">
        <w:t xml:space="preserve">see </w:t>
      </w:r>
      <w:r w:rsidR="001F6DE5">
        <w:t xml:space="preserve">Kooijmans </w:t>
      </w:r>
      <w:r w:rsidR="00E2411F">
        <w:fldChar w:fldCharType="begin"/>
      </w:r>
      <w:r w:rsidR="001F6DE5">
        <w:instrText xml:space="preserve"> ADDIN ZOTERO_ITEM CSL_CITATION {"citationID":"gki8zIaM","properties":{"formattedCitation":"(1986)","plainCitation":"(1986)","noteIndex":0},"citationItems":[{"id":7854,"uris":["http://zotero.org/users/688880/items/SBA8YFGT"],"uri":["http://zotero.org/users/688880/items/SBA8YFGT"],"itemData":{"id":7854,"type":"article-journal","title":"Energy budgets can explain body size relations","container-title":"Journal of Theoretical Biology","page":"269-282","volume":"121","issue":"3","source":"ScienceDirect","abstract":"The size-dependence of some 20 physiological variables has been derived from a rather simple model for energy budgets. This nine parameter model is based on detailed observations on the growth and reproduction at varying food densities, and has the state variables size and storage. The size-dependence of some variables works out to be different for animals of the same species as opposed to animals of different species. The reproductive rate, for instance, tends to increase with size for animals of the same species, but to decrease with size for animals of different species. This is because the parameter values are constants within a species, but vary in a size dependent manner for animals of different species. Although growth at constant food density is assumed to be of the von Bertalanffy type, and routine metabolism to be proportional to size, respiration turns out to be about proportional to size to the power 3/4, both within and between species. The value of about 3/4 has frequently been found, but it has always been thought to be incompatible with von Bertalanffy growth.","DOI":"10.1016/S0022-5193(86)80107-2","ISSN":"0022-5193","journalAbbreviation":"Journal of Theoretical Biology","author":[{"family":"Kooijman","given":"S. A. L. M."}],"issued":{"date-parts":[["1986",8,7]]}},"suppress-author":true}],"schema":"https://github.com/citation-style-language/schema/raw/master/csl-citation.json"} </w:instrText>
      </w:r>
      <w:r w:rsidR="00E2411F">
        <w:fldChar w:fldCharType="separate"/>
      </w:r>
      <w:r w:rsidR="001F6DE5">
        <w:rPr>
          <w:noProof/>
        </w:rPr>
        <w:t>(1986)</w:t>
      </w:r>
      <w:r w:rsidR="00E2411F">
        <w:fldChar w:fldCharType="end"/>
      </w:r>
      <w:r w:rsidR="00B144ED">
        <w:t xml:space="preserve"> for a similar function applied to protists</w:t>
      </w:r>
      <w:r w:rsidR="001F6DE5">
        <w:t>)</w:t>
      </w:r>
      <w:r w:rsidR="00E2411F">
        <w:t>.</w:t>
      </w:r>
      <w:r w:rsidR="007A7E1C">
        <w:t xml:space="preserve">  The rate of </w:t>
      </w:r>
      <w:r w:rsidR="00E2411F">
        <w:t xml:space="preserve">resource uptake per unit root surface area </w:t>
      </w:r>
      <w:r w:rsidR="001F6DE5">
        <w:t xml:space="preserve">is dependent on resource concentration following </w:t>
      </w:r>
      <w:r w:rsidR="00E2411F">
        <w:t>Michaelis-Menton kinetics</w:t>
      </w:r>
      <w:r w:rsidR="001F6DE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0"/>
        <w:gridCol w:w="734"/>
      </w:tblGrid>
      <w:tr w:rsidR="009C6420" w14:paraId="2923978A" w14:textId="77777777" w:rsidTr="004601E0">
        <w:trPr>
          <w:trHeight w:val="503"/>
        </w:trPr>
        <w:tc>
          <w:tcPr>
            <w:tcW w:w="918" w:type="dxa"/>
            <w:vAlign w:val="center"/>
          </w:tcPr>
          <w:p w14:paraId="491F3952" w14:textId="77777777" w:rsidR="009C6420" w:rsidRDefault="009C6420" w:rsidP="004601E0">
            <w:pPr>
              <w:spacing w:after="202"/>
              <w:ind w:firstLine="0"/>
              <w:contextualSpacing/>
              <w:jc w:val="center"/>
            </w:pPr>
          </w:p>
        </w:tc>
        <w:tc>
          <w:tcPr>
            <w:tcW w:w="7200" w:type="dxa"/>
            <w:vAlign w:val="center"/>
          </w:tcPr>
          <w:p w14:paraId="4DE6DE9F" w14:textId="41D2BDEB" w:rsidR="009C6420" w:rsidRDefault="009C6420" w:rsidP="004601E0">
            <w:pPr>
              <w:spacing w:after="202"/>
              <w:contextualSpacing/>
              <w:jc w:val="center"/>
            </w:pPr>
            <m:oMathPara>
              <m:oMath>
                <m:r>
                  <w:rPr>
                    <w:rFonts w:ascii="Cambria Math" w:hAnsi="Cambria Math"/>
                  </w:rPr>
                  <m:t>f</m:t>
                </m:r>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R</m:t>
                    </m:r>
                  </m:num>
                  <m:den>
                    <m:r>
                      <w:rPr>
                        <w:rFonts w:ascii="Cambria Math" w:hAnsi="Cambria Math"/>
                      </w:rPr>
                      <m:t>K+R</m:t>
                    </m:r>
                  </m:den>
                </m:f>
                <m:r>
                  <w:rPr>
                    <w:rFonts w:ascii="Cambria Math" w:hAnsi="Cambria Math"/>
                  </w:rPr>
                  <m:t xml:space="preserve">.  </m:t>
                </m:r>
              </m:oMath>
            </m:oMathPara>
          </w:p>
        </w:tc>
        <w:tc>
          <w:tcPr>
            <w:tcW w:w="738" w:type="dxa"/>
            <w:vAlign w:val="center"/>
          </w:tcPr>
          <w:p w14:paraId="2CF75FD1" w14:textId="367DF325" w:rsidR="009C6420" w:rsidRDefault="009C6420" w:rsidP="004601E0">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7550D0">
              <w:rPr>
                <w:noProof/>
              </w:rPr>
              <w:t>10</w:t>
            </w:r>
            <w:r>
              <w:rPr>
                <w:noProof/>
              </w:rPr>
              <w:fldChar w:fldCharType="end"/>
            </w:r>
            <w:r>
              <w:t>)</w:t>
            </w:r>
          </w:p>
        </w:tc>
      </w:tr>
    </w:tbl>
    <w:p w14:paraId="26FF65B1" w14:textId="462E198B" w:rsidR="00696E1C" w:rsidRDefault="009C6420" w:rsidP="009C6420">
      <w:pPr>
        <w:spacing w:after="202"/>
        <w:ind w:firstLine="0"/>
        <w:contextualSpacing/>
      </w:pPr>
      <w:r>
        <w:tab/>
      </w:r>
      <w:r w:rsidR="003547CA">
        <w:t xml:space="preserve">The </w:t>
      </w:r>
      <w:r w:rsidR="009D3779">
        <w:t xml:space="preserve">equations above </w:t>
      </w:r>
      <w:r w:rsidR="00390672">
        <w:t xml:space="preserve">describe </w:t>
      </w:r>
      <w:r w:rsidR="00FE3A4F">
        <w:t xml:space="preserve">growth </w:t>
      </w:r>
      <w:r w:rsidR="001F6DE5">
        <w:t>in</w:t>
      </w:r>
      <w:r w:rsidR="009D3779">
        <w:t xml:space="preserve"> biomass, </w:t>
      </w:r>
      <w:r w:rsidR="009D3779" w:rsidRPr="00284765">
        <w:rPr>
          <w:i/>
        </w:rPr>
        <w:t>B</w:t>
      </w:r>
      <w:r w:rsidR="009D3779" w:rsidRPr="00660BED">
        <w:rPr>
          <w:i/>
          <w:vertAlign w:val="subscript"/>
        </w:rPr>
        <w:t>i</w:t>
      </w:r>
      <w:r w:rsidR="009D3779">
        <w:t xml:space="preserve">, </w:t>
      </w:r>
      <w:r w:rsidR="001F6DE5">
        <w:t>over the course of days within</w:t>
      </w:r>
      <w:r w:rsidR="008E0BB5">
        <w:t xml:space="preserve"> a single </w:t>
      </w:r>
      <w:r w:rsidR="001F6DE5">
        <w:t>growing season</w:t>
      </w:r>
      <w:r w:rsidR="00390672">
        <w:t xml:space="preserve">. </w:t>
      </w:r>
      <w:r w:rsidR="00D96BFE">
        <w:t>In contrast,</w:t>
      </w:r>
      <w:r w:rsidR="004009F0">
        <w:t xml:space="preserve"> </w:t>
      </w:r>
      <w:r w:rsidR="00D96BFE">
        <w:t xml:space="preserve">a </w:t>
      </w:r>
      <w:r w:rsidR="00252A29">
        <w:t xml:space="preserve">population-level </w:t>
      </w:r>
      <w:r w:rsidR="004009F0">
        <w:t xml:space="preserve">phenomenological </w:t>
      </w:r>
      <w:r w:rsidR="00252A29">
        <w:t xml:space="preserve">competition model </w:t>
      </w:r>
      <w:r w:rsidR="004009F0">
        <w:t xml:space="preserve">would track </w:t>
      </w:r>
      <w:r w:rsidR="008E0BB5">
        <w:t xml:space="preserve">the </w:t>
      </w:r>
      <w:r w:rsidR="004009F0">
        <w:t>total population density</w:t>
      </w:r>
      <w:r w:rsidR="008E0BB5">
        <w:t xml:space="preserve">, </w:t>
      </w:r>
      <w:r w:rsidR="00660BED" w:rsidRPr="00660BED">
        <w:rPr>
          <w:i/>
        </w:rPr>
        <w:t>n</w:t>
      </w:r>
      <w:r w:rsidR="00660BED" w:rsidRPr="00660BED">
        <w:rPr>
          <w:i/>
          <w:vertAlign w:val="subscript"/>
        </w:rPr>
        <w:t>i</w:t>
      </w:r>
      <w:r w:rsidR="008E0BB5">
        <w:t xml:space="preserve">, over </w:t>
      </w:r>
      <w:r w:rsidR="00AF0205">
        <w:t>annual</w:t>
      </w:r>
      <w:r w:rsidR="008E0BB5">
        <w:t xml:space="preserve"> time steps, </w:t>
      </w:r>
      <m:oMath>
        <m:r>
          <w:rPr>
            <w:rFonts w:ascii="Cambria Math" w:hAnsi="Cambria Math"/>
          </w:rPr>
          <m:t>t</m:t>
        </m:r>
      </m:oMath>
      <w:r w:rsidR="004009F0">
        <w:t xml:space="preserve">. </w:t>
      </w:r>
      <w:r w:rsidR="00AF0205">
        <w:t xml:space="preserve"> In order to convert population density </w:t>
      </w:r>
      <w:r w:rsidR="001F6DE5">
        <w:t>into</w:t>
      </w:r>
      <w:r w:rsidR="00AF0205">
        <w:t xml:space="preserve"> biomass</w:t>
      </w:r>
      <w:r w:rsidR="00B144ED">
        <w:t>,</w:t>
      </w:r>
      <w:r w:rsidR="001F6DE5">
        <w:t xml:space="preserve"> </w:t>
      </w:r>
      <w:r w:rsidR="00AF0205">
        <w:t xml:space="preserve">we assume that individuals start the </w:t>
      </w:r>
      <w:r w:rsidR="00660BED">
        <w:t xml:space="preserve">growing </w:t>
      </w:r>
      <w:r w:rsidR="00AF0205">
        <w:t>season as seeds</w:t>
      </w:r>
      <w:r w:rsidR="001F6DE5">
        <w:t xml:space="preserve"> with a fixed size.</w:t>
      </w:r>
      <w:r w:rsidR="00AF0205">
        <w:t xml:space="preserve"> </w:t>
      </w:r>
      <w:r w:rsidR="001F6DE5">
        <w:t xml:space="preserve"> Thus, the</w:t>
      </w:r>
      <w:r w:rsidR="00AF0205">
        <w:t xml:space="preserve"> initial biomass is</w:t>
      </w:r>
      <m:oMath>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 xml:space="preserve">= </m:t>
        </m:r>
        <m:sSub>
          <m:sSubPr>
            <m:ctrlPr>
              <w:rPr>
                <w:rFonts w:ascii="Cambria Math" w:hAnsi="Cambria Math"/>
                <w:i/>
              </w:rPr>
            </m:ctrlPr>
          </m:sSubPr>
          <m:e>
            <m:r>
              <w:rPr>
                <w:rFonts w:ascii="Cambria Math" w:hAnsi="Cambria Math"/>
              </w:rPr>
              <m:t>μn</m:t>
            </m:r>
          </m:e>
          <m:sub>
            <m:r>
              <w:rPr>
                <w:rFonts w:ascii="Cambria Math" w:hAnsi="Cambria Math"/>
              </w:rPr>
              <m:t>i</m:t>
            </m:r>
          </m:sub>
        </m:sSub>
        <m:r>
          <w:rPr>
            <w:rFonts w:ascii="Cambria Math" w:hAnsi="Cambria Math"/>
          </w:rPr>
          <m:t>(t)</m:t>
        </m:r>
      </m:oMath>
      <w:r w:rsidR="00640706">
        <w:t>,</w:t>
      </w:r>
      <w:r w:rsidR="002B617C">
        <w:t xml:space="preserve"> </w:t>
      </w:r>
      <w:r w:rsidR="00640706">
        <w:t xml:space="preserve">where </w:t>
      </w:r>
      <m:oMath>
        <m:r>
          <w:rPr>
            <w:rFonts w:ascii="Cambria Math" w:hAnsi="Cambria Math"/>
          </w:rPr>
          <m:t>μ</m:t>
        </m:r>
      </m:oMath>
      <w:r w:rsidR="002B617C">
        <w:t xml:space="preserve"> is mass </w:t>
      </w:r>
      <w:r w:rsidR="007A7DB4">
        <w:t xml:space="preserve">per </w:t>
      </w:r>
      <w:r w:rsidR="002B617C">
        <w:t>seed</w:t>
      </w:r>
      <w:r w:rsidR="00640706">
        <w:t xml:space="preserve"> and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oMath>
      <w:r w:rsidR="00640706">
        <w:t xml:space="preserve"> is </w:t>
      </w:r>
      <w:r w:rsidR="00D96BFE">
        <w:t xml:space="preserve">the </w:t>
      </w:r>
      <w:r w:rsidR="00D5185D">
        <w:t xml:space="preserve">number of seeds in the population in year </w:t>
      </w:r>
      <w:r w:rsidR="00D5185D" w:rsidRPr="00D5185D">
        <w:rPr>
          <w:i/>
        </w:rPr>
        <w:t>t</w:t>
      </w:r>
      <w:r w:rsidR="007A6FE5">
        <w:t xml:space="preserve">. </w:t>
      </w:r>
      <w:r w:rsidR="00AF0205">
        <w:t>The</w:t>
      </w:r>
      <w:r w:rsidR="002B617C">
        <w:t xml:space="preserve"> </w:t>
      </w:r>
      <w:r w:rsidR="00A666CB">
        <w:lastRenderedPageBreak/>
        <w:t xml:space="preserve">population </w:t>
      </w:r>
      <w:r w:rsidR="00185409">
        <w:t xml:space="preserve">density </w:t>
      </w:r>
      <w:r w:rsidR="00AF0205">
        <w:t xml:space="preserve">in the following yea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oMath>
      <w:r w:rsidR="00AF0205">
        <w:t xml:space="preserve"> </w:t>
      </w:r>
      <w:r w:rsidR="00A666CB">
        <w:t xml:space="preserve">is </w:t>
      </w:r>
      <w:r w:rsidR="002B617C">
        <w:t xml:space="preserve">the </w:t>
      </w:r>
      <w:r w:rsidR="00D167F2">
        <w:t xml:space="preserve">total </w:t>
      </w:r>
      <w:r w:rsidR="002B617C">
        <w:t xml:space="preserve">number of seeds produced </w:t>
      </w:r>
      <w:r w:rsidR="00252A29">
        <w:t>by the mature plants at the end of the growing season</w:t>
      </w:r>
      <w:r w:rsidR="003547C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1"/>
        <w:gridCol w:w="734"/>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054E197B" w:rsidR="00455957" w:rsidRDefault="00002D8A"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μ</m:t>
                    </m:r>
                  </m:den>
                </m:f>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r>
                  <w:rPr>
                    <w:rFonts w:ascii="Cambria Math" w:hAnsi="Cambria Math"/>
                  </w:rPr>
                  <m:t>,</m:t>
                </m:r>
              </m:oMath>
            </m:oMathPara>
          </w:p>
        </w:tc>
        <w:tc>
          <w:tcPr>
            <w:tcW w:w="738" w:type="dxa"/>
            <w:vAlign w:val="center"/>
          </w:tcPr>
          <w:p w14:paraId="29DF05E3" w14:textId="3F4589DC"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7550D0">
              <w:rPr>
                <w:noProof/>
              </w:rPr>
              <w:t>11</w:t>
            </w:r>
            <w:r w:rsidR="00AC7C1E">
              <w:rPr>
                <w:noProof/>
              </w:rPr>
              <w:fldChar w:fldCharType="end"/>
            </w:r>
            <w:r>
              <w:t>)</w:t>
            </w:r>
          </w:p>
        </w:tc>
      </w:tr>
    </w:tbl>
    <w:p w14:paraId="7412702A" w14:textId="14523405" w:rsidR="00D5185D" w:rsidRDefault="00AF0205" w:rsidP="00973FCF">
      <w:pPr>
        <w:spacing w:after="202"/>
        <w:ind w:firstLine="0"/>
        <w:contextualSpacing/>
      </w:pPr>
      <w:r>
        <w:t xml:space="preserve">where </w:t>
      </w:r>
      <w:r w:rsidR="007A6FE5">
        <w:t xml:space="preserve">max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503D72">
        <w:t xml:space="preserve"> is </w:t>
      </w:r>
      <w:r w:rsidR="003547CA">
        <w:t xml:space="preserve">the final </w:t>
      </w:r>
      <w:r w:rsidR="007A6FE5">
        <w:t xml:space="preserve">accumulated </w:t>
      </w:r>
      <w:r w:rsidR="00503D72">
        <w:t xml:space="preserve">biomass of species </w:t>
      </w:r>
      <w:proofErr w:type="spellStart"/>
      <w:r w:rsidR="00503D72" w:rsidRPr="000F436E">
        <w:rPr>
          <w:i/>
        </w:rPr>
        <w:t>i</w:t>
      </w:r>
      <w:proofErr w:type="spellEnd"/>
      <w:r w:rsidR="00503D72">
        <w:t xml:space="preserve"> </w:t>
      </w:r>
      <w:r>
        <w:t xml:space="preserve">and </w:t>
      </w:r>
      <w:r w:rsidR="007A6FE5" w:rsidRPr="00DF43A1">
        <w:rPr>
          <w:i/>
        </w:rPr>
        <w:t>c</w:t>
      </w:r>
      <w:r w:rsidR="007A6FE5">
        <w:t xml:space="preserve"> gives the</w:t>
      </w:r>
      <w:r>
        <w:t xml:space="preserve"> </w:t>
      </w:r>
      <w:r w:rsidR="007A6FE5">
        <w:t>proportion of total biomass converted to</w:t>
      </w:r>
      <w:r>
        <w:t xml:space="preserve"> seed</w:t>
      </w:r>
      <w:r w:rsidR="007A6FE5">
        <w:t>s</w:t>
      </w:r>
      <w:r>
        <w:t xml:space="preserve">. </w:t>
      </w:r>
      <w:r w:rsidR="00503D72">
        <w:t xml:space="preserve"> </w:t>
      </w:r>
    </w:p>
    <w:p w14:paraId="09273C8B" w14:textId="3861C994" w:rsidR="00D5185D" w:rsidRDefault="00DF5A8A" w:rsidP="00D5185D">
      <w:pPr>
        <w:spacing w:after="202"/>
        <w:contextualSpacing/>
      </w:pPr>
      <w:r>
        <w:t>W</w:t>
      </w:r>
      <w:r w:rsidR="001F6DE5">
        <w:t xml:space="preserve">e </w:t>
      </w:r>
      <w:r w:rsidR="00A209D2">
        <w:t>simulate the dynamics of</w:t>
      </w:r>
      <w:r w:rsidR="001F6DE5">
        <w:t xml:space="preserve"> three virtual </w:t>
      </w:r>
      <w:r w:rsidR="00252A29">
        <w:t xml:space="preserve">annual plant </w:t>
      </w:r>
      <w:r w:rsidR="001F6DE5">
        <w:t xml:space="preserve">species that differ in </w:t>
      </w:r>
      <w:r w:rsidR="005E6E79">
        <w:t>th</w:t>
      </w:r>
      <w:r w:rsidR="00D167F2">
        <w:t xml:space="preserve">eir allocation to roots and in their rates </w:t>
      </w:r>
      <w:r w:rsidR="005E6E79">
        <w:t xml:space="preserve">of </w:t>
      </w:r>
      <w:r w:rsidR="00B144ED">
        <w:t xml:space="preserve">resource uptake (Table S1). This difference leads to </w:t>
      </w:r>
      <w:r w:rsidR="00D167F2">
        <w:t xml:space="preserve">phenology </w:t>
      </w:r>
      <w:r w:rsidR="00B144ED">
        <w:t>differences</w:t>
      </w:r>
      <w:r w:rsidR="00D167F2">
        <w:t xml:space="preserve">, i.e. some species </w:t>
      </w:r>
      <w:r w:rsidR="00B144ED">
        <w:t xml:space="preserve">stop growing </w:t>
      </w:r>
      <w:r w:rsidR="00D167F2">
        <w:t xml:space="preserve">earlier than others </w:t>
      </w:r>
      <w:r w:rsidR="00B144ED">
        <w:t>(Figure 4)</w:t>
      </w:r>
      <w:r w:rsidR="00AC4B25">
        <w:t>.</w:t>
      </w:r>
      <w:r w:rsidR="00B144ED">
        <w:t xml:space="preserve"> </w:t>
      </w:r>
      <w:r w:rsidR="00AC4B25">
        <w:t>P</w:t>
      </w:r>
      <w:r w:rsidR="00964C84">
        <w:t xml:space="preserve">henology differences emerge because </w:t>
      </w:r>
      <w:r w:rsidR="00AC4B25">
        <w:t xml:space="preserve">of the assumed </w:t>
      </w:r>
      <w:r w:rsidR="00D5185D">
        <w:t xml:space="preserve">trade-off between </w:t>
      </w:r>
      <w:r w:rsidR="00E3234E">
        <w:t>species</w:t>
      </w:r>
      <w:r w:rsidR="00D5185D">
        <w:t xml:space="preserve"> rank </w:t>
      </w:r>
      <w:r w:rsidR="00E3234E">
        <w:t xml:space="preserve">in terms of </w:t>
      </w:r>
      <w:r w:rsidR="00D5185D">
        <w:t xml:space="preserve">root density </w:t>
      </w:r>
      <w:r w:rsidR="00D5185D" w:rsidRPr="00E2411F">
        <w:rPr>
          <w:i/>
        </w:rPr>
        <w:t>d</w:t>
      </w:r>
      <w:r w:rsidR="00D5185D" w:rsidRPr="00E2411F">
        <w:rPr>
          <w:i/>
          <w:vertAlign w:val="subscript"/>
        </w:rPr>
        <w:t>i</w:t>
      </w:r>
      <w:r w:rsidR="00D5185D">
        <w:t xml:space="preserve"> </w:t>
      </w:r>
      <w:r w:rsidR="00964C84">
        <w:t>and</w:t>
      </w:r>
      <w:r w:rsidR="00D5185D">
        <w:t xml:space="preserve"> rank </w:t>
      </w:r>
      <w:r w:rsidR="00E3234E">
        <w:t xml:space="preserve">in terms of </w:t>
      </w:r>
      <w:r w:rsidR="00D5185D">
        <w:t xml:space="preserve">tissue respiration and loss rate, </w:t>
      </w:r>
      <m:oMath>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rPr>
          <m:t xml:space="preserve">, </m:t>
        </m:r>
      </m:oMath>
      <w:r w:rsidR="004F075D">
        <w:fldChar w:fldCharType="begin"/>
      </w:r>
      <w:r w:rsidR="00AE4F19">
        <w:instrText xml:space="preserve"> ADDIN ZOTERO_ITEM CSL_CITATION {"citationID":"YaBHHNfo","properties":{"formattedCitation":"(Tjoelker et al. 2005, Birouste et al. 2014)","plainCitation":"(Tjoelker et al. 2005, Birouste et al. 2014)","noteIndex":0},"citationItems":[{"id":7855,"uris":["http://zotero.org/users/688880/items/RWATU53E"],"uri":["http://zotero.org/users/688880/items/RWATU53E"],"itemData":{"id":7855,"type":"article-journal","title":"Linking leaf and root trait syndromes among 39 grassland and savannah species","container-title":"New Phytologist","page":"493-508","volume":"167","issue":"2","source":"Wiley Online Library","abstract":"• Here, we tested hypothesized relationships among leaf and fine root traits of grass, forb, legume, and woody plant species of a savannah community. • CO2 exchange rates, structural traits, chemistry, and longevity were measured in tissues of 39 species grown in long-term monocultures. • Across species, respiration rates of leaves and fine roots exhibited a common regression relationship with tissue nitrogen (N) concentration, although legumes had lower rates at comparable N concentrations. Respiration rates and N concentration declined with increasing longevity of leaves and roots. Species rankings of leaf and fine-root N and longevity were correlated, but not specific leaf area and specific root length. The C3 and C4 grasses had lower N concentrations than forbs and legumes, but higher photosynthesis rates across a similar range of leaf N. • Despite contrasting photosynthetic pathways and N2-fixing ability among these species, concordance in above- and below-ground traits was evident in comparable rankings in leaf and root longevity, N and respiration rates, which is evidence of a common leaf and root trait syndrome linking traits to effects on plant and ecosystem processes.","DOI":"10.1111/j.1469-8137.2005.01428.x","ISSN":"1469-8137","language":"en","author":[{"family":"Tjoelker","given":"M. G."},{"family":"Craine","given":"J. M."},{"family":"Wedin","given":"D."},{"family":"Reich","given":"P. B."},{"family":"Tilman","given":"D."}],"issued":{"date-parts":[["2005"]]}}},{"id":7857,"uris":["http://zotero.org/users/688880/items/SCSQGEDA"],"uri":["http://zotero.org/users/688880/items/SCSQGEDA"],"itemData":{"id":7857,"type":"article-journal","title":"Measurement of fine root tissue density: a comparison of three methods reveals the potential of root dry matter content","container-title":"Plant and Soil","page":"299-313","volume":"374","issue":"1","source":"Springer Link","abstract":"AimsRoot tissue density (RTD, the ratio of root dry mass to root volume) is a fundamental trait in comparative root ecology, being increasingly used as an indicator of plant species’ resource use strategy. However, the lack of standardized method to measure this trait makes comparisons tricky. This study aims to compare three methods commonly used for determining fine RTD and to test whether root dry matter content (RDMC, the ratio between root dry mass and root fresh mass) could be used as a surrogate of fine root tissue density.MethodsRTD of 163 fine root samples was determined using (i) Archimedes’ method, (ii) image analysis (WinRHIZO software), and (iii) using the root dry matter content as a proxy. Root samples belonged to different herbaceous species grown in different conditions.ResultsRTD measured with Archimedes’ method was positively correlated with RTD estimated with image analysis and with RDMC. However we demonstrated that RTD measured with Archimedes’ method was better predicted by RDMC (R2 = 0.90) than by RTD measured with image analysis (R2 = 0.56). The performance and limitations of each method were discussed.ConclusionRDMC is a quick, cheap and relatively easy measurable root attribute; we thus recommended its measurement as a proxy of fine root tissue density.","DOI":"10.1007/s11104-013-1874-y","ISSN":"1573-5036","title-short":"Measurement of fine root tissue density","journalAbbreviation":"Plant Soil","language":"en","author":[{"family":"Birouste","given":"Marine"},{"family":"Zamora-Ledezma","given":"Ezequiel"},{"family":"Bossard","given":"Carine"},{"family":"Pérez-Ramos","given":"Ignacio M."},{"family":"Roumet","given":"Catherine"}],"issued":{"date-parts":[["2014",1,1]]}}}],"schema":"https://github.com/citation-style-language/schema/raw/master/csl-citation.json"} </w:instrText>
      </w:r>
      <w:r w:rsidR="004F075D">
        <w:fldChar w:fldCharType="separate"/>
      </w:r>
      <w:r w:rsidR="004F075D">
        <w:rPr>
          <w:noProof/>
        </w:rPr>
        <w:t>(Tjoelker et al. 2005, Birouste et al. 2014)</w:t>
      </w:r>
      <w:r w:rsidR="004F075D">
        <w:fldChar w:fldCharType="end"/>
      </w:r>
      <w:r w:rsidR="004F075D">
        <w:t xml:space="preserve"> </w:t>
      </w:r>
      <w:r w:rsidR="00D5185D">
        <w:t>(</w:t>
      </w:r>
      <w:r w:rsidR="00B144ED">
        <w:t>Table S1</w:t>
      </w:r>
      <w:r w:rsidR="00D5185D">
        <w:t>).</w:t>
      </w:r>
      <w:r w:rsidR="00FB5311">
        <w:t xml:space="preserve"> S</w:t>
      </w:r>
      <w:r w:rsidR="00D5185D">
        <w:t xml:space="preserve">pecies with lower root density convert </w:t>
      </w:r>
      <w:r w:rsidR="007A7DB4">
        <w:t xml:space="preserve">each </w:t>
      </w:r>
      <w:r w:rsidR="00FB5311">
        <w:t>gram</w:t>
      </w:r>
      <w:r w:rsidR="007A7DB4">
        <w:t xml:space="preserve"> of biomass into more </w:t>
      </w:r>
      <w:r w:rsidR="00D5185D">
        <w:t xml:space="preserve">root surface area and </w:t>
      </w:r>
      <w:r w:rsidR="007A7DB4">
        <w:t xml:space="preserve">this </w:t>
      </w:r>
      <w:r w:rsidR="00FB5311">
        <w:t>allows them to</w:t>
      </w:r>
      <w:r w:rsidR="007A7DB4">
        <w:t xml:space="preserve"> grow </w:t>
      </w:r>
      <w:r w:rsidR="00D5185D">
        <w:t xml:space="preserve">faster early in the season when </w:t>
      </w:r>
      <w:r w:rsidR="007A7DB4">
        <w:t>resource concentrations are</w:t>
      </w:r>
      <w:r w:rsidR="00D5185D">
        <w:t xml:space="preserve"> high. In contrast, species with denser roots </w:t>
      </w:r>
      <w:r w:rsidR="00FB5311">
        <w:t xml:space="preserve">but lower rates of tissue loss and respiration </w:t>
      </w:r>
      <w:r w:rsidR="00D5185D">
        <w:t>grow more slowly but continue growing later into the season as resource availability declines.</w:t>
      </w:r>
      <w:r w:rsidR="00AC4B25">
        <w:t xml:space="preserve"> </w:t>
      </w:r>
      <w:r w:rsidR="004F075D">
        <w:t>Thus, we refer to the three species in our simulations</w:t>
      </w:r>
      <w:r w:rsidR="00A209D2">
        <w:t xml:space="preserve"> as</w:t>
      </w:r>
      <w:r w:rsidR="004F075D">
        <w:t xml:space="preserve"> </w:t>
      </w:r>
      <w:r w:rsidR="00D5185D">
        <w:t>‘early’, ‘mid’ and ‘late’</w:t>
      </w:r>
      <w:r w:rsidR="004F075D">
        <w:t>, depending on when they stop growing during the simulation</w:t>
      </w:r>
      <w:r w:rsidR="00D5185D">
        <w:t xml:space="preserve"> (</w:t>
      </w:r>
      <w:r w:rsidR="00D5185D">
        <w:fldChar w:fldCharType="begin"/>
      </w:r>
      <w:r w:rsidR="00D5185D">
        <w:instrText xml:space="preserve"> REF _Ref514237815 \h </w:instrText>
      </w:r>
      <w:r w:rsidR="00D5185D">
        <w:fldChar w:fldCharType="separate"/>
      </w:r>
      <w:r w:rsidR="007550D0">
        <w:t xml:space="preserve">Figure </w:t>
      </w:r>
      <w:r w:rsidR="007550D0">
        <w:rPr>
          <w:noProof/>
        </w:rPr>
        <w:t>4</w:t>
      </w:r>
      <w:r w:rsidR="00D5185D">
        <w:fldChar w:fldCharType="end"/>
      </w:r>
      <w:r w:rsidR="00D5185D">
        <w:t xml:space="preserve">). </w:t>
      </w:r>
    </w:p>
    <w:p w14:paraId="405FF6DA" w14:textId="1DCF54DA" w:rsidR="00F3418F" w:rsidRDefault="00F3418F" w:rsidP="00F3418F">
      <w:pPr>
        <w:spacing w:after="202"/>
        <w:contextualSpacing/>
      </w:pPr>
      <w:bookmarkStart w:id="5" w:name="response-surface-experiment"/>
      <w:bookmarkEnd w:id="5"/>
      <w:r>
        <w:t xml:space="preserve">We chose parameters that </w:t>
      </w:r>
      <w:r w:rsidR="00A209D2">
        <w:t>produced</w:t>
      </w:r>
      <w:r>
        <w:t xml:space="preserve"> growth and phenology</w:t>
      </w:r>
      <w:r w:rsidR="00A209D2">
        <w:t xml:space="preserve"> patterns</w:t>
      </w:r>
      <w:r>
        <w:t xml:space="preserve"> qualitatively </w:t>
      </w:r>
      <w:r w:rsidR="00A209D2">
        <w:t xml:space="preserve">similar to </w:t>
      </w:r>
      <w:r w:rsidR="00AC4B25">
        <w:t xml:space="preserve">biomass accumulation curves </w:t>
      </w:r>
      <w:r>
        <w:t>observed in</w:t>
      </w:r>
      <w:r w:rsidR="00A209D2">
        <w:t xml:space="preserve"> </w:t>
      </w:r>
      <w:r>
        <w:t xml:space="preserve">annual </w:t>
      </w:r>
      <w:r w:rsidR="00A209D2">
        <w:t xml:space="preserve">plant </w:t>
      </w:r>
      <w:r>
        <w:t xml:space="preserve">communities </w:t>
      </w:r>
      <w:r>
        <w:fldChar w:fldCharType="begin"/>
      </w:r>
      <w:r w:rsidR="00AE4F19">
        <w:instrText xml:space="preserve"> ADDIN ZOTERO_ITEM CSL_CITATION {"citationID":"N3d7Fw52","properties":{"formattedCitation":"(Godoy and Levine 2014)","plainCitation":"(Godoy and Levine 2014)","noteIndex":0},"citationItems":[{"id":8002,"uris":["http://zotero.org/users/688880/items/TE2BPDAI"],"uri":["http://zotero.org/users/688880/items/TE2BPDAI"],"itemData":{"id":8002,"type":"article-journal","title":"Phenology effects on invasion success: insights from coupling field experiments to coexistence theory","container-title":"Ecology","page":"726-736","volume":"95","issue":"3","source":"Wiley Online Library","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1939-9170","title-short":"Phenology effects on invasion success","language":"en","author":[{"family":"Godoy","given":"Oscar"},{"family":"Levine","given":"Jonathan M."}],"issued":{"date-parts":[["2014"]]}}}],"schema":"https://github.com/citation-style-language/schema/raw/master/csl-citation.json"} </w:instrText>
      </w:r>
      <w:r>
        <w:fldChar w:fldCharType="separate"/>
      </w:r>
      <w:r w:rsidR="00AE4F19">
        <w:rPr>
          <w:noProof/>
        </w:rPr>
        <w:t>(Godoy and Levine 2014)</w:t>
      </w:r>
      <w:r>
        <w:fldChar w:fldCharType="end"/>
      </w:r>
      <w:r w:rsidR="00D26D7A">
        <w:t xml:space="preserve">. </w:t>
      </w:r>
      <w:r w:rsidR="00B144ED">
        <w:t xml:space="preserve">A </w:t>
      </w:r>
      <w:r w:rsidR="00815D94">
        <w:t xml:space="preserve">table of </w:t>
      </w:r>
      <w:r w:rsidR="00D26D7A">
        <w:t xml:space="preserve">parameter values for the simulations </w:t>
      </w:r>
      <w:r w:rsidR="00B144ED">
        <w:t>are provided in</w:t>
      </w:r>
      <w:r w:rsidR="00D26D7A">
        <w:t xml:space="preserve"> the supporting information (</w:t>
      </w:r>
      <w:r w:rsidR="00D26D7A">
        <w:fldChar w:fldCharType="begin"/>
      </w:r>
      <w:r w:rsidR="00D26D7A">
        <w:instrText xml:space="preserve"> REF _Ref532125852 \h </w:instrText>
      </w:r>
      <w:r w:rsidR="00D26D7A">
        <w:fldChar w:fldCharType="separate"/>
      </w:r>
      <w:r w:rsidR="007550D0">
        <w:t xml:space="preserve">Table S </w:t>
      </w:r>
      <w:r w:rsidR="007550D0">
        <w:rPr>
          <w:noProof/>
        </w:rPr>
        <w:t>1</w:t>
      </w:r>
      <w:r w:rsidR="00D26D7A">
        <w:fldChar w:fldCharType="end"/>
      </w:r>
      <w:r w:rsidR="00D26D7A">
        <w:t xml:space="preserve">). </w:t>
      </w:r>
      <w:r>
        <w:t>We simulate</w:t>
      </w:r>
      <w:r w:rsidR="00FB34FD">
        <w:t>d</w:t>
      </w:r>
      <w:r>
        <w:t xml:space="preserve"> growth and resource dynamics by </w:t>
      </w:r>
      <w:r>
        <w:lastRenderedPageBreak/>
        <w:t>solving</w:t>
      </w:r>
      <w:r w:rsidR="00B144ED">
        <w:t xml:space="preserve"> equations</w:t>
      </w:r>
      <w:r>
        <w:t xml:space="preserve"> (</w:t>
      </w:r>
      <w:r w:rsidR="00B144ED">
        <w:t>8</w:t>
      </w:r>
      <w:r>
        <w:t>) and (</w:t>
      </w:r>
      <w:r w:rsidR="00B144ED">
        <w:t>9</w:t>
      </w:r>
      <w:r>
        <w:t xml:space="preserve">) </w:t>
      </w:r>
      <w:r w:rsidR="005019FC">
        <w:t xml:space="preserve">with </w:t>
      </w:r>
      <w:r>
        <w:t xml:space="preserve">the package </w:t>
      </w:r>
      <w:r w:rsidRPr="006E4B1F">
        <w:rPr>
          <w:rFonts w:ascii="Lucida Console" w:hAnsi="Lucida Console" w:cs="Arial"/>
        </w:rPr>
        <w:t>desolve</w:t>
      </w:r>
      <w:r>
        <w:t xml:space="preserve"> in the statistical program </w:t>
      </w:r>
      <w:r w:rsidRPr="006E4B1F">
        <w:rPr>
          <w:rFonts w:cs="Times New Roman"/>
        </w:rPr>
        <w:t xml:space="preserve">R </w:t>
      </w:r>
      <w:r w:rsidRPr="006E4B1F">
        <w:rPr>
          <w:rFonts w:cs="Times New Roman"/>
        </w:rPr>
        <w:fldChar w:fldCharType="begin"/>
      </w:r>
      <w:r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Pr="006E4B1F">
        <w:rPr>
          <w:rFonts w:cs="Times New Roman"/>
        </w:rPr>
        <w:fldChar w:fldCharType="separate"/>
      </w:r>
      <w:r w:rsidRPr="006E4B1F">
        <w:rPr>
          <w:rFonts w:cs="Times New Roman"/>
        </w:rPr>
        <w:t>(R Core Team 2015)</w:t>
      </w:r>
      <w:r w:rsidRPr="006E4B1F">
        <w:rPr>
          <w:rFonts w:cs="Times New Roman"/>
        </w:rPr>
        <w:fldChar w:fldCharType="end"/>
      </w:r>
      <w:r>
        <w:t xml:space="preserve">. </w:t>
      </w:r>
    </w:p>
    <w:p w14:paraId="182DB920" w14:textId="77777777" w:rsidR="00B93196" w:rsidRDefault="00390672">
      <w:pPr>
        <w:pStyle w:val="Heading2"/>
      </w:pPr>
      <w:bookmarkStart w:id="6" w:name="phenomenological-annual-plant-model"/>
      <w:bookmarkEnd w:id="6"/>
      <w:r>
        <w:t>Phenomenological annual plant model</w:t>
      </w:r>
    </w:p>
    <w:p w14:paraId="0D84DC9E" w14:textId="56FD0E4D" w:rsidR="00320E01" w:rsidRDefault="00364BC4" w:rsidP="00194295">
      <w:pPr>
        <w:spacing w:after="202"/>
        <w:contextualSpacing/>
      </w:pPr>
      <w:r>
        <w:t xml:space="preserve">In order to investigate whether this simulation </w:t>
      </w:r>
      <w:r w:rsidR="004B415A">
        <w:t>produces</w:t>
      </w:r>
      <w:r>
        <w:t xml:space="preserve"> HOIs</w:t>
      </w:r>
      <w:r w:rsidR="004B415A">
        <w:t xml:space="preserve"> between the competitors</w:t>
      </w:r>
      <w:r>
        <w:t xml:space="preserve">, we fit </w:t>
      </w:r>
      <w:r w:rsidR="00B144ED">
        <w:t xml:space="preserve">non-linear </w:t>
      </w:r>
      <w:r>
        <w:t xml:space="preserve">phenomenological </w:t>
      </w:r>
      <w:r w:rsidR="00390672">
        <w:t xml:space="preserve">competition </w:t>
      </w:r>
      <w:r>
        <w:t>model</w:t>
      </w:r>
      <w:r w:rsidR="00CE31C5">
        <w:t>s</w:t>
      </w:r>
      <w:r>
        <w:t xml:space="preserve"> to the </w:t>
      </w:r>
      <w:r w:rsidR="007021B4">
        <w:t xml:space="preserve">per capita seed production of each species. </w:t>
      </w:r>
      <w:r w:rsidR="009C6420">
        <w:t xml:space="preserve">After evaluating a number of non-linear models, we found that the </w:t>
      </w:r>
      <w:r w:rsidR="007021B4">
        <w:t xml:space="preserve">Hassel </w:t>
      </w:r>
      <w:r w:rsidR="006F3331">
        <w:t>model</w:t>
      </w:r>
      <w:r w:rsidR="004B415A">
        <w:t xml:space="preserve"> </w:t>
      </w:r>
      <w:r w:rsidR="00194295">
        <w:t>(Equation 6)</w:t>
      </w:r>
      <w:r w:rsidR="009C6420">
        <w:t xml:space="preserve"> fit the outcome of simulated </w:t>
      </w:r>
      <w:r w:rsidR="00B144ED">
        <w:t xml:space="preserve">pairwise </w:t>
      </w:r>
      <w:r w:rsidR="009C6420">
        <w:t>competition well. In the Hassel model</w:t>
      </w:r>
      <m:oMath>
        <m: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 &gt;0</m:t>
        </m:r>
      </m:oMath>
      <w:r w:rsidR="00A6374E">
        <w:t xml:space="preserve"> </w:t>
      </w:r>
      <w:r w:rsidR="007021B4">
        <w:t>is the</w:t>
      </w:r>
      <w:r w:rsidR="00390672">
        <w:t xml:space="preserve"> </w:t>
      </w:r>
      <w:r w:rsidR="007021B4">
        <w:t xml:space="preserve">maximum </w:t>
      </w:r>
      <w:r w:rsidR="00390672">
        <w:t xml:space="preserve">per capita </w:t>
      </w:r>
      <w:r w:rsidR="007021B4">
        <w:t>seed production</w:t>
      </w:r>
      <w:r w:rsidR="00390672">
        <w:t xml:space="preserve">,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effect of species </w:t>
      </w:r>
      <m:oMath>
        <m:r>
          <w:rPr>
            <w:rFonts w:ascii="Cambria Math" w:hAnsi="Cambria Math"/>
          </w:rPr>
          <m:t>j</m:t>
        </m:r>
      </m:oMath>
      <w:r w:rsidR="00390672">
        <w:t xml:space="preserve"> on </w:t>
      </w:r>
      <w:r w:rsidR="00BA6542">
        <w:t xml:space="preserve">species </w:t>
      </w:r>
      <m:oMath>
        <m:r>
          <w:rPr>
            <w:rFonts w:ascii="Cambria Math" w:hAnsi="Cambria Math"/>
          </w:rPr>
          <m:t>i</m:t>
        </m:r>
      </m:oMath>
      <w:r w:rsidR="00390672">
        <w:t xml:space="preserve"> and</w:t>
      </w:r>
      <w:r w:rsidR="00AC4B25">
        <w:t xml:space="preserve"> the exponent on the denominator,</w:t>
      </w:r>
      <w:r w:rsidR="006F3331">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 xml:space="preserve">&gt;0, </m:t>
        </m:r>
      </m:oMath>
      <w:r w:rsidR="00AC4B25">
        <w:t xml:space="preserve"> allows each focal species to respond differently to the sum of competitor effects. W</w:t>
      </w:r>
      <w:r w:rsidR="00320E01">
        <w:t xml:space="preserve">e specified an HOI version of the Hassel model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02"/>
        <w:gridCol w:w="738"/>
      </w:tblGrid>
      <w:tr w:rsidR="00320E01" w14:paraId="677C309E" w14:textId="77777777" w:rsidTr="00103F9B">
        <w:trPr>
          <w:trHeight w:val="503"/>
        </w:trPr>
        <w:tc>
          <w:tcPr>
            <w:tcW w:w="900" w:type="dxa"/>
            <w:vAlign w:val="center"/>
          </w:tcPr>
          <w:p w14:paraId="3D1048AE" w14:textId="77777777" w:rsidR="00320E01" w:rsidRDefault="00320E01" w:rsidP="00103F9B">
            <w:pPr>
              <w:spacing w:after="202"/>
              <w:ind w:firstLine="0"/>
              <w:contextualSpacing/>
            </w:pPr>
          </w:p>
        </w:tc>
        <w:tc>
          <w:tcPr>
            <w:tcW w:w="7002" w:type="dxa"/>
            <w:vAlign w:val="center"/>
          </w:tcPr>
          <w:p w14:paraId="34C1064A" w14:textId="2C7E8645" w:rsidR="00320E01" w:rsidRPr="00284765" w:rsidRDefault="00002D8A" w:rsidP="00103F9B">
            <w:pPr>
              <w:spacing w:after="202"/>
              <w:contextualSpacing/>
              <w:jc w:val="center"/>
              <w:rPr>
                <w:rFonts w:ascii="Cambria Math" w:eastAsia="Cambria" w:hAnsi="Cambria Math" w:cs="Cambria"/>
                <w: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r>
                              <w:rPr>
                                <w:rFonts w:ascii="Cambria Math" w:hAnsi="Cambria Math"/>
                              </w:rPr>
                              <m:t xml:space="preserve">+ </m:t>
                            </m:r>
                            <m:nary>
                              <m:naryPr>
                                <m:chr m:val="∑"/>
                                <m:ctrlPr>
                                  <w:rPr>
                                    <w:rFonts w:ascii="Cambria Math" w:hAnsi="Cambria Math"/>
                                    <w:i/>
                                  </w:rPr>
                                </m:ctrlPr>
                              </m:naryPr>
                              <m:sub>
                                <m:r>
                                  <w:rPr>
                                    <w:rFonts w:ascii="Cambria Math" w:hAnsi="Cambria Math"/>
                                  </w:rPr>
                                  <m:t>j=1</m:t>
                                </m:r>
                              </m:sub>
                              <m:sup>
                                <m:r>
                                  <w:rPr>
                                    <w:rFonts w:ascii="Cambria Math" w:hAnsi="Cambria Math"/>
                                  </w:rPr>
                                  <m:t>3</m:t>
                                </m:r>
                              </m:sup>
                              <m:e>
                                <m:nary>
                                  <m:naryPr>
                                    <m:chr m:val="∑"/>
                                    <m:ctrlPr>
                                      <w:rPr>
                                        <w:rFonts w:ascii="Cambria Math" w:hAnsi="Cambria Math"/>
                                        <w:i/>
                                      </w:rPr>
                                    </m:ctrlPr>
                                  </m:naryPr>
                                  <m:sub>
                                    <m:r>
                                      <w:rPr>
                                        <w:rFonts w:ascii="Cambria Math" w:hAnsi="Cambria Math"/>
                                      </w:rPr>
                                      <m:t>k=j+1</m:t>
                                    </m:r>
                                  </m:sub>
                                  <m:sup>
                                    <m:r>
                                      <w:rPr>
                                        <w:rFonts w:ascii="Cambria Math" w:hAnsi="Cambria Math"/>
                                      </w:rPr>
                                      <m:t>3</m:t>
                                    </m:r>
                                  </m:sup>
                                  <m:e>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e>
                                </m:nary>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6C1B1EDF" w14:textId="0C18FACA" w:rsidR="00320E01" w:rsidRDefault="00320E01" w:rsidP="00103F9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7550D0">
              <w:rPr>
                <w:noProof/>
              </w:rPr>
              <w:t>12</w:t>
            </w:r>
            <w:r>
              <w:rPr>
                <w:noProof/>
              </w:rPr>
              <w:fldChar w:fldCharType="end"/>
            </w:r>
            <w:r>
              <w:t>)</w:t>
            </w:r>
          </w:p>
        </w:tc>
      </w:tr>
    </w:tbl>
    <w:p w14:paraId="226214E9" w14:textId="4E64CBF1" w:rsidR="00320E01" w:rsidRDefault="00320E01" w:rsidP="00320E01">
      <w:pPr>
        <w:spacing w:after="202"/>
        <w:ind w:firstLine="0"/>
        <w:contextualSpacing/>
      </w:pPr>
      <w:r>
        <w:t xml:space="preserve">where </w:t>
      </w:r>
      <w:r w:rsidR="006A3AEE">
        <w:t xml:space="preserve">all </w:t>
      </w:r>
      <w:r>
        <w:t xml:space="preserve">HOI effects </w:t>
      </w:r>
      <w:r w:rsidR="000F1C6B">
        <w:t xml:space="preserve">of </w:t>
      </w:r>
      <w:r w:rsidR="007C5348">
        <w:t>two</w:t>
      </w:r>
      <w:r w:rsidR="00BA6542">
        <w:t xml:space="preserve"> competitor</w:t>
      </w:r>
      <w:r w:rsidR="000F1C6B">
        <w:t xml:space="preserve"> species </w:t>
      </w:r>
      <w:r>
        <w:t xml:space="preserve">on the focal species </w:t>
      </w:r>
      <w:proofErr w:type="spellStart"/>
      <w:r w:rsidRPr="00320E01">
        <w:rPr>
          <w:i/>
        </w:rPr>
        <w:t>i</w:t>
      </w:r>
      <w:proofErr w:type="spellEnd"/>
      <w:r>
        <w:t xml:space="preserve"> are </w:t>
      </w:r>
      <w:r w:rsidR="006A3AEE">
        <w:t>fitted with</w:t>
      </w:r>
      <w:r w:rsidR="00194295">
        <w:t xml:space="preserve"> the coefficients</w:t>
      </w:r>
      <w:r>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BA6542">
        <w:t xml:space="preserve"> (following </w:t>
      </w:r>
      <w:r w:rsidR="00AC4B25">
        <w:t xml:space="preserve">the </w:t>
      </w:r>
      <w:r w:rsidR="00BA6542">
        <w:t>notation in</w:t>
      </w:r>
      <w:r w:rsidR="00AC4B25">
        <w:t xml:space="preserve"> Mayfield and Stouffer (2017)</w:t>
      </w:r>
      <w:r w:rsidR="00BA6542">
        <w:t>)</w:t>
      </w:r>
      <w:r>
        <w:t xml:space="preserve">.  By our definition,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t xml:space="preserve"> </w:t>
      </w:r>
      <w:r w:rsidR="00BA6542">
        <w:t xml:space="preserve">is </w:t>
      </w:r>
      <w:r>
        <w:t>a hard HOI</w:t>
      </w:r>
      <w:r w:rsidR="00BA6542">
        <w:t xml:space="preserve"> (Figure 2D).</w:t>
      </w:r>
      <w:r>
        <w:t xml:space="preserve"> </w:t>
      </w:r>
    </w:p>
    <w:p w14:paraId="0507E0DA" w14:textId="546BDB2B" w:rsidR="003C2385" w:rsidRDefault="003C2385" w:rsidP="00320E01">
      <w:pPr>
        <w:spacing w:after="202"/>
        <w:ind w:firstLine="0"/>
        <w:contextualSpacing/>
      </w:pPr>
      <w:r>
        <w:tab/>
        <w:t>Finally, we also considered a pairwise multiplicative</w:t>
      </w:r>
      <w:r w:rsidR="009C6420">
        <w:t xml:space="preserve"> version of the Hassel</w:t>
      </w:r>
      <w:r>
        <w:t xml:space="preserv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02"/>
        <w:gridCol w:w="738"/>
      </w:tblGrid>
      <w:tr w:rsidR="003C2385" w14:paraId="10499D70" w14:textId="77777777" w:rsidTr="00103F9B">
        <w:trPr>
          <w:trHeight w:val="503"/>
        </w:trPr>
        <w:tc>
          <w:tcPr>
            <w:tcW w:w="900" w:type="dxa"/>
            <w:vAlign w:val="center"/>
          </w:tcPr>
          <w:p w14:paraId="45881D3C" w14:textId="77777777" w:rsidR="003C2385" w:rsidRDefault="003C2385" w:rsidP="00103F9B">
            <w:pPr>
              <w:spacing w:after="202"/>
              <w:ind w:firstLine="0"/>
              <w:contextualSpacing/>
            </w:pPr>
          </w:p>
        </w:tc>
        <w:tc>
          <w:tcPr>
            <w:tcW w:w="7002" w:type="dxa"/>
            <w:vAlign w:val="center"/>
          </w:tcPr>
          <w:p w14:paraId="11D66669" w14:textId="296DC93A" w:rsidR="003C2385" w:rsidRPr="00103F9B" w:rsidRDefault="00002D8A" w:rsidP="00103F9B">
            <w:pPr>
              <w:spacing w:after="202"/>
              <w:contextualSpacing/>
              <w:jc w:val="center"/>
              <w:rPr>
                <w:rFonts w:ascii="Cambria Math" w:eastAsia="Cambria" w:hAnsi="Cambria Math" w:cs="Cambria"/>
                <w: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nary>
                              <m:naryPr>
                                <m:chr m:val="∏"/>
                                <m:ctrlPr>
                                  <w:rPr>
                                    <w:rFonts w:ascii="Cambria Math" w:hAnsi="Cambria Math"/>
                                    <w:i/>
                                  </w:rPr>
                                </m:ctrlPr>
                              </m:naryPr>
                              <m:sub>
                                <m:r>
                                  <w:rPr>
                                    <w:rFonts w:ascii="Cambria Math" w:hAnsi="Cambria Math"/>
                                  </w:rPr>
                                  <m:t>j=1</m:t>
                                </m:r>
                              </m:sub>
                              <m:sup>
                                <m:r>
                                  <w:rPr>
                                    <w:rFonts w:ascii="Cambria Math" w:hAnsi="Cambria Math"/>
                                  </w:rPr>
                                  <m:t>3</m:t>
                                </m:r>
                              </m:sup>
                              <m:e>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d>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692374ED" w14:textId="3836981B" w:rsidR="003C2385" w:rsidRDefault="003C2385" w:rsidP="00103F9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BA6542">
              <w:rPr>
                <w:noProof/>
              </w:rPr>
              <w:t>13</w:t>
            </w:r>
            <w:r>
              <w:rPr>
                <w:noProof/>
              </w:rPr>
              <w:fldChar w:fldCharType="end"/>
            </w:r>
            <w:r>
              <w:t>)</w:t>
            </w:r>
          </w:p>
        </w:tc>
      </w:tr>
    </w:tbl>
    <w:p w14:paraId="55B3B1E3" w14:textId="56A175E8" w:rsidR="00320E01" w:rsidRDefault="00103F9B" w:rsidP="00CC0BA7">
      <w:pPr>
        <w:spacing w:after="202"/>
        <w:ind w:firstLine="0"/>
        <w:contextualSpacing/>
      </w:pPr>
      <w:r>
        <w:t>This model does not have HOIs per our definition</w:t>
      </w:r>
      <w:r w:rsidR="00BA6542">
        <w:t>—</w:t>
      </w:r>
      <w:r w:rsidR="00C72865">
        <w:t xml:space="preserve">all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C72865">
        <w:t xml:space="preserve"> and </w:t>
      </w:r>
      <m:oMath>
        <m:sSub>
          <m:sSubPr>
            <m:ctrlPr>
              <w:rPr>
                <w:rFonts w:ascii="Cambria Math" w:hAnsi="Cambria Math"/>
                <w:i/>
              </w:rPr>
            </m:ctrlPr>
          </m:sSubPr>
          <m:e>
            <m:r>
              <w:rPr>
                <w:rFonts w:ascii="Cambria Math" w:hAnsi="Cambria Math"/>
              </w:rPr>
              <m:t>τ</m:t>
            </m:r>
          </m:e>
          <m:sub>
            <m:r>
              <w:rPr>
                <w:rFonts w:ascii="Cambria Math" w:hAnsi="Cambria Math"/>
              </w:rPr>
              <m:t>i</m:t>
            </m:r>
          </m:sub>
        </m:sSub>
      </m:oMath>
      <w:r w:rsidR="00C72865">
        <w:t xml:space="preserve"> </w:t>
      </w:r>
      <w:r w:rsidR="00BA6542">
        <w:t xml:space="preserve">parameters can </w:t>
      </w:r>
      <w:r w:rsidR="00C72865">
        <w:t xml:space="preserve">be fit from the pairwise </w:t>
      </w:r>
      <w:r w:rsidR="00531545">
        <w:t>case</w:t>
      </w:r>
      <w:r w:rsidR="00BA6542">
        <w:t>s</w:t>
      </w:r>
      <w:r w:rsidR="00531545">
        <w:t xml:space="preserve"> where </w:t>
      </w:r>
      <w:r w:rsidR="00BA6542">
        <w:t xml:space="preserve">the focal </w:t>
      </w:r>
      <w:r w:rsidR="00531545">
        <w:t xml:space="preserve">species </w:t>
      </w:r>
      <w:proofErr w:type="spellStart"/>
      <w:r w:rsidR="00531545" w:rsidRPr="009F10E8">
        <w:rPr>
          <w:i/>
        </w:rPr>
        <w:t>i</w:t>
      </w:r>
      <w:proofErr w:type="spellEnd"/>
      <w:r w:rsidR="00531545">
        <w:t xml:space="preserve"> competes with each </w:t>
      </w:r>
      <w:r w:rsidR="00BA6542">
        <w:t xml:space="preserve">other </w:t>
      </w:r>
      <w:r w:rsidR="00531545">
        <w:t>species in isolation</w:t>
      </w:r>
      <w:r>
        <w:t xml:space="preserve">. However, when there are two or more competitors the denominator becomes a </w:t>
      </w:r>
      <w:r>
        <w:lastRenderedPageBreak/>
        <w:t>polynomial with multiplicative terms of competitor density.</w:t>
      </w:r>
      <w:r w:rsidR="0086247B">
        <w:t xml:space="preserve"> </w:t>
      </w:r>
      <w:r w:rsidR="00B44E58">
        <w:t>In the case of only one competitor species, it collapses to the same pairwise model at the Hassel model.</w:t>
      </w:r>
      <w:r w:rsidR="0086247B">
        <w:t xml:space="preserve"> Thus, contrasting this model with the HOI model allows us to test whether hard HOIs</w:t>
      </w:r>
      <w:r w:rsidR="00BA6542">
        <w:t xml:space="preserve"> are required as opposed to a</w:t>
      </w:r>
      <w:r w:rsidR="00AC4B25">
        <w:t xml:space="preserve"> simpler</w:t>
      </w:r>
      <w:r w:rsidR="00BA6542">
        <w:t xml:space="preserve"> non-linear function without HOIs</w:t>
      </w:r>
      <w:r w:rsidR="0086247B">
        <w:t xml:space="preserve">. </w:t>
      </w:r>
    </w:p>
    <w:p w14:paraId="4A0107D3" w14:textId="27AF78AC" w:rsidR="00C0261A" w:rsidRDefault="00103F9B">
      <w:pPr>
        <w:spacing w:after="202"/>
        <w:contextualSpacing/>
      </w:pPr>
      <w:r>
        <w:t>We first fit the Hassel model to the</w:t>
      </w:r>
      <w:r w:rsidR="003F4443">
        <w:t xml:space="preserve"> pairwise cases</w:t>
      </w:r>
      <w:r>
        <w:t xml:space="preserve"> and </w:t>
      </w:r>
      <w:r w:rsidR="003F4443">
        <w:t xml:space="preserve">checked </w:t>
      </w:r>
      <w:r w:rsidR="00AC4B25">
        <w:t xml:space="preserve">the model fit </w:t>
      </w:r>
      <w:r w:rsidR="00BA6542">
        <w:t>graphically</w:t>
      </w:r>
      <w:r w:rsidR="003F4443">
        <w:t xml:space="preserve">. </w:t>
      </w:r>
      <w:r>
        <w:t xml:space="preserve">We then fit </w:t>
      </w:r>
      <w:r w:rsidR="00D10D8E">
        <w:t>the</w:t>
      </w:r>
      <w:r w:rsidR="00AC4B25">
        <w:t xml:space="preserve"> Hassel </w:t>
      </w:r>
      <w:r w:rsidR="00D10D8E">
        <w:t xml:space="preserve">models with and without the HOIs </w:t>
      </w:r>
      <w:r w:rsidR="00AC4B25">
        <w:t xml:space="preserve">and </w:t>
      </w:r>
      <w:r w:rsidR="00D10D8E">
        <w:t>the multiplicative pairwise model (Equation</w:t>
      </w:r>
      <w:r w:rsidR="00BA6542">
        <w:t xml:space="preserve"> 13</w:t>
      </w:r>
      <w:r w:rsidR="00D10D8E">
        <w:t>)</w:t>
      </w:r>
      <w:r>
        <w:t xml:space="preserve"> to the full</w:t>
      </w:r>
      <w:r w:rsidR="0086247B">
        <w:t xml:space="preserve"> </w:t>
      </w:r>
      <w:r w:rsidR="00AC4B25">
        <w:t>set of two competitor</w:t>
      </w:r>
      <w:r w:rsidR="00AC180C">
        <w:t xml:space="preserve"> densities</w:t>
      </w:r>
      <w:r w:rsidR="003D6665">
        <w:t xml:space="preserve">. </w:t>
      </w:r>
      <w:r w:rsidR="0086247B">
        <w:t xml:space="preserve"> </w:t>
      </w:r>
      <w:r>
        <w:t xml:space="preserve">For </w:t>
      </w:r>
      <w:r w:rsidR="0086247B">
        <w:t xml:space="preserve">each </w:t>
      </w:r>
      <w:r w:rsidR="006A3AEE">
        <w:t xml:space="preserve">focal species and model, </w:t>
      </w:r>
      <w:r w:rsidR="00671088">
        <w:t>we calculated root mean squared error (RMSE) as a measure of goodness of fit</w:t>
      </w:r>
      <w:r w:rsidR="00AC4B25">
        <w:t xml:space="preserve"> and </w:t>
      </w:r>
      <w:r>
        <w:t xml:space="preserve">evaluated the strength and direction of HOIs </w:t>
      </w:r>
      <w:r w:rsidR="0086247B">
        <w:t xml:space="preserve">by examining </w:t>
      </w:r>
      <w:r>
        <w:t xml:space="preserve">the </w:t>
      </w:r>
      <w:r w:rsidR="006E2C31">
        <w:t xml:space="preserve">HOI </w:t>
      </w:r>
      <w:r>
        <w:t>coefficients</w:t>
      </w:r>
      <w:r w:rsidR="006A3AEE">
        <w:t>,</w:t>
      </w:r>
      <w:r w:rsidR="006E2C31">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6E2C31">
        <w:t>.</w:t>
      </w:r>
      <w:r>
        <w:t xml:space="preserve"> </w:t>
      </w:r>
      <w:r w:rsidR="0086247B">
        <w:t xml:space="preserve"> </w:t>
      </w:r>
      <w:r w:rsidR="00775FF0">
        <w:t>We fit all</w:t>
      </w:r>
      <w:r w:rsidR="0086247B">
        <w:t xml:space="preserve"> models</w:t>
      </w:r>
      <w:r w:rsidR="00775FF0">
        <w:t xml:space="preserve"> with</w:t>
      </w:r>
      <w:r w:rsidR="0086247B">
        <w:t xml:space="preserve"> the non-linear least squares</w:t>
      </w:r>
      <w:r w:rsidR="006A3AEE">
        <w:t xml:space="preserve"> modelling function, </w:t>
      </w:r>
      <w:proofErr w:type="spellStart"/>
      <w:r w:rsidR="0086247B" w:rsidRPr="006A3AEE">
        <w:rPr>
          <w:rFonts w:ascii="Lucida Console" w:hAnsi="Lucida Console" w:cs="Arial"/>
        </w:rPr>
        <w:t>nls</w:t>
      </w:r>
      <w:proofErr w:type="spellEnd"/>
      <w:r w:rsidR="006A3AEE">
        <w:rPr>
          <w:rFonts w:ascii="Lucida Console" w:hAnsi="Lucida Console" w:cs="Arial"/>
        </w:rPr>
        <w:t>,</w:t>
      </w:r>
      <w:r w:rsidR="006A3AEE">
        <w:t xml:space="preserve"> </w:t>
      </w:r>
      <w:r w:rsidR="0086247B">
        <w:t>in R</w:t>
      </w:r>
      <w:r w:rsidR="00A21E12">
        <w:t>.</w:t>
      </w:r>
      <w:r w:rsidR="0086247B">
        <w:t xml:space="preserve"> Code to run the simulations, fit the models and produce the figures is given in the online supporting information.  </w:t>
      </w:r>
      <w:r w:rsidR="00A21E12">
        <w:t xml:space="preserve"> </w:t>
      </w:r>
    </w:p>
    <w:p w14:paraId="217440DB" w14:textId="14D164E4" w:rsidR="00B93196" w:rsidRDefault="00671088" w:rsidP="00057A7A">
      <w:pPr>
        <w:pStyle w:val="Heading"/>
      </w:pPr>
      <w:bookmarkStart w:id="7" w:name="model-fits"/>
      <w:bookmarkEnd w:id="7"/>
      <w:r>
        <w:t>Results</w:t>
      </w:r>
    </w:p>
    <w:p w14:paraId="04BF2EEA" w14:textId="787E409B" w:rsidR="001C39F2" w:rsidRDefault="00E97CEA" w:rsidP="001C39F2">
      <w:pPr>
        <w:spacing w:after="202"/>
        <w:contextualSpacing/>
      </w:pPr>
      <w:r>
        <w:t xml:space="preserve">For all three species we found the </w:t>
      </w:r>
      <w:r w:rsidR="008B3566">
        <w:t xml:space="preserve">Hassel model fit </w:t>
      </w:r>
      <w:r>
        <w:t xml:space="preserve">the </w:t>
      </w:r>
      <w:r w:rsidR="00021DB6">
        <w:t xml:space="preserve">simulated </w:t>
      </w:r>
      <w:r w:rsidR="008B3566">
        <w:t xml:space="preserve">pairwise </w:t>
      </w:r>
      <w:r w:rsidR="00021DB6">
        <w:t>data accurately</w:t>
      </w:r>
      <w:r w:rsidR="002F170D">
        <w:t xml:space="preserve"> </w:t>
      </w:r>
      <w:r w:rsidR="00CB76E3">
        <w:t>(</w:t>
      </w:r>
      <w:r w:rsidR="00CB76E3">
        <w:fldChar w:fldCharType="begin"/>
      </w:r>
      <w:r w:rsidR="00CB76E3">
        <w:instrText xml:space="preserve"> REF _Ref514237754 \h </w:instrText>
      </w:r>
      <w:r w:rsidR="00CB76E3">
        <w:fldChar w:fldCharType="separate"/>
      </w:r>
      <w:r w:rsidR="007550D0">
        <w:t xml:space="preserve">Figure </w:t>
      </w:r>
      <w:r w:rsidR="007550D0">
        <w:rPr>
          <w:noProof/>
        </w:rPr>
        <w:t>5</w:t>
      </w:r>
      <w:r w:rsidR="00CB76E3">
        <w:fldChar w:fldCharType="end"/>
      </w:r>
      <w:r w:rsidR="00CB76E3">
        <w:t>)</w:t>
      </w:r>
      <w:r>
        <w:t xml:space="preserve">.  </w:t>
      </w:r>
      <w:r w:rsidR="00F93233">
        <w:t>Next, w</w:t>
      </w:r>
      <w:r w:rsidR="00671088">
        <w:t xml:space="preserve">e compared the three phenomenological models fit to the full range of competitor densities </w:t>
      </w:r>
      <w:r w:rsidR="002F170D">
        <w:t>(</w:t>
      </w:r>
      <w:r w:rsidR="002F170D">
        <w:fldChar w:fldCharType="begin"/>
      </w:r>
      <w:r w:rsidR="002F170D">
        <w:instrText xml:space="preserve"> REF _Ref524701722 \h </w:instrText>
      </w:r>
      <w:r w:rsidR="002F170D">
        <w:fldChar w:fldCharType="separate"/>
      </w:r>
      <w:r w:rsidR="007550D0">
        <w:t xml:space="preserve">Figure </w:t>
      </w:r>
      <w:r w:rsidR="007550D0">
        <w:rPr>
          <w:noProof/>
        </w:rPr>
        <w:t>6</w:t>
      </w:r>
      <w:r w:rsidR="002F170D">
        <w:fldChar w:fldCharType="end"/>
      </w:r>
      <w:r w:rsidR="002F170D">
        <w:t>)</w:t>
      </w:r>
      <w:r w:rsidR="00D27415">
        <w:t>.</w:t>
      </w:r>
      <w:r w:rsidR="00B251E4">
        <w:t xml:space="preserve"> </w:t>
      </w:r>
      <w:r w:rsidR="00172674">
        <w:t xml:space="preserve"> </w:t>
      </w:r>
      <w:r w:rsidR="00671088">
        <w:t xml:space="preserve">For the early season species, the Hassel model </w:t>
      </w:r>
      <w:r w:rsidR="00517128">
        <w:t xml:space="preserve">with and without </w:t>
      </w:r>
      <w:r w:rsidR="00671088">
        <w:t xml:space="preserve">the HOI showed more or less equivalent fits to the data with only a slight decrease in RMSE for the HOI model (Figure </w:t>
      </w:r>
      <w:r w:rsidR="00BA6542">
        <w:t xml:space="preserve">6 </w:t>
      </w:r>
      <w:r w:rsidR="00671088">
        <w:t xml:space="preserve">A&amp;G).  For the mid-season </w:t>
      </w:r>
      <w:r w:rsidR="009C6420">
        <w:t>and late-season species</w:t>
      </w:r>
      <w:r w:rsidR="00671088">
        <w:t xml:space="preserve">, we found that the HOI model fit the data better than the </w:t>
      </w:r>
      <w:r w:rsidR="00517128">
        <w:t xml:space="preserve">pairwise </w:t>
      </w:r>
      <w:r w:rsidR="00671088">
        <w:t xml:space="preserve">Hassel model (Figure </w:t>
      </w:r>
      <w:r w:rsidR="00BA6542">
        <w:t xml:space="preserve">6 </w:t>
      </w:r>
      <w:r w:rsidR="00671088">
        <w:t>B&amp;H</w:t>
      </w:r>
      <w:r w:rsidR="00BA6542">
        <w:t xml:space="preserve"> vs.</w:t>
      </w:r>
      <w:r w:rsidR="009C6420">
        <w:t xml:space="preserve"> </w:t>
      </w:r>
      <w:r w:rsidR="00BA6542">
        <w:t xml:space="preserve">6 </w:t>
      </w:r>
      <w:r w:rsidR="009C6420">
        <w:t>C&amp;I</w:t>
      </w:r>
      <w:r w:rsidR="00671088">
        <w:t xml:space="preserve">).  </w:t>
      </w:r>
      <w:r w:rsidR="00D94554">
        <w:t>T</w:t>
      </w:r>
      <w:r w:rsidR="00901D07">
        <w:t>he inability of the</w:t>
      </w:r>
      <w:r w:rsidR="00F0630B">
        <w:t xml:space="preserve"> pairwise</w:t>
      </w:r>
      <w:r w:rsidR="00901D07">
        <w:t xml:space="preserve"> Hassel model </w:t>
      </w:r>
      <w:r w:rsidR="00D94554">
        <w:t xml:space="preserve">to fit the per capita seed output of the mid and late-season species can be seen </w:t>
      </w:r>
      <w:r w:rsidR="00901D07">
        <w:t xml:space="preserve">by plotting </w:t>
      </w:r>
      <w:r w:rsidR="00901D07">
        <w:lastRenderedPageBreak/>
        <w:t xml:space="preserve">the observed and per capita seed production against competitor density (Figure </w:t>
      </w:r>
      <w:r w:rsidR="00BA6542">
        <w:t>S2</w:t>
      </w:r>
      <w:r w:rsidR="00901D07">
        <w:t xml:space="preserve">).  </w:t>
      </w:r>
      <w:r w:rsidR="00FD78A6">
        <w:t>T</w:t>
      </w:r>
      <w:r w:rsidR="00901D07">
        <w:t xml:space="preserve">he fitted HOI </w:t>
      </w:r>
      <w:r w:rsidR="00D94554">
        <w:t>coefficients</w:t>
      </w:r>
      <w:r w:rsidR="00901D07">
        <w:t xml:space="preserve"> also showed </w:t>
      </w:r>
      <w:r w:rsidR="00D94554">
        <w:t>strong</w:t>
      </w:r>
      <w:r w:rsidR="009C6420">
        <w:t>er</w:t>
      </w:r>
      <w:r w:rsidR="00D94554">
        <w:t xml:space="preserve"> </w:t>
      </w:r>
      <w:r w:rsidR="00901D07">
        <w:t xml:space="preserve">HOIs </w:t>
      </w:r>
      <w:r w:rsidR="00D94554">
        <w:t xml:space="preserve">for </w:t>
      </w:r>
      <w:r w:rsidR="00901D07">
        <w:t xml:space="preserve">the mid and late season species but not </w:t>
      </w:r>
      <w:r w:rsidR="00D94554">
        <w:t xml:space="preserve">for </w:t>
      </w:r>
      <w:r w:rsidR="00901D07">
        <w:t xml:space="preserve">the early season species (Figure </w:t>
      </w:r>
      <w:r w:rsidR="00BA6542">
        <w:t>7</w:t>
      </w:r>
      <w:r w:rsidR="00901D07">
        <w:t xml:space="preserve">). </w:t>
      </w:r>
      <w:r w:rsidR="00D94554">
        <w:t xml:space="preserve"> In all cases, the </w:t>
      </w:r>
      <w:r w:rsidR="001C39F2">
        <w:t xml:space="preserve">fitted HOI coefficients,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1C39F2">
        <w:t xml:space="preserve">, were of smaller magnitude than the fitted pairwise effects,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1C39F2">
        <w:t xml:space="preserve"> (Figure </w:t>
      </w:r>
      <w:r w:rsidR="00BA6542">
        <w:t>7</w:t>
      </w:r>
      <w:r w:rsidR="001C39F2">
        <w:t xml:space="preserve">).  </w:t>
      </w:r>
      <w:r w:rsidR="00FD78A6">
        <w:t xml:space="preserve">The multiplicative model </w:t>
      </w:r>
      <w:r w:rsidR="00BA6542">
        <w:t xml:space="preserve">(Equation 13) </w:t>
      </w:r>
      <w:r w:rsidR="00FD78A6">
        <w:t xml:space="preserve">fit the multi-competitor dynamics </w:t>
      </w:r>
      <w:r w:rsidR="009C6420">
        <w:t>poorly when compared to the</w:t>
      </w:r>
      <w:r w:rsidR="00FD78A6">
        <w:t xml:space="preserve"> </w:t>
      </w:r>
      <w:r w:rsidR="00FC1600">
        <w:t xml:space="preserve">pairwise </w:t>
      </w:r>
      <w:r w:rsidR="00F0630B">
        <w:t>model and the</w:t>
      </w:r>
      <w:r w:rsidR="00FC1600">
        <w:t xml:space="preserve"> HOI </w:t>
      </w:r>
      <w:r w:rsidR="00FD78A6">
        <w:t>model (Figure 4 D</w:t>
      </w:r>
      <w:r w:rsidR="00BA6542">
        <w:t>-</w:t>
      </w:r>
      <w:r w:rsidR="00FD78A6">
        <w:t>F).</w:t>
      </w:r>
    </w:p>
    <w:p w14:paraId="6D4BF3CC" w14:textId="26A3E33D" w:rsidR="00901D07" w:rsidRPr="00901D07" w:rsidRDefault="00901D07" w:rsidP="00901D07">
      <w:pPr>
        <w:pStyle w:val="Heading"/>
      </w:pPr>
      <w:r>
        <w:t>Discussion</w:t>
      </w:r>
    </w:p>
    <w:p w14:paraId="0436FD2A" w14:textId="6D3F0D82" w:rsidR="009C4676" w:rsidRPr="008A121F" w:rsidRDefault="00901D07" w:rsidP="009C2F65">
      <w:pPr>
        <w:spacing w:after="202"/>
        <w:ind w:firstLine="0"/>
        <w:contextualSpacing/>
        <w:rPr>
          <w:i/>
        </w:rPr>
      </w:pPr>
      <w:r>
        <w:rPr>
          <w:i/>
        </w:rPr>
        <w:t>Evidence for higher order interactions</w:t>
      </w:r>
    </w:p>
    <w:p w14:paraId="3265F413" w14:textId="4EFCE2B5" w:rsidR="00582922" w:rsidRDefault="00B01555" w:rsidP="00BE0FC8">
      <w:pPr>
        <w:spacing w:after="202"/>
        <w:contextualSpacing/>
      </w:pPr>
      <w:r>
        <w:t xml:space="preserve">Our simulation shows clear evidence for HOIs affecting </w:t>
      </w:r>
      <w:r w:rsidR="001C39F2">
        <w:t>two of the three virtual species in our simulations</w:t>
      </w:r>
      <w:r w:rsidR="00582922">
        <w:t xml:space="preserve"> (</w:t>
      </w:r>
      <w:r w:rsidR="00FD78A6">
        <w:t>Figure</w:t>
      </w:r>
      <w:r w:rsidR="00D52920">
        <w:t>s</w:t>
      </w:r>
      <w:r w:rsidR="00FD78A6">
        <w:t xml:space="preserve"> </w:t>
      </w:r>
      <w:r w:rsidR="00D52920">
        <w:t>6 &amp; 7</w:t>
      </w:r>
      <w:r w:rsidR="00582922">
        <w:t>)</w:t>
      </w:r>
      <w:r w:rsidR="001C39F2">
        <w:t>.  For the</w:t>
      </w:r>
      <w:r w:rsidR="00FD78A6">
        <w:t xml:space="preserve"> mid and late season species, </w:t>
      </w:r>
      <w:r w:rsidR="001C39F2">
        <w:t xml:space="preserve">the strength of </w:t>
      </w:r>
      <w:r w:rsidR="00FD78A6">
        <w:t xml:space="preserve">per capita competition </w:t>
      </w:r>
      <w:r>
        <w:t xml:space="preserve">changed depending on the </w:t>
      </w:r>
      <w:r w:rsidR="00FD78A6">
        <w:t>presence</w:t>
      </w:r>
      <w:r>
        <w:t xml:space="preserve"> of </w:t>
      </w:r>
      <w:r w:rsidR="00FD78A6">
        <w:t>other interspecific competitors</w:t>
      </w:r>
      <w:r w:rsidR="001C39F2">
        <w:t xml:space="preserve">. </w:t>
      </w:r>
      <w:r>
        <w:t xml:space="preserve"> </w:t>
      </w:r>
      <w:r w:rsidR="00582922">
        <w:t>Specifically</w:t>
      </w:r>
      <w:r>
        <w:t xml:space="preserve">, </w:t>
      </w:r>
      <w:r w:rsidR="00F93233">
        <w:t>the presence of</w:t>
      </w:r>
      <w:r>
        <w:t xml:space="preserve"> early </w:t>
      </w:r>
      <w:r w:rsidR="00F93233">
        <w:t>or</w:t>
      </w:r>
      <w:r w:rsidR="00582922">
        <w:t xml:space="preserve"> mid-season </w:t>
      </w:r>
      <w:r w:rsidR="00D52920">
        <w:t xml:space="preserve">competitors </w:t>
      </w:r>
      <w:r>
        <w:t>increased the per capita effect</w:t>
      </w:r>
      <w:r w:rsidR="00FD78A6">
        <w:t>s</w:t>
      </w:r>
      <w:r>
        <w:t xml:space="preserve"> of </w:t>
      </w:r>
      <w:r w:rsidR="00FD78A6">
        <w:t xml:space="preserve">competition </w:t>
      </w:r>
      <w:r w:rsidR="00582922">
        <w:t xml:space="preserve">on the late-season species (Figure </w:t>
      </w:r>
      <w:r w:rsidR="00D52920">
        <w:t>7</w:t>
      </w:r>
      <w:r w:rsidR="00582922">
        <w:t>F). Likewise, the</w:t>
      </w:r>
      <w:r w:rsidR="00F93233">
        <w:t xml:space="preserve"> presence of the</w:t>
      </w:r>
      <w:r w:rsidR="00582922">
        <w:t xml:space="preserve"> early season species increased the </w:t>
      </w:r>
      <w:r w:rsidR="00FD78A6">
        <w:t>per capita effect</w:t>
      </w:r>
      <w:r w:rsidR="00125494">
        <w:t>s</w:t>
      </w:r>
      <w:r w:rsidR="00582922">
        <w:t xml:space="preserve"> </w:t>
      </w:r>
      <w:r w:rsidR="00125494">
        <w:t xml:space="preserve">of competition on </w:t>
      </w:r>
      <w:r w:rsidR="00FD78A6">
        <w:t>the mid-season species</w:t>
      </w:r>
      <w:r w:rsidR="00582922">
        <w:t xml:space="preserve"> (Figure </w:t>
      </w:r>
      <w:r w:rsidR="00D52920">
        <w:t>7</w:t>
      </w:r>
      <w:r w:rsidR="00582922">
        <w:t xml:space="preserve">E).  For the early season species, </w:t>
      </w:r>
      <w:r w:rsidR="00125494">
        <w:t xml:space="preserve">no clear HOIs were detected: </w:t>
      </w:r>
      <w:r w:rsidR="00582922">
        <w:t xml:space="preserve">the </w:t>
      </w:r>
      <w:r w:rsidR="00797D3B">
        <w:t xml:space="preserve">pairwise interaction </w:t>
      </w:r>
      <w:r w:rsidR="00FD78A6">
        <w:t xml:space="preserve">Hassel model fit the data nearly as well as the HOI model (Figure </w:t>
      </w:r>
      <w:r w:rsidR="00D52920">
        <w:t>6</w:t>
      </w:r>
      <w:r w:rsidR="00FD78A6">
        <w:t xml:space="preserve">) and the </w:t>
      </w:r>
      <w:r w:rsidR="00582922">
        <w:t>magnitudes of</w:t>
      </w:r>
      <w:r w:rsidR="00F93233">
        <w:t xml:space="preserve"> the</w:t>
      </w:r>
      <w:r w:rsidR="00582922">
        <w:t xml:space="preserve"> HOI coefficients were small (Figure </w:t>
      </w:r>
      <w:r w:rsidR="00D52920">
        <w:t>7D</w:t>
      </w:r>
      <w:r w:rsidR="00582922">
        <w:t xml:space="preserve">). </w:t>
      </w:r>
    </w:p>
    <w:p w14:paraId="4ED05259" w14:textId="6B6D6E5A" w:rsidR="00582922" w:rsidRDefault="00FF7F78" w:rsidP="00BE0FC8">
      <w:pPr>
        <w:spacing w:after="202"/>
        <w:contextualSpacing/>
      </w:pPr>
      <w:r>
        <w:t xml:space="preserve">We observe competition in </w:t>
      </w:r>
      <w:r w:rsidR="00EF17C0">
        <w:t>our simulations</w:t>
      </w:r>
      <w:r>
        <w:t xml:space="preserve"> because of a feedback between individual density and resource concentration.  As individuals </w:t>
      </w:r>
      <w:r w:rsidR="00582922">
        <w:t xml:space="preserve">grow, they draw down resource concentrations (Figure </w:t>
      </w:r>
      <w:r w:rsidR="00D52920">
        <w:t>S1</w:t>
      </w:r>
      <w:r w:rsidR="00582922">
        <w:t>)</w:t>
      </w:r>
      <w:r w:rsidR="00F93233">
        <w:t xml:space="preserve">, this decreases the rate of resource </w:t>
      </w:r>
      <w:r w:rsidR="00F0630B">
        <w:t xml:space="preserve">acquisition </w:t>
      </w:r>
      <w:r w:rsidR="00F93233">
        <w:t xml:space="preserve">into </w:t>
      </w:r>
      <w:r w:rsidR="00F93233">
        <w:lastRenderedPageBreak/>
        <w:t>the roots</w:t>
      </w:r>
      <w:r w:rsidR="009C6420">
        <w:t xml:space="preserve"> by (</w:t>
      </w:r>
      <w:r w:rsidR="00D52920">
        <w:t xml:space="preserve">Equation </w:t>
      </w:r>
      <w:r w:rsidR="009C6420">
        <w:t xml:space="preserve">10) </w:t>
      </w:r>
      <w:r w:rsidR="00F93233">
        <w:t xml:space="preserve">and </w:t>
      </w:r>
      <w:r>
        <w:t xml:space="preserve">slows the growth of </w:t>
      </w:r>
      <w:r w:rsidR="00125494">
        <w:t>other</w:t>
      </w:r>
      <w:r>
        <w:t xml:space="preserve"> individuals in the community. The </w:t>
      </w:r>
      <w:r w:rsidR="00125494">
        <w:t>magnitudes</w:t>
      </w:r>
      <w:r>
        <w:t xml:space="preserve"> of pairwise interactions between species is easily understood from this perspective. For instance, the late season species has a </w:t>
      </w:r>
      <w:r w:rsidR="00EF17C0">
        <w:t>weak</w:t>
      </w:r>
      <w:r>
        <w:t xml:space="preserve"> </w:t>
      </w:r>
      <w:r w:rsidR="00F8004E">
        <w:t xml:space="preserve">per capita </w:t>
      </w:r>
      <w:r>
        <w:t>effect on the early season species</w:t>
      </w:r>
      <w:r w:rsidR="00125494">
        <w:t xml:space="preserve"> </w:t>
      </w:r>
      <w:r w:rsidR="0060051F">
        <w:t xml:space="preserve">because while </w:t>
      </w:r>
      <w:r w:rsidR="00125494">
        <w:t xml:space="preserve">the early species is active, roughly </w:t>
      </w:r>
      <w:r w:rsidR="006512B3">
        <w:t>day 0 to day</w:t>
      </w:r>
      <w:r w:rsidR="00125494">
        <w:t xml:space="preserve"> 30, the late-season species rem</w:t>
      </w:r>
      <w:r w:rsidR="0060051F">
        <w:t>ains</w:t>
      </w:r>
      <w:r w:rsidR="00125494">
        <w:t xml:space="preserve"> small</w:t>
      </w:r>
      <w:r w:rsidR="009C6420">
        <w:t xml:space="preserve"> and has a slow absolute rate of resource uptake</w:t>
      </w:r>
      <w:r w:rsidR="00125494">
        <w:t xml:space="preserve"> </w:t>
      </w:r>
      <w:r>
        <w:t xml:space="preserve">(Figure </w:t>
      </w:r>
      <w:r w:rsidR="0060051F">
        <w:t>4A—blue line</w:t>
      </w:r>
      <w:r w:rsidR="0060051F" w:rsidDel="0060051F">
        <w:t xml:space="preserve"> </w:t>
      </w:r>
      <w:r>
        <w:t xml:space="preserve">). </w:t>
      </w:r>
      <w:r w:rsidR="00125494">
        <w:t xml:space="preserve">In contrast, the mid-season species has a stronger effect on the early season species because it grows faster during the same period (Figure </w:t>
      </w:r>
      <w:r w:rsidR="0060051F">
        <w:t>4A—red line</w:t>
      </w:r>
      <w:r w:rsidR="00125494">
        <w:t xml:space="preserve">).  On the other hand, the early season species </w:t>
      </w:r>
      <w:r w:rsidR="006512B3">
        <w:t xml:space="preserve">has a weak effect on the late season species because the former </w:t>
      </w:r>
      <w:r w:rsidR="00125494">
        <w:t xml:space="preserve">stops growing </w:t>
      </w:r>
      <w:r w:rsidR="006512B3">
        <w:t>before the la</w:t>
      </w:r>
      <w:r w:rsidR="00776367">
        <w:t>t</w:t>
      </w:r>
      <w:r w:rsidR="006512B3">
        <w:t>ter does the majority of its growth</w:t>
      </w:r>
      <w:r w:rsidR="00125494">
        <w:t xml:space="preserve"> (Figure </w:t>
      </w:r>
      <w:r w:rsidR="0060051F">
        <w:t>4A—black line</w:t>
      </w:r>
      <w:r w:rsidR="00125494">
        <w:t xml:space="preserve">). </w:t>
      </w:r>
    </w:p>
    <w:p w14:paraId="47F75D52" w14:textId="608E197E" w:rsidR="00EF17C0" w:rsidRDefault="00EF17C0" w:rsidP="00BE0FC8">
      <w:pPr>
        <w:spacing w:after="202"/>
        <w:contextualSpacing/>
      </w:pPr>
      <w:r>
        <w:t xml:space="preserve">The </w:t>
      </w:r>
      <w:r w:rsidR="00125494">
        <w:t>simplicity</w:t>
      </w:r>
      <w:r>
        <w:t xml:space="preserve"> of th</w:t>
      </w:r>
      <w:r w:rsidR="00125494">
        <w:t>e</w:t>
      </w:r>
      <w:r>
        <w:t xml:space="preserve"> simulation make</w:t>
      </w:r>
      <w:r w:rsidR="00125494">
        <w:t>s</w:t>
      </w:r>
      <w:r>
        <w:t xml:space="preserve"> it possible to understand how HOIs emerge in this system as well. </w:t>
      </w:r>
      <w:r w:rsidR="00A35E6F">
        <w:t>The</w:t>
      </w:r>
      <w:r>
        <w:t xml:space="preserve"> HOI</w:t>
      </w:r>
      <w:r w:rsidR="00A35E6F">
        <w:t>s that affect the mid and late season species are</w:t>
      </w:r>
      <w:r w:rsidR="004601E0">
        <w:t xml:space="preserve"> in part</w:t>
      </w:r>
      <w:r w:rsidR="00A35E6F">
        <w:t xml:space="preserve"> </w:t>
      </w:r>
      <w:r w:rsidR="002C6930">
        <w:t xml:space="preserve">due to </w:t>
      </w:r>
      <w:r w:rsidR="00A35E6F">
        <w:t>an indirect effect of resource uptake on competitor</w:t>
      </w:r>
      <w:r w:rsidR="00617DCA">
        <w:t xml:space="preserve"> size</w:t>
      </w:r>
      <w:r w:rsidR="004601E0">
        <w:t xml:space="preserve"> and in part due to </w:t>
      </w:r>
      <w:r w:rsidR="00F0630B">
        <w:t>changes in</w:t>
      </w:r>
      <w:r w:rsidR="004601E0">
        <w:t xml:space="preserve"> competitor phenology</w:t>
      </w:r>
      <w:r w:rsidR="00A35E6F">
        <w:t>.</w:t>
      </w:r>
      <w:r w:rsidR="00617DCA">
        <w:t xml:space="preserve"> </w:t>
      </w:r>
      <w:r w:rsidR="00A35E6F">
        <w:t>For instance, in a scenario with one individual of each species</w:t>
      </w:r>
      <w:r w:rsidR="002C6930">
        <w:t xml:space="preserve"> </w:t>
      </w:r>
      <w:r w:rsidR="00125494">
        <w:t>t</w:t>
      </w:r>
      <w:r w:rsidR="00A35E6F">
        <w:t xml:space="preserve">he early season species slows the growth of </w:t>
      </w:r>
      <w:r w:rsidR="00B564C4">
        <w:t>both the mid and the late-season species</w:t>
      </w:r>
      <w:r w:rsidR="00BA431C">
        <w:t>, this keeps them smaller later into the season and makes them both more sensitive to competition as the season progresses</w:t>
      </w:r>
      <w:r w:rsidR="00125494">
        <w:t xml:space="preserve"> (Figure </w:t>
      </w:r>
      <w:r w:rsidR="0060051F">
        <w:t>4</w:t>
      </w:r>
      <w:r w:rsidR="00125494">
        <w:t>)</w:t>
      </w:r>
      <w:r w:rsidR="00F8004E">
        <w:t>. T</w:t>
      </w:r>
      <w:r w:rsidR="00BA431C">
        <w:t xml:space="preserve">his is reflected in the HOI coefficients </w:t>
      </w:r>
      <w:r w:rsidR="00776367">
        <w:t xml:space="preserve">that magnify competition </w:t>
      </w:r>
      <w:r w:rsidR="00F8004E">
        <w:t xml:space="preserve">for the mid and late-season species </w:t>
      </w:r>
      <w:r w:rsidR="00BA431C">
        <w:t xml:space="preserve">(Figure </w:t>
      </w:r>
      <w:r w:rsidR="0060051F">
        <w:t>7E&amp;F</w:t>
      </w:r>
      <w:r w:rsidR="00BA431C">
        <w:t xml:space="preserve">).  </w:t>
      </w:r>
      <w:r w:rsidR="00617DCA">
        <w:t>I</w:t>
      </w:r>
      <w:r w:rsidR="00BA431C">
        <w:t xml:space="preserve">n contrast, the early season species </w:t>
      </w:r>
      <w:r w:rsidR="00617DCA">
        <w:t xml:space="preserve">grows fast and </w:t>
      </w:r>
      <w:r w:rsidR="00BA431C">
        <w:t xml:space="preserve">exerts </w:t>
      </w:r>
      <w:r w:rsidR="00125494">
        <w:t xml:space="preserve">the dominant </w:t>
      </w:r>
      <w:r w:rsidR="00BA431C">
        <w:t xml:space="preserve">effect on </w:t>
      </w:r>
      <w:r w:rsidR="00F0630B">
        <w:t xml:space="preserve">the </w:t>
      </w:r>
      <w:r w:rsidR="00BA431C">
        <w:t>resource</w:t>
      </w:r>
      <w:r w:rsidR="00617DCA">
        <w:t xml:space="preserve"> </w:t>
      </w:r>
      <w:r w:rsidR="00125494">
        <w:t>while it is active</w:t>
      </w:r>
      <w:r w:rsidR="00617DCA">
        <w:t>,</w:t>
      </w:r>
      <w:r w:rsidR="00125494">
        <w:t xml:space="preserve"> this makes</w:t>
      </w:r>
      <w:r w:rsidR="00BA431C">
        <w:t xml:space="preserve"> </w:t>
      </w:r>
      <w:r w:rsidR="0060051F">
        <w:t>it relatively insensitive to</w:t>
      </w:r>
      <w:r w:rsidR="006C3FFF">
        <w:t xml:space="preserve"> </w:t>
      </w:r>
      <w:r w:rsidR="00617DCA">
        <w:t xml:space="preserve">changes in the size of </w:t>
      </w:r>
      <w:r w:rsidR="00125494">
        <w:t xml:space="preserve">its interspecific competitors </w:t>
      </w:r>
      <w:r w:rsidR="00BA431C">
        <w:t xml:space="preserve">(Figure </w:t>
      </w:r>
      <w:r w:rsidR="0060051F">
        <w:t>4A and Figure 7D</w:t>
      </w:r>
      <w:r w:rsidR="00BA431C">
        <w:t xml:space="preserve">).   </w:t>
      </w:r>
    </w:p>
    <w:p w14:paraId="645321AD" w14:textId="4674D422" w:rsidR="00F0630B" w:rsidRDefault="00892C17" w:rsidP="003A2EAD">
      <w:pPr>
        <w:spacing w:after="202"/>
        <w:contextualSpacing/>
      </w:pPr>
      <w:r>
        <w:lastRenderedPageBreak/>
        <w:t xml:space="preserve">While the </w:t>
      </w:r>
      <w:r w:rsidR="00B74CF7">
        <w:t>H</w:t>
      </w:r>
      <w:r w:rsidR="00A42F96">
        <w:t xml:space="preserve">OIs in this system </w:t>
      </w:r>
      <w:r>
        <w:t xml:space="preserve">are similar to competition mediated indirect effects </w:t>
      </w:r>
      <w:r w:rsidR="004A58BF">
        <w:fldChar w:fldCharType="begin"/>
      </w:r>
      <w:r w:rsidR="004A58BF">
        <w:instrText xml:space="preserve"> ADDIN ZOTERO_ITEM CSL_CITATION {"citationID":"3YALVCqy","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4A58BF">
        <w:fldChar w:fldCharType="separate"/>
      </w:r>
      <w:r w:rsidR="00B50F2B">
        <w:rPr>
          <w:noProof/>
        </w:rPr>
        <w:t>(Levine et al. 2017)</w:t>
      </w:r>
      <w:r w:rsidR="004A58BF">
        <w:fldChar w:fldCharType="end"/>
      </w:r>
      <w:r>
        <w:t xml:space="preserve"> there are two important </w:t>
      </w:r>
      <w:r w:rsidR="001677B7">
        <w:t>differences between</w:t>
      </w:r>
      <w:r>
        <w:t xml:space="preserve"> the HOIs we observed </w:t>
      </w:r>
      <w:r w:rsidR="001677B7">
        <w:t>and</w:t>
      </w:r>
      <w:r>
        <w:t xml:space="preserve"> </w:t>
      </w:r>
      <w:r w:rsidR="002C6930">
        <w:t xml:space="preserve">traditional </w:t>
      </w:r>
      <w:r>
        <w:t xml:space="preserve">indirect effects. </w:t>
      </w:r>
      <w:r w:rsidR="004A58BF">
        <w:t xml:space="preserve">First, indirect effects are not emergent properties of </w:t>
      </w:r>
      <w:r w:rsidR="001677B7">
        <w:t xml:space="preserve">a </w:t>
      </w:r>
      <w:r w:rsidR="004A58BF">
        <w:t xml:space="preserve">multi-competitor system, rather they are </w:t>
      </w:r>
      <w:r w:rsidR="002C6930">
        <w:t>a</w:t>
      </w:r>
      <w:r w:rsidR="00125494">
        <w:t xml:space="preserve"> </w:t>
      </w:r>
      <w:r w:rsidR="002C6930">
        <w:t>predictable</w:t>
      </w:r>
      <w:r w:rsidR="00125494">
        <w:t xml:space="preserve"> result of </w:t>
      </w:r>
      <w:r w:rsidR="000D3C3C">
        <w:t xml:space="preserve">pairwise </w:t>
      </w:r>
      <w:r w:rsidR="004A58BF">
        <w:t>p</w:t>
      </w:r>
      <w:r w:rsidR="000D3C3C">
        <w:t>er capita competition coefficients</w:t>
      </w:r>
      <w:r w:rsidR="004A58BF">
        <w:t>. Second, indirect effects emerge because of changes in the density of competitors over time</w:t>
      </w:r>
      <w:r w:rsidR="000D3C3C">
        <w:t>, not because of changes in per capita competition</w:t>
      </w:r>
      <w:r w:rsidR="004A58BF">
        <w:t xml:space="preserve">.  For example, </w:t>
      </w:r>
      <w:r w:rsidR="000D3C3C">
        <w:t xml:space="preserve">one species may have an </w:t>
      </w:r>
      <w:r w:rsidR="004A58BF">
        <w:t xml:space="preserve">indirect effect on </w:t>
      </w:r>
      <w:r w:rsidR="000D3C3C">
        <w:t xml:space="preserve">its competitor by </w:t>
      </w:r>
      <w:r w:rsidR="001677B7">
        <w:t>c</w:t>
      </w:r>
      <w:r w:rsidR="000D3C3C">
        <w:t>hanging the density of a second competitor</w:t>
      </w:r>
      <w:r w:rsidR="001677B7">
        <w:t xml:space="preserve"> over the course of several years</w:t>
      </w:r>
      <w:r w:rsidR="000D3C3C">
        <w:t xml:space="preserve">. In </w:t>
      </w:r>
      <w:r w:rsidR="004A58BF">
        <w:t xml:space="preserve">contrast, the HOIs in </w:t>
      </w:r>
      <w:r>
        <w:t>our simulation</w:t>
      </w:r>
      <w:r w:rsidR="004A58BF">
        <w:t xml:space="preserve"> </w:t>
      </w:r>
      <w:r w:rsidR="000D3C3C">
        <w:t xml:space="preserve">emerge over the course of a single growing season with fixed </w:t>
      </w:r>
      <w:r w:rsidR="001677B7">
        <w:t>population densities</w:t>
      </w:r>
      <w:r w:rsidR="000D3C3C">
        <w:t xml:space="preserve">. Thus, </w:t>
      </w:r>
      <w:r w:rsidR="006E07EF">
        <w:t xml:space="preserve">these </w:t>
      </w:r>
      <w:r w:rsidR="000D3C3C">
        <w:t xml:space="preserve">HOIs </w:t>
      </w:r>
      <w:r w:rsidR="002C6930">
        <w:t>indicate</w:t>
      </w:r>
      <w:r w:rsidR="006E07EF">
        <w:t xml:space="preserve"> </w:t>
      </w:r>
      <w:r w:rsidR="002C6930">
        <w:t xml:space="preserve">ecologically meaningful </w:t>
      </w:r>
      <w:r w:rsidR="000D3C3C">
        <w:t>change</w:t>
      </w:r>
      <w:r w:rsidR="002C6930">
        <w:t>s</w:t>
      </w:r>
      <w:r w:rsidR="000D3C3C">
        <w:t xml:space="preserve"> in the per capita </w:t>
      </w:r>
      <w:r>
        <w:t>effect of one species on another</w:t>
      </w:r>
      <w:r w:rsidR="000D3C3C">
        <w:t xml:space="preserve">. </w:t>
      </w:r>
    </w:p>
    <w:p w14:paraId="753EEFBC" w14:textId="5330AAF4" w:rsidR="00A55BE3" w:rsidRDefault="000D3C3C" w:rsidP="003A2EAD">
      <w:pPr>
        <w:spacing w:after="202"/>
        <w:contextualSpacing/>
      </w:pPr>
      <w:r>
        <w:t xml:space="preserve">Our example can be contrasted with a recent simulation of forest dynamics </w:t>
      </w:r>
      <w:r w:rsidR="001677B7">
        <w:t xml:space="preserve">that </w:t>
      </w:r>
      <w:r w:rsidR="006E07EF">
        <w:t xml:space="preserve">demonstrated how </w:t>
      </w:r>
      <w:r w:rsidR="00892C17">
        <w:t>HOIs</w:t>
      </w:r>
      <w:r w:rsidR="001677B7">
        <w:t xml:space="preserve"> could affect species coexistence</w:t>
      </w:r>
      <w:r>
        <w:t xml:space="preserve"> </w:t>
      </w:r>
      <w:r>
        <w:fldChar w:fldCharType="begin"/>
      </w:r>
      <w:r>
        <w:instrText xml:space="preserve"> ADDIN ZOTERO_ITEM CSL_CITATION {"citationID":"7phtlPzt","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fldChar w:fldCharType="separate"/>
      </w:r>
      <w:r>
        <w:rPr>
          <w:noProof/>
        </w:rPr>
        <w:t>(Grilli et al. 2017)</w:t>
      </w:r>
      <w:r>
        <w:fldChar w:fldCharType="end"/>
      </w:r>
      <w:r>
        <w:t xml:space="preserve">.  </w:t>
      </w:r>
      <w:r w:rsidR="00892C17">
        <w:t xml:space="preserve">In that simulation, unlike ours, </w:t>
      </w:r>
      <w:r w:rsidR="00F0630B">
        <w:t xml:space="preserve">per capita interactions between species </w:t>
      </w:r>
      <w:r>
        <w:t>were fixed</w:t>
      </w:r>
      <w:r w:rsidR="006E07EF">
        <w:t>. W</w:t>
      </w:r>
      <w:r w:rsidR="00892C17">
        <w:t xml:space="preserve">hat the authors called </w:t>
      </w:r>
      <w:r w:rsidR="00617DCA">
        <w:t xml:space="preserve">HOIs </w:t>
      </w:r>
      <w:r w:rsidR="00892C17">
        <w:t xml:space="preserve">in that model, were not due to changes in the per capita effect of competition, </w:t>
      </w:r>
      <w:r w:rsidR="00617DCA">
        <w:t xml:space="preserve">but </w:t>
      </w:r>
      <w:r w:rsidR="00892C17">
        <w:t xml:space="preserve">were caused by </w:t>
      </w:r>
      <w:r w:rsidR="00617DCA">
        <w:t xml:space="preserve">changes in competitor density </w:t>
      </w:r>
      <w:r w:rsidR="00892C17">
        <w:t xml:space="preserve">over time that </w:t>
      </w:r>
      <w:r w:rsidR="00617DCA">
        <w:t xml:space="preserve">were not explicitly tracked by the model. </w:t>
      </w:r>
      <w:r w:rsidR="001677B7">
        <w:t xml:space="preserve"> </w:t>
      </w:r>
    </w:p>
    <w:p w14:paraId="6340C6D2" w14:textId="34CF0410" w:rsidR="006278DE" w:rsidRPr="00CF2D66" w:rsidRDefault="00CF2D66" w:rsidP="00CF2D66">
      <w:pPr>
        <w:spacing w:after="202"/>
        <w:ind w:firstLine="0"/>
        <w:contextualSpacing/>
        <w:rPr>
          <w:i/>
        </w:rPr>
      </w:pPr>
      <w:r>
        <w:rPr>
          <w:i/>
        </w:rPr>
        <w:t>The phenomenological nature of HOIs</w:t>
      </w:r>
    </w:p>
    <w:p w14:paraId="32B6EE67" w14:textId="1A5B1082" w:rsidR="006278DE" w:rsidRDefault="006278DE" w:rsidP="00284765">
      <w:pPr>
        <w:spacing w:after="202"/>
        <w:contextualSpacing/>
      </w:pPr>
      <w:r>
        <w:t xml:space="preserve">HOIs can only be defined and quantified </w:t>
      </w:r>
      <w:r w:rsidR="006E07EF">
        <w:t>within</w:t>
      </w:r>
      <w:r>
        <w:t xml:space="preserve"> </w:t>
      </w:r>
      <w:r w:rsidR="002C6930">
        <w:t xml:space="preserve">the context of </w:t>
      </w:r>
      <w:r>
        <w:t xml:space="preserve">phenomenological </w:t>
      </w:r>
      <w:r w:rsidR="006E07EF">
        <w:t xml:space="preserve">models of </w:t>
      </w:r>
      <w:r>
        <w:t>competition</w:t>
      </w:r>
      <w:r w:rsidR="0049412C">
        <w:t xml:space="preserve">. </w:t>
      </w:r>
      <w:r>
        <w:t xml:space="preserve">Phenomenological </w:t>
      </w:r>
      <w:r w:rsidR="002C6930">
        <w:t xml:space="preserve">competition </w:t>
      </w:r>
      <w:r>
        <w:t xml:space="preserve">models simplify </w:t>
      </w:r>
      <w:r w:rsidR="0049412C">
        <w:t xml:space="preserve">community </w:t>
      </w:r>
      <w:r>
        <w:t xml:space="preserve">dynamics by tracking population densities </w:t>
      </w:r>
      <w:r w:rsidR="0049412C">
        <w:t>and not the</w:t>
      </w:r>
      <w:r>
        <w:t xml:space="preserve"> resources for which species compete </w:t>
      </w:r>
      <w:r>
        <w:fldChar w:fldCharType="begin"/>
      </w:r>
      <w:r>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fldChar w:fldCharType="separate"/>
      </w:r>
      <w:r>
        <w:rPr>
          <w:noProof/>
        </w:rPr>
        <w:t>(Chesson 2000)</w:t>
      </w:r>
      <w:r>
        <w:fldChar w:fldCharType="end"/>
      </w:r>
      <w:r>
        <w:t xml:space="preserve">.  HOIs emerge in phenomenological models precisely because </w:t>
      </w:r>
      <w:r>
        <w:lastRenderedPageBreak/>
        <w:t xml:space="preserve">they leave out mechanistic detail and do not explicitly model resource dynamics </w:t>
      </w:r>
      <w:r>
        <w:fldChar w:fldCharType="begin"/>
      </w:r>
      <w:r w:rsidR="00AE4F19">
        <w:instrText xml:space="preserve"> ADDIN ZOTERO_ITEM CSL_CITATION {"citationID":"UBLL1Pcm","properties":{"formattedCitation":"(Abrams 1983, O\\uc0\\u8217{}Dwyer 2018, Letten and Stouffer 2019)","plainCitation":"(Abrams 1983, O’Dwyer 2018, Letten and Stouffer 2019)","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fldChar w:fldCharType="separate"/>
      </w:r>
      <w:r w:rsidRPr="00934706">
        <w:rPr>
          <w:rFonts w:cs="Times New Roman"/>
        </w:rPr>
        <w:t>(Abrams 1983, O’Dwyer 2018, Letten and Stouffer 2019)</w:t>
      </w:r>
      <w:r>
        <w:fldChar w:fldCharType="end"/>
      </w:r>
      <w:r>
        <w:t xml:space="preserve">.  Given this, one </w:t>
      </w:r>
      <w:r w:rsidR="004601E0">
        <w:t xml:space="preserve">may be tempted to conclude </w:t>
      </w:r>
      <w:r>
        <w:t xml:space="preserve">that HOIs are an artifact of </w:t>
      </w:r>
      <w:r w:rsidR="006E07EF">
        <w:t>the inadequacy</w:t>
      </w:r>
      <w:r>
        <w:t xml:space="preserve"> </w:t>
      </w:r>
      <w:r w:rsidR="006E07EF">
        <w:t>of</w:t>
      </w:r>
      <w:r w:rsidR="00CC2165">
        <w:t xml:space="preserve"> </w:t>
      </w:r>
      <w:r>
        <w:t xml:space="preserve">phenomenological models. However, </w:t>
      </w:r>
      <w:r w:rsidR="006E07EF">
        <w:t>any</w:t>
      </w:r>
      <w:r>
        <w:t xml:space="preserve"> concept of </w:t>
      </w:r>
      <w:r w:rsidR="006E07EF">
        <w:t xml:space="preserve">species </w:t>
      </w:r>
      <w:r>
        <w:rPr>
          <w:i/>
        </w:rPr>
        <w:t>interactions</w:t>
      </w:r>
      <w:r>
        <w:t xml:space="preserve"> </w:t>
      </w:r>
      <w:r w:rsidR="0049412C">
        <w:t>(at least competitive interactions)</w:t>
      </w:r>
      <w:r w:rsidR="006E07EF">
        <w:t xml:space="preserve"> </w:t>
      </w:r>
      <w:r w:rsidR="0049412C">
        <w:t xml:space="preserve">is </w:t>
      </w:r>
      <w:r w:rsidR="006E07EF">
        <w:t xml:space="preserve">always </w:t>
      </w:r>
      <w:r>
        <w:t>phenomenological</w:t>
      </w:r>
      <w:r w:rsidR="006E07EF">
        <w:t xml:space="preserve"> in nature</w:t>
      </w:r>
      <w:r w:rsidR="0049412C">
        <w:t>—biomass and nutrients do not flow directly between c</w:t>
      </w:r>
      <w:r>
        <w:t>ompeting individuals</w:t>
      </w:r>
      <w:r w:rsidR="00CC2165">
        <w:t>, rather</w:t>
      </w:r>
      <w:r w:rsidR="0049412C">
        <w:t xml:space="preserve"> competitors</w:t>
      </w:r>
      <w:r>
        <w:t xml:space="preserve"> influence each other’s growth or survival</w:t>
      </w:r>
      <w:r w:rsidR="00CC2165">
        <w:t xml:space="preserve"> indirectly</w:t>
      </w:r>
      <w:r>
        <w:t xml:space="preserve"> through </w:t>
      </w:r>
      <w:r w:rsidR="00CC2165">
        <w:t>changes in</w:t>
      </w:r>
      <w:r w:rsidR="0049412C">
        <w:t xml:space="preserve"> the abundance of</w:t>
      </w:r>
      <w:r w:rsidR="00CC2165">
        <w:t xml:space="preserve"> </w:t>
      </w:r>
      <w:r>
        <w:t xml:space="preserve">shared resources. </w:t>
      </w:r>
      <w:r w:rsidR="0049412C">
        <w:t xml:space="preserve">Thus one could sidestep the problem of HOIs by </w:t>
      </w:r>
      <w:r w:rsidR="00661575">
        <w:t xml:space="preserve">instead modeling </w:t>
      </w:r>
      <w:r w:rsidR="0049412C">
        <w:t>communities mechanistically as biomass and resources</w:t>
      </w:r>
      <w:r>
        <w:t xml:space="preserve"> </w:t>
      </w:r>
      <w:r w:rsidR="00CC2165">
        <w:t xml:space="preserve">(e.g. </w:t>
      </w:r>
      <w:proofErr w:type="spellStart"/>
      <w:r w:rsidR="00CC2165">
        <w:t>Dybzinski</w:t>
      </w:r>
      <w:proofErr w:type="spellEnd"/>
      <w:r w:rsidR="00CC2165">
        <w:t xml:space="preserve"> and Tilman </w:t>
      </w:r>
      <w:r w:rsidR="0060051F">
        <w:fldChar w:fldCharType="begin"/>
      </w:r>
      <w:r w:rsidR="0060051F">
        <w:instrText xml:space="preserve"> ADDIN ZOTERO_ITEM CSL_CITATION {"citationID":"fYd2SWYx","properties":{"formattedCitation":"(2007)","plainCitation":"(2007)","noteIndex":0},"citationItems":[{"id":2773,"uris":["http://zotero.org/users/688880/items/A9GIJ4H6"],"uri":["http://zotero.org/users/688880/items/A9GIJ4H6"],"itemData":{"id":2773,"type":"article-journal","title":"Resource Use Patterns Predict Long</w:instrText>
      </w:r>
      <w:r w:rsidR="0060051F">
        <w:rPr>
          <w:rFonts w:ascii="Cambria Math" w:hAnsi="Cambria Math" w:cs="Cambria Math"/>
        </w:rPr>
        <w:instrText>‐</w:instrText>
      </w:r>
      <w:r w:rsidR="0060051F">
        <w:instrText>Term Outcomes of Plant Competition for Nutrients and Light.","container-title":"The American Naturalist","page":"305-318","volume":"170","issue":"3","source":"journals.uchicago.edu (Atypon)","abstract":"An 11</w:instrText>
      </w:r>
      <w:r w:rsidR="0060051F">
        <w:rPr>
          <w:rFonts w:ascii="Cambria Math" w:hAnsi="Cambria Math" w:cs="Cambria Math"/>
        </w:rPr>
        <w:instrText>‐</w:instrText>
      </w:r>
      <w:r w:rsidR="0060051F">
        <w:instrText>year competition experiment among combinations of six prairie perennial plant species showed that resource competition theory generally predicted the long</w:instrText>
      </w:r>
      <w:r w:rsidR="0060051F">
        <w:rPr>
          <w:rFonts w:ascii="Cambria Math" w:hAnsi="Cambria Math" w:cs="Cambria Math"/>
        </w:rPr>
        <w:instrText>‐</w:instrText>
      </w:r>
      <w:r w:rsidR="0060051F">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60051F">
        <w:rPr>
          <w:rFonts w:ascii="Cambria Math" w:hAnsi="Cambria Math" w:cs="Cambria Math"/>
        </w:rPr>
        <w:instrText>‐</w:instrText>
      </w:r>
      <w:r w:rsidR="0060051F">
        <w:instrText>nitrogen soils, while the influence of   differences was more pronounced on high</w:instrText>
      </w:r>
      <w:r w:rsidR="0060051F">
        <w:rPr>
          <w:rFonts w:ascii="Cambria Math" w:hAnsi="Cambria Math" w:cs="Cambria Math"/>
        </w:rPr>
        <w:instrText>‐</w:instrText>
      </w:r>
      <w:r w:rsidR="0060051F">
        <w:instrText>nitrogen (low</w:instrText>
      </w:r>
      <w:r w:rsidR="0060051F">
        <w:rPr>
          <w:rFonts w:ascii="Cambria Math" w:hAnsi="Cambria Math" w:cs="Cambria Math"/>
        </w:rPr>
        <w:instrText>‐</w:instrText>
      </w:r>
      <w:r w:rsidR="0060051F">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uppress-author":true}],"schema":"https://github.com/citation-style-language/schema/raw/master/csl-citation.json"} </w:instrText>
      </w:r>
      <w:r w:rsidR="0060051F">
        <w:fldChar w:fldCharType="separate"/>
      </w:r>
      <w:r w:rsidR="0060051F">
        <w:rPr>
          <w:noProof/>
        </w:rPr>
        <w:t>(2007)</w:t>
      </w:r>
      <w:r w:rsidR="0060051F">
        <w:fldChar w:fldCharType="end"/>
      </w:r>
      <w:r w:rsidR="0060051F">
        <w:t xml:space="preserve">).  However, </w:t>
      </w:r>
      <w:r w:rsidR="00661575">
        <w:t xml:space="preserve">doing so also requires abandoning ecological theories based upon the concept of </w:t>
      </w:r>
      <w:r w:rsidR="0049412C">
        <w:t xml:space="preserve">competitive </w:t>
      </w:r>
      <w:r w:rsidR="0060051F" w:rsidRPr="00A62F04">
        <w:rPr>
          <w:i/>
        </w:rPr>
        <w:t>interactions</w:t>
      </w:r>
      <w:r>
        <w:t xml:space="preserve">. </w:t>
      </w:r>
      <w:r w:rsidR="00661575">
        <w:t xml:space="preserve"> </w:t>
      </w:r>
      <w:proofErr w:type="gramStart"/>
      <w:r w:rsidR="00661575">
        <w:t>Thus</w:t>
      </w:r>
      <w:proofErr w:type="gramEnd"/>
      <w:r w:rsidR="00661575">
        <w:t xml:space="preserve"> most general ecological theories require confronting the problem of HOIs. </w:t>
      </w:r>
    </w:p>
    <w:p w14:paraId="6A58D1A8" w14:textId="231488FC" w:rsidR="005B06CD" w:rsidRDefault="0060051F">
      <w:pPr>
        <w:spacing w:after="202"/>
        <w:contextualSpacing/>
      </w:pPr>
      <w:r>
        <w:t>P</w:t>
      </w:r>
      <w:r w:rsidR="00F72520">
        <w:t xml:space="preserve">henomenological competition coefficients can </w:t>
      </w:r>
      <w:r w:rsidR="006E07EF">
        <w:t xml:space="preserve">sometimes </w:t>
      </w:r>
      <w:r w:rsidR="00F72520">
        <w:t>be derived analytically from mechanistic competition models</w:t>
      </w:r>
      <w:r>
        <w:t xml:space="preserve"> by making the assumption that resource concentrations are near a fixed equilibrium </w:t>
      </w:r>
      <w:r w:rsidR="00F72520">
        <w:fldChar w:fldCharType="begin"/>
      </w:r>
      <w:r w:rsidR="00F72520">
        <w:instrText xml:space="preserve"> ADDIN ZOTERO_ITEM CSL_CITATION {"citationID":"yJK9kvJ4","properties":{"formattedCitation":"(Tilman 1977, Mesz\\uc0\\u233{}na et al. 2006, Letten et al. 2017)","plainCitation":"(Tilman 1977, Meszéna et al. 2006,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title-short":"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r w:rsidR="00F72520">
        <w:fldChar w:fldCharType="separate"/>
      </w:r>
      <w:r w:rsidR="00F72520" w:rsidRPr="008023DA">
        <w:rPr>
          <w:rFonts w:cs="Times New Roman"/>
        </w:rPr>
        <w:t>(Tilman 1977, Mesz</w:t>
      </w:r>
      <w:r w:rsidR="00F72520" w:rsidRPr="005D4B8B">
        <w:rPr>
          <w:rFonts w:cs="Times New Roman"/>
        </w:rPr>
        <w:t>éna et al. 2006, Letten et al. 2017)</w:t>
      </w:r>
      <w:r w:rsidR="00F72520">
        <w:fldChar w:fldCharType="end"/>
      </w:r>
      <w:r w:rsidR="00F72520">
        <w:t xml:space="preserve">.  </w:t>
      </w:r>
      <w:r w:rsidR="006E07EF">
        <w:t>However</w:t>
      </w:r>
      <w:r w:rsidR="00F72520">
        <w:t xml:space="preserve">, in many natural systems, such as such as those involving annual plants, resource concentrations and individual size fluctuate rapidly over the course of a single growing season or generation. This makes deriving competition coefficients </w:t>
      </w:r>
      <w:r w:rsidR="006E07EF">
        <w:t>directly from the resource dynamics</w:t>
      </w:r>
      <w:r w:rsidR="00F72520">
        <w:t xml:space="preserve"> more difficult, perhaps impossible </w:t>
      </w:r>
      <w:r w:rsidR="00F72520">
        <w:fldChar w:fldCharType="begin"/>
      </w:r>
      <w:r w:rsidR="00F72520">
        <w:instrText xml:space="preserve"> ADDIN ZOTERO_ITEM CSL_CITATION {"citationID":"gR2CKoB9","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F72520">
        <w:fldChar w:fldCharType="separate"/>
      </w:r>
      <w:r w:rsidR="00F72520" w:rsidRPr="003576FC">
        <w:rPr>
          <w:rFonts w:cs="Times New Roman"/>
        </w:rPr>
        <w:t>(O’Dwyer 2018)</w:t>
      </w:r>
      <w:r w:rsidR="00F72520">
        <w:fldChar w:fldCharType="end"/>
      </w:r>
      <w:r w:rsidR="00F72520">
        <w:t xml:space="preserve">.  </w:t>
      </w:r>
      <w:r w:rsidR="006E07EF">
        <w:t>Thus</w:t>
      </w:r>
      <w:r w:rsidR="007A4C4E">
        <w:t>,</w:t>
      </w:r>
      <w:r w:rsidR="006E07EF">
        <w:t xml:space="preserve"> even in cases in which we actually know which resources species compete for, </w:t>
      </w:r>
      <w:r w:rsidR="00F72520">
        <w:t xml:space="preserve">fitting a phenomenological model to </w:t>
      </w:r>
      <w:r w:rsidR="00CF2D66">
        <w:t xml:space="preserve">population dynamics </w:t>
      </w:r>
      <w:r w:rsidR="006E07EF">
        <w:t xml:space="preserve">may be the only way we can </w:t>
      </w:r>
      <w:r w:rsidR="007A4C4E">
        <w:t>summarize</w:t>
      </w:r>
      <w:r w:rsidR="006E07EF">
        <w:t xml:space="preserve"> species interactions. O</w:t>
      </w:r>
      <w:r w:rsidR="00F72520">
        <w:t>ur work shows th</w:t>
      </w:r>
      <w:r w:rsidR="006E07EF">
        <w:t>e importance of</w:t>
      </w:r>
      <w:r w:rsidR="00F72520">
        <w:t xml:space="preserve"> considering HOIs </w:t>
      </w:r>
      <w:r w:rsidR="006E07EF">
        <w:t xml:space="preserve">when moving beyond pairwise dynamics to multi-competitor settings. </w:t>
      </w:r>
    </w:p>
    <w:p w14:paraId="263FD112" w14:textId="50B60E08" w:rsidR="00CC2165" w:rsidRPr="00CF2D66" w:rsidRDefault="00CF2D66" w:rsidP="00CF2D66">
      <w:pPr>
        <w:spacing w:after="202"/>
        <w:ind w:firstLine="0"/>
        <w:contextualSpacing/>
        <w:rPr>
          <w:i/>
        </w:rPr>
      </w:pPr>
      <w:r>
        <w:rPr>
          <w:i/>
        </w:rPr>
        <w:lastRenderedPageBreak/>
        <w:t xml:space="preserve">Are HOIs widespread? </w:t>
      </w:r>
    </w:p>
    <w:p w14:paraId="3C8F81EF" w14:textId="418F25C8" w:rsidR="006278DE" w:rsidRDefault="006278DE" w:rsidP="00284765">
      <w:pPr>
        <w:spacing w:after="202"/>
        <w:contextualSpacing/>
      </w:pPr>
      <w:r>
        <w:t xml:space="preserve">In our </w:t>
      </w:r>
      <w:r w:rsidR="004601E0">
        <w:t>virtual experiment</w:t>
      </w:r>
      <w:r>
        <w:t xml:space="preserve">, </w:t>
      </w:r>
      <w:r w:rsidR="00A0621E">
        <w:t xml:space="preserve">HOIs </w:t>
      </w:r>
      <w:r w:rsidR="0004290D">
        <w:t xml:space="preserve">arise because </w:t>
      </w:r>
      <w:r w:rsidR="00CF2D66">
        <w:t>individual size</w:t>
      </w:r>
      <w:r w:rsidR="004601E0">
        <w:t xml:space="preserve"> and phenology</w:t>
      </w:r>
      <w:r w:rsidR="00CF2D66">
        <w:t xml:space="preserve">, </w:t>
      </w:r>
      <w:r w:rsidR="00FB2B55">
        <w:t>the trait</w:t>
      </w:r>
      <w:r w:rsidR="004601E0">
        <w:t>s</w:t>
      </w:r>
      <w:r w:rsidR="00FB2B55">
        <w:t xml:space="preserve"> that determine each species’ impact on and sensitivity to resource availability</w:t>
      </w:r>
      <w:r w:rsidR="00F72520">
        <w:t>,</w:t>
      </w:r>
      <w:r w:rsidR="00CF2D66">
        <w:t xml:space="preserve"> </w:t>
      </w:r>
      <w:r w:rsidR="004601E0">
        <w:t xml:space="preserve">are themselves </w:t>
      </w:r>
      <w:r w:rsidR="00FB2B55">
        <w:t xml:space="preserve">governed by resource </w:t>
      </w:r>
      <w:r w:rsidR="003576FC">
        <w:t>availability</w:t>
      </w:r>
      <w:r w:rsidR="00772B16">
        <w:t xml:space="preserve"> </w:t>
      </w:r>
      <w:r w:rsidR="00EE79BD">
        <w:fldChar w:fldCharType="begin"/>
      </w:r>
      <w:r w:rsidR="00632744">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Meszéna et al. 2006)</w:t>
      </w:r>
      <w:r w:rsidR="00EE79BD">
        <w:fldChar w:fldCharType="end"/>
      </w:r>
      <w:r w:rsidR="00FB2B55">
        <w:t xml:space="preserve">. </w:t>
      </w:r>
      <w:r w:rsidR="00A0621E">
        <w:t xml:space="preserve">More generally, </w:t>
      </w:r>
      <w:r w:rsidR="00772B16">
        <w:t>changes in individual size and corresponding changes in resource uptake rate may be a common cause of HOIs in nature. We predict that</w:t>
      </w:r>
      <w:r w:rsidR="003D6553">
        <w:t xml:space="preserve"> </w:t>
      </w:r>
      <w:r w:rsidR="00772B16">
        <w:t xml:space="preserve">HOIs will likely be common in </w:t>
      </w:r>
      <w:r w:rsidR="00797669">
        <w:t xml:space="preserve">systems in which </w:t>
      </w:r>
      <w:r w:rsidR="007A16C0">
        <w:t xml:space="preserve">1) </w:t>
      </w:r>
      <w:r w:rsidR="004601E0">
        <w:t>consumers</w:t>
      </w:r>
      <w:r w:rsidR="00797669">
        <w:t xml:space="preserve"> cause large resource fluctuations</w:t>
      </w:r>
      <w:r w:rsidR="007A16C0">
        <w:t>, 2) t</w:t>
      </w:r>
      <w:r w:rsidR="00772B16">
        <w:t xml:space="preserve">he per capita </w:t>
      </w:r>
      <w:r w:rsidR="008023DA">
        <w:t xml:space="preserve">rate </w:t>
      </w:r>
      <w:r w:rsidR="007A16C0">
        <w:t xml:space="preserve">of resource uptake </w:t>
      </w:r>
      <w:r w:rsidR="00772B16">
        <w:t>changes in</w:t>
      </w:r>
      <w:r w:rsidR="007A16C0">
        <w:t xml:space="preserve"> response to resource availability, and 3) the strength of this response varies across </w:t>
      </w:r>
      <w:r w:rsidR="004B2868">
        <w:t>species</w:t>
      </w:r>
      <w:r w:rsidR="007A16C0">
        <w:t>.</w:t>
      </w:r>
      <w:r w:rsidR="00FB2B55">
        <w:t xml:space="preserve"> </w:t>
      </w:r>
      <w:r w:rsidR="003D4AF1">
        <w:t xml:space="preserve"> </w:t>
      </w:r>
      <w:r w:rsidR="00772B16">
        <w:t xml:space="preserve">Instead of changes </w:t>
      </w:r>
      <w:r w:rsidR="00CF2D66">
        <w:t>in individual size, another mechanism that could generate HOIs would be density-dependent changes in resource acquisition traits. For example</w:t>
      </w:r>
      <w:r w:rsidR="00F73BB2">
        <w:t>,</w:t>
      </w:r>
      <w:r w:rsidR="00CF2D66">
        <w:t xml:space="preserve"> traits </w:t>
      </w:r>
      <w:r w:rsidR="004B2868">
        <w:t xml:space="preserve">such as height, specific leaf area, </w:t>
      </w:r>
      <w:r w:rsidR="004601E0">
        <w:t xml:space="preserve">and </w:t>
      </w:r>
      <w:r w:rsidR="004B2868">
        <w:t xml:space="preserve">phenology, </w:t>
      </w:r>
      <w:r w:rsidR="00CF2D66">
        <w:t>have been shown to change</w:t>
      </w:r>
      <w:r w:rsidR="004B2868">
        <w:t xml:space="preserve"> </w:t>
      </w:r>
      <w:r w:rsidR="00CF2D66">
        <w:t xml:space="preserve">in response to </w:t>
      </w:r>
      <w:r w:rsidR="004B2868">
        <w:t xml:space="preserve">competition </w:t>
      </w:r>
      <w:r w:rsidR="004601E0">
        <w:t xml:space="preserve">or </w:t>
      </w:r>
      <w:r w:rsidR="004B2868">
        <w:t>resource availability</w:t>
      </w:r>
      <w:r w:rsidR="003576FC">
        <w:t xml:space="preserve"> (</w:t>
      </w:r>
      <w:r w:rsidR="00541FCE">
        <w:t>e.g.</w:t>
      </w:r>
      <w:r w:rsidR="004B2868">
        <w:t xml:space="preserve"> </w:t>
      </w:r>
      <w:r w:rsidR="004B2868">
        <w:fldChar w:fldCharType="begin"/>
      </w:r>
      <w:r w:rsidR="00632744">
        <w:instrText xml:space="preserve"> ADDIN ZOTERO_ITEM CSL_CITATION {"citationID":"TxLmE4hj","properties":{"formattedCitation":"(Aronson et al. 1992, Bennett et al. 2016, Conti et al. 2018)","plainCitation":"(Aronson et al. 1992, Bennett et al. 2016, Conti et al. 2018)","dontUpdate":true,"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0034F1">
        <w:rPr>
          <w:noProof/>
        </w:rPr>
        <w:t>Aronson et al. 1992, Bennett et al. 2016, Conti et al. 2018</w:t>
      </w:r>
      <w:r w:rsidR="004B2868">
        <w:fldChar w:fldCharType="end"/>
      </w:r>
      <w:r w:rsidR="003576FC">
        <w:t>)</w:t>
      </w:r>
      <w:r w:rsidR="00540DA5">
        <w:t xml:space="preserve">.  </w:t>
      </w:r>
      <w:r w:rsidR="00CF2D66">
        <w:t xml:space="preserve">If per capita competition </w:t>
      </w:r>
      <w:r w:rsidR="00772B16">
        <w:t xml:space="preserve">coefficients are </w:t>
      </w:r>
      <w:r w:rsidR="00CF2D66">
        <w:t xml:space="preserve">a function of these traits, then it would not be surprising if </w:t>
      </w:r>
      <w:r w:rsidR="00772B16">
        <w:t>changes in these traits</w:t>
      </w:r>
      <w:r w:rsidR="00CF2D66">
        <w:t xml:space="preserve"> </w:t>
      </w:r>
      <w:r w:rsidR="003D4AF1">
        <w:t xml:space="preserve">led to HOIs. </w:t>
      </w:r>
      <w:r w:rsidR="00CF2D66">
        <w:t xml:space="preserve"> If changes in individual size</w:t>
      </w:r>
      <w:r w:rsidR="004601E0">
        <w:t xml:space="preserve"> within a season,</w:t>
      </w:r>
      <w:r w:rsidR="00CF2D66">
        <w:t xml:space="preserve"> </w:t>
      </w:r>
      <w:r w:rsidR="003D4AF1">
        <w:t>or</w:t>
      </w:r>
      <w:r w:rsidR="00CF2D66">
        <w:t xml:space="preserve"> trait </w:t>
      </w:r>
      <w:r w:rsidR="003D4AF1">
        <w:t xml:space="preserve">plasticity </w:t>
      </w:r>
      <w:r w:rsidR="004601E0">
        <w:t>are common, and are also likely to cause</w:t>
      </w:r>
      <w:r w:rsidR="003D4AF1">
        <w:t xml:space="preserve"> HOIs</w:t>
      </w:r>
      <w:r w:rsidR="004E18CF">
        <w:t>,</w:t>
      </w:r>
      <w:r w:rsidR="00540DA5">
        <w:t xml:space="preserve"> </w:t>
      </w:r>
      <w:r w:rsidR="003D4AF1">
        <w:t>this begs the question of why there have been so</w:t>
      </w:r>
      <w:r w:rsidR="00540DA5">
        <w:t xml:space="preserve"> few documented examples </w:t>
      </w:r>
      <w:r w:rsidR="003D4AF1">
        <w:t>of HOIs in natural communities</w:t>
      </w:r>
      <w:r w:rsidR="00540DA5">
        <w:t xml:space="preserve"> (but see </w:t>
      </w:r>
      <w:r w:rsidR="00540DA5">
        <w:fldChar w:fldCharType="begin"/>
      </w:r>
      <w:r w:rsidR="00596808">
        <w:instrText xml:space="preserve"> ADDIN ZOTERO_ITEM CSL_CITATION {"citationID":"YgOQcNYs","properties":{"formattedCitation":"(Mayfield and Stouffer 2017)","plainCitation":"(Mayfield and Stouffer 2017)","dontUpdate":true,"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F73BB2">
        <w:t>.</w:t>
      </w:r>
      <w:r w:rsidR="00540DA5">
        <w:t xml:space="preserve">  </w:t>
      </w:r>
    </w:p>
    <w:p w14:paraId="4A35A66F" w14:textId="3D3A43A6" w:rsidR="003D4AF1" w:rsidRDefault="00540DA5" w:rsidP="003D4AF1">
      <w:pPr>
        <w:spacing w:after="202"/>
        <w:contextualSpacing/>
      </w:pPr>
      <w:r>
        <w:t xml:space="preserve">One </w:t>
      </w:r>
      <w:r w:rsidR="008A72E9">
        <w:t xml:space="preserve">hypothesis is </w:t>
      </w:r>
      <w:r w:rsidR="00F73BB2">
        <w:t xml:space="preserve">that </w:t>
      </w:r>
      <w:r>
        <w:t>HOIs are common</w:t>
      </w:r>
      <w:r w:rsidR="00F73BB2">
        <w:t xml:space="preserve"> but</w:t>
      </w:r>
      <w:r>
        <w:t xml:space="preserve"> </w:t>
      </w:r>
      <w:r w:rsidR="00F73BB2">
        <w:t>usually</w:t>
      </w:r>
      <w:r>
        <w:t xml:space="preserve"> </w:t>
      </w:r>
      <w:r w:rsidR="00F73BB2">
        <w:t xml:space="preserve">too </w:t>
      </w:r>
      <w:r>
        <w:t>weak</w:t>
      </w:r>
      <w:r w:rsidR="00F73BB2">
        <w:t xml:space="preserve"> to detect</w:t>
      </w:r>
      <w:r>
        <w:t xml:space="preserve">. </w:t>
      </w:r>
      <w:r w:rsidR="008A72E9">
        <w:t>A</w:t>
      </w:r>
      <w:r>
        <w:t xml:space="preserve"> key factor in producing HOIs in our simulation is that </w:t>
      </w:r>
      <w:r w:rsidR="005D6D8C">
        <w:t xml:space="preserve">each species has a uniquely shaped </w:t>
      </w:r>
      <w:r w:rsidR="0004290D">
        <w:t xml:space="preserve">growth curve and </w:t>
      </w:r>
      <w:r w:rsidR="00F73BB2">
        <w:t>phenology</w:t>
      </w:r>
      <w:r>
        <w:t xml:space="preserve">. </w:t>
      </w:r>
      <w:r w:rsidR="00772B16">
        <w:t>In additional simulations, we</w:t>
      </w:r>
      <w:r w:rsidR="005D6D8C">
        <w:t xml:space="preserve"> </w:t>
      </w:r>
      <w:r w:rsidR="00772B16">
        <w:t xml:space="preserve">found that as species became more </w:t>
      </w:r>
      <w:r w:rsidR="005D6D8C">
        <w:t xml:space="preserve">similar </w:t>
      </w:r>
      <w:r w:rsidR="00772B16">
        <w:t>in their traits</w:t>
      </w:r>
      <w:r w:rsidR="005D6D8C">
        <w:t xml:space="preserve"> </w:t>
      </w:r>
      <w:r w:rsidR="008A72E9">
        <w:t xml:space="preserve">HOIs </w:t>
      </w:r>
      <w:r w:rsidR="00772B16">
        <w:t>became weaker</w:t>
      </w:r>
      <w:r w:rsidR="00541FCE">
        <w:t xml:space="preserve"> (Appendix </w:t>
      </w:r>
      <w:r w:rsidR="003576FC">
        <w:t>A</w:t>
      </w:r>
      <w:r w:rsidR="00541FCE">
        <w:t>)</w:t>
      </w:r>
      <w:r w:rsidR="008A72E9">
        <w:t xml:space="preserve">.  </w:t>
      </w:r>
      <w:r w:rsidR="009E120C">
        <w:t xml:space="preserve">In nature, </w:t>
      </w:r>
      <w:r w:rsidR="0020556F">
        <w:t xml:space="preserve">such large </w:t>
      </w:r>
      <w:r w:rsidR="00772B16">
        <w:lastRenderedPageBreak/>
        <w:t>functional differences</w:t>
      </w:r>
      <w:r w:rsidR="0020556F">
        <w:t xml:space="preserve"> in the </w:t>
      </w:r>
      <w:r w:rsidR="00F73BB2">
        <w:t xml:space="preserve">way </w:t>
      </w:r>
      <w:r w:rsidR="00C3602A">
        <w:t xml:space="preserve">species </w:t>
      </w:r>
      <w:r w:rsidR="00F73BB2">
        <w:t>take-up resources over time</w:t>
      </w:r>
      <w:r w:rsidR="0020556F">
        <w:t xml:space="preserve"> </w:t>
      </w:r>
      <w:r w:rsidR="00772B16">
        <w:t>may be rare.</w:t>
      </w:r>
      <w:r w:rsidR="0020556F">
        <w:t xml:space="preserve"> </w:t>
      </w:r>
      <w:r w:rsidR="003D4AF1">
        <w:t xml:space="preserve"> </w:t>
      </w:r>
      <w:r w:rsidR="007259DA">
        <w:t>At the same time, these simulations suggest that quantifying how functional traits change in response to competitors provides a pathway to predicting the strength of HOIs.</w:t>
      </w:r>
    </w:p>
    <w:p w14:paraId="53B8EDA9" w14:textId="78415315" w:rsidR="00540DA5" w:rsidRDefault="00EC1A98" w:rsidP="003D4AF1">
      <w:pPr>
        <w:spacing w:after="202"/>
        <w:contextualSpacing/>
      </w:pPr>
      <w:r>
        <w:t xml:space="preserve">A second factor generating the HOIs in </w:t>
      </w:r>
      <w:r w:rsidR="00772B16">
        <w:t xml:space="preserve">our simulation </w:t>
      </w:r>
      <w:r>
        <w:t xml:space="preserve">are the </w:t>
      </w:r>
      <w:r w:rsidR="00772B16">
        <w:t xml:space="preserve">rapid </w:t>
      </w:r>
      <w:r w:rsidR="009E120C">
        <w:t xml:space="preserve">changes in resource availability and </w:t>
      </w:r>
      <w:r w:rsidR="00772B16">
        <w:t>average plant size</w:t>
      </w:r>
      <w:r w:rsidR="00FB0EEB">
        <w:t xml:space="preserve">, and consequently, </w:t>
      </w:r>
      <w:r w:rsidR="009D55FA">
        <w:t>species interactions</w:t>
      </w:r>
      <w:r w:rsidR="00FB0EEB">
        <w:t>,</w:t>
      </w:r>
      <w:r w:rsidR="009D55FA">
        <w:t xml:space="preserve"> over the course of </w:t>
      </w:r>
      <w:r w:rsidR="00FB0EEB">
        <w:t xml:space="preserve">a </w:t>
      </w:r>
      <w:r w:rsidR="00772B16">
        <w:t>season</w:t>
      </w:r>
      <w:r w:rsidR="00F73BB2">
        <w:t>.</w:t>
      </w:r>
      <w:r w:rsidR="00772B16">
        <w:t xml:space="preserve"> </w:t>
      </w:r>
      <w:r w:rsidR="00F73BB2">
        <w:t>W</w:t>
      </w:r>
      <w:r w:rsidR="009D55FA">
        <w:t xml:space="preserve">ithout </w:t>
      </w:r>
      <w:r w:rsidR="00541FCE">
        <w:t>the</w:t>
      </w:r>
      <w:r w:rsidR="00772B16">
        <w:t>se</w:t>
      </w:r>
      <w:r w:rsidR="00541FCE">
        <w:t xml:space="preserve"> </w:t>
      </w:r>
      <w:r w:rsidR="00F73BB2">
        <w:t xml:space="preserve">dynamics, </w:t>
      </w:r>
      <w:r w:rsidR="00772B16">
        <w:t xml:space="preserve">species </w:t>
      </w:r>
      <w:r w:rsidR="00F73BB2">
        <w:t xml:space="preserve">might </w:t>
      </w:r>
      <w:r w:rsidR="00772B16">
        <w:t>have relatively constant</w:t>
      </w:r>
      <w:r w:rsidR="009D55FA">
        <w:t xml:space="preserve"> </w:t>
      </w:r>
      <w:r w:rsidR="00772B16">
        <w:t xml:space="preserve">per capita effects on </w:t>
      </w:r>
      <w:r w:rsidR="009D55FA">
        <w:t>one another and</w:t>
      </w:r>
      <w:r w:rsidR="00F73BB2">
        <w:t xml:space="preserve"> </w:t>
      </w:r>
      <w:r w:rsidR="009D55FA">
        <w:t xml:space="preserve">no HOIs would </w:t>
      </w:r>
      <w:r w:rsidR="005871E0">
        <w:t>emerge</w:t>
      </w:r>
      <w:r w:rsidR="009D55FA">
        <w:t xml:space="preserve">.  For instance, compare our system to an idealized version of resource competition </w:t>
      </w:r>
      <w:r w:rsidR="004601E0">
        <w:t xml:space="preserve">for </w:t>
      </w:r>
      <w:r w:rsidR="009D55FA">
        <w:t xml:space="preserve">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xml:space="preserve">.  Due to their large size perennial plants can be assumed to </w:t>
      </w:r>
      <w:r w:rsidR="00F73BB2">
        <w:t xml:space="preserve">quickly </w:t>
      </w:r>
      <w:r w:rsidR="009D55FA">
        <w:t xml:space="preserve">draw resources down to a dynamic equilibrium. </w:t>
      </w:r>
      <w:r w:rsidR="00772B16">
        <w:t>By contrast</w:t>
      </w:r>
      <w:r w:rsidR="009D55FA">
        <w:t>, seasonally forced systems such as annual plant communities in</w:t>
      </w:r>
      <w:r w:rsidR="0020556F">
        <w:t xml:space="preserve"> </w:t>
      </w:r>
      <w:r w:rsidR="009D55FA">
        <w:t>Mediterranean climate</w:t>
      </w:r>
      <w:r w:rsidR="0020556F">
        <w:t>s</w:t>
      </w:r>
      <w:r w:rsidR="009D55FA">
        <w:t xml:space="preserv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r w:rsidR="00541FCE">
        <w:t xml:space="preserve"> </w:t>
      </w:r>
    </w:p>
    <w:p w14:paraId="7A1EC0CC" w14:textId="77777777" w:rsidR="00B93196" w:rsidRDefault="00390672">
      <w:pPr>
        <w:pStyle w:val="Heading"/>
      </w:pPr>
      <w:bookmarkStart w:id="8" w:name="discussion"/>
      <w:bookmarkStart w:id="9" w:name="conclusionssummary"/>
      <w:bookmarkEnd w:id="8"/>
      <w:bookmarkEnd w:id="9"/>
      <w:r>
        <w:t>Conclusion</w:t>
      </w:r>
    </w:p>
    <w:p w14:paraId="08D741D5" w14:textId="14F85C2C" w:rsidR="00B93196" w:rsidRDefault="00F73BB2">
      <w:pPr>
        <w:spacing w:after="202"/>
        <w:contextualSpacing/>
      </w:pPr>
      <w:r>
        <w:t>HOIs</w:t>
      </w:r>
      <w:r w:rsidR="002E165A">
        <w:t xml:space="preserve"> have profound implications for how we understand </w:t>
      </w:r>
      <w:r w:rsidR="00FB0EEB">
        <w:t xml:space="preserve">and model </w:t>
      </w:r>
      <w:r w:rsidR="002E165A">
        <w:t>multispecies communities</w:t>
      </w:r>
      <w:r w:rsidR="002E165A" w:rsidRPr="006B2FC8">
        <w:t xml:space="preserve">. </w:t>
      </w:r>
      <w:r w:rsidR="00661575">
        <w:t xml:space="preserve">However, before ecologists can embark on measuring HOIs in nature, they must have a shared definition for what HOIs are and a consistent way of quantifying their strength. We </w:t>
      </w:r>
      <w:r w:rsidR="00390672">
        <w:t>h</w:t>
      </w:r>
      <w:r w:rsidR="003D4AF1">
        <w:t xml:space="preserve">ave provided a more general definition of HOIs </w:t>
      </w:r>
      <w:r w:rsidR="0060051F">
        <w:t xml:space="preserve">caused by </w:t>
      </w:r>
      <w:r w:rsidR="001924F2">
        <w:t>interaction modification</w:t>
      </w:r>
      <w:r w:rsidR="0060051F">
        <w:t>s</w:t>
      </w:r>
      <w:r w:rsidR="001924F2">
        <w:t xml:space="preserve"> </w:t>
      </w:r>
      <w:r w:rsidR="003D4AF1">
        <w:t xml:space="preserve">that will be useful as ecologists </w:t>
      </w:r>
      <w:r w:rsidR="00772B16">
        <w:t>seek</w:t>
      </w:r>
      <w:r w:rsidR="003D4AF1">
        <w:t xml:space="preserve"> empirical evidence for HOIs</w:t>
      </w:r>
      <w:r w:rsidR="00772B16">
        <w:t xml:space="preserve"> in nature</w:t>
      </w:r>
      <w:r w:rsidR="003D4AF1">
        <w:t xml:space="preserve">. </w:t>
      </w:r>
      <w:r w:rsidR="00746D91">
        <w:t xml:space="preserve">By </w:t>
      </w:r>
      <w:proofErr w:type="spellStart"/>
      <w:r w:rsidR="00746D91">
        <w:t>simulating</w:t>
      </w:r>
      <w:proofErr w:type="spellEnd"/>
      <w:r w:rsidR="00746D91">
        <w:t xml:space="preserve"> growth and resource competition in a virtual experiment, we </w:t>
      </w:r>
      <w:r w:rsidR="00661575">
        <w:t>outlin</w:t>
      </w:r>
      <w:r w:rsidR="00746D91">
        <w:t>e</w:t>
      </w:r>
      <w:r w:rsidR="00661575">
        <w:t xml:space="preserve"> the steps required to fit pairwise</w:t>
      </w:r>
      <w:r w:rsidR="00746D91">
        <w:t xml:space="preserve"> and </w:t>
      </w:r>
      <w:r w:rsidR="00661575">
        <w:t xml:space="preserve">HOI </w:t>
      </w:r>
      <w:r w:rsidR="00746D91">
        <w:t>models to field data</w:t>
      </w:r>
      <w:r w:rsidR="003D4AF1">
        <w:t xml:space="preserve">. This </w:t>
      </w:r>
      <w:r w:rsidR="00746D91">
        <w:t xml:space="preserve">simulation </w:t>
      </w:r>
      <w:r w:rsidR="003D4AF1">
        <w:t xml:space="preserve">also sheds light on the environmental conditions and life-history traits that may be more likely to </w:t>
      </w:r>
      <w:r w:rsidR="003D4AF1">
        <w:lastRenderedPageBreak/>
        <w:t xml:space="preserve">generate HOIs. </w:t>
      </w:r>
      <w:r w:rsidR="002F762A">
        <w:t xml:space="preserve">While we believe that HOIs should be common in nature this does not mean that they will be strong enough to detect statistically. Our work suggests that environments in which resource availability </w:t>
      </w:r>
      <w:r w:rsidR="006A1A7F">
        <w:t xml:space="preserve">and competitor size </w:t>
      </w:r>
      <w:r w:rsidR="001C1125">
        <w:t xml:space="preserve">change rapidly during a single growing </w:t>
      </w:r>
      <w:r w:rsidR="002F762A">
        <w:t>season may</w:t>
      </w:r>
      <w:r w:rsidR="00541FCE">
        <w:t xml:space="preserve"> </w:t>
      </w:r>
      <w:r w:rsidR="002F762A">
        <w:t>be a likely place for</w:t>
      </w:r>
      <w:r>
        <w:t xml:space="preserve"> </w:t>
      </w:r>
      <w:r w:rsidR="003A2EAD">
        <w:t xml:space="preserve">detectable </w:t>
      </w:r>
      <w:r w:rsidR="002F762A">
        <w:t xml:space="preserve">HOIs to emerge. </w:t>
      </w:r>
    </w:p>
    <w:p w14:paraId="45053543" w14:textId="77777777" w:rsidR="00B93196" w:rsidRDefault="00390672">
      <w:pPr>
        <w:pStyle w:val="Heading"/>
      </w:pPr>
      <w:bookmarkStart w:id="10" w:name="acknowledgments"/>
      <w:bookmarkEnd w:id="10"/>
      <w:r>
        <w:t>Acknowledgments</w:t>
      </w:r>
    </w:p>
    <w:p w14:paraId="5C29317E" w14:textId="7B39A565" w:rsidR="001C1125" w:rsidRPr="00A62F04" w:rsidRDefault="0066711A" w:rsidP="00A62F04">
      <w:pPr>
        <w:ind w:firstLine="0"/>
      </w:pPr>
      <w:bookmarkStart w:id="11" w:name="references"/>
      <w:bookmarkEnd w:id="11"/>
      <w:r>
        <w:t xml:space="preserve">We wish to thank Joanna Shih for providing the botanical line drawings. Gaurav </w:t>
      </w:r>
      <w:proofErr w:type="spellStart"/>
      <w:r>
        <w:t>Kandlikar</w:t>
      </w:r>
      <w:proofErr w:type="spellEnd"/>
      <w:r>
        <w:t xml:space="preserve">, </w:t>
      </w:r>
      <w:r w:rsidR="00696AD2">
        <w:t xml:space="preserve">Theo Gibbs, </w:t>
      </w:r>
      <w:r w:rsidRPr="0066711A">
        <w:t xml:space="preserve">Chris </w:t>
      </w:r>
      <w:proofErr w:type="spellStart"/>
      <w:r w:rsidRPr="0066711A">
        <w:t>Klausmeier</w:t>
      </w:r>
      <w:proofErr w:type="spellEnd"/>
      <w:r w:rsidR="00696AD2">
        <w:t xml:space="preserve">, two anonymous reviewers </w:t>
      </w:r>
      <w:r>
        <w:t>and members of the Kraft and Levine lab provided valuable comments on earlier drafts of th</w:t>
      </w:r>
      <w:r w:rsidR="00696AD2">
        <w:t>is</w:t>
      </w:r>
      <w:r>
        <w:t xml:space="preserve"> manuscript. </w:t>
      </w:r>
      <w:r w:rsidR="001C1125">
        <w:br w:type="page"/>
      </w:r>
    </w:p>
    <w:p w14:paraId="73D91D9C" w14:textId="32F42B2D" w:rsidR="00B93196" w:rsidRDefault="00390672">
      <w:pPr>
        <w:pStyle w:val="Heading"/>
      </w:pPr>
      <w:r>
        <w:lastRenderedPageBreak/>
        <w:t>References</w:t>
      </w:r>
    </w:p>
    <w:p w14:paraId="720D3E6A" w14:textId="77777777" w:rsidR="002922D3" w:rsidRPr="002922D3" w:rsidRDefault="007B137A" w:rsidP="002922D3">
      <w:pPr>
        <w:pStyle w:val="Bibliography"/>
      </w:pPr>
      <w:r>
        <w:t xml:space="preserve"> </w:t>
      </w:r>
      <w:r w:rsidR="00F56B3F">
        <w:fldChar w:fldCharType="begin"/>
      </w:r>
      <w:r w:rsidR="00AE4F19">
        <w:instrText xml:space="preserve"> ADDIN ZOTERO_BIBL {"uncited":[],"omitted":[],"custom":[]} CSL_BIBLIOGRAPHY </w:instrText>
      </w:r>
      <w:r w:rsidR="00F56B3F">
        <w:fldChar w:fldCharType="separate"/>
      </w:r>
      <w:r w:rsidR="002922D3" w:rsidRPr="002922D3">
        <w:t>Abrams, P. A. 1983. Arguments in Favor of Higher Order Interactions. The American Naturalist 121:887–891.</w:t>
      </w:r>
    </w:p>
    <w:p w14:paraId="01205A54" w14:textId="77777777" w:rsidR="002922D3" w:rsidRPr="002922D3" w:rsidRDefault="002922D3" w:rsidP="002922D3">
      <w:pPr>
        <w:pStyle w:val="Bibliography"/>
      </w:pPr>
      <w:r w:rsidRPr="002922D3">
        <w:t>Adler, F. R., and W. F. Morris. 1994. A General Test for Interaction Modification. Ecology 75:1552–1559.</w:t>
      </w:r>
    </w:p>
    <w:p w14:paraId="5135F8B2" w14:textId="77777777" w:rsidR="002922D3" w:rsidRPr="002922D3" w:rsidRDefault="002922D3" w:rsidP="002922D3">
      <w:pPr>
        <w:pStyle w:val="Bibliography"/>
      </w:pPr>
      <w:r w:rsidRPr="002922D3">
        <w:t>Aronson, J., J. Kigel, A. Shmida, and J. Klein. 1992. Adaptive phenology of desert and Mediterranean populations of annual plants grown with and without water stress. Oecologia 89:17–26.</w:t>
      </w:r>
    </w:p>
    <w:p w14:paraId="1E9296A4" w14:textId="77777777" w:rsidR="002922D3" w:rsidRPr="002922D3" w:rsidRDefault="002922D3" w:rsidP="002922D3">
      <w:pPr>
        <w:pStyle w:val="Bibliography"/>
      </w:pPr>
      <w:r w:rsidRPr="002922D3">
        <w:t>Bard, Y. 1974. Nonlinear parameter estimation. Academic Press, New York, NY.</w:t>
      </w:r>
    </w:p>
    <w:p w14:paraId="78A9C593" w14:textId="77777777" w:rsidR="002922D3" w:rsidRPr="002922D3" w:rsidRDefault="002922D3" w:rsidP="002922D3">
      <w:pPr>
        <w:pStyle w:val="Bibliography"/>
      </w:pPr>
      <w:r w:rsidRPr="002922D3">
        <w:t>Bennett, J. A., K. Riibak, R. Tamme, R. J. Lewis, and M. Pärtel. 2016. The reciprocal relationship between competition and intraspecific trait variation. Journal of Ecology 104:1410–1420.</w:t>
      </w:r>
    </w:p>
    <w:p w14:paraId="240D9ADB" w14:textId="77777777" w:rsidR="002922D3" w:rsidRPr="002922D3" w:rsidRDefault="002922D3" w:rsidP="002922D3">
      <w:pPr>
        <w:pStyle w:val="Bibliography"/>
      </w:pPr>
      <w:r w:rsidRPr="002922D3">
        <w:t>Billick, I., and T. J. Case. 1994. Higher Order Interactions in Ecological Communities: What Are They and How Can They be Detected? Ecology 75:1530–1543.</w:t>
      </w:r>
    </w:p>
    <w:p w14:paraId="38FA802D" w14:textId="77777777" w:rsidR="002922D3" w:rsidRPr="002922D3" w:rsidRDefault="002922D3" w:rsidP="002922D3">
      <w:pPr>
        <w:pStyle w:val="Bibliography"/>
      </w:pPr>
      <w:r w:rsidRPr="002922D3">
        <w:t>Birouste, M., E. Zamora-Ledezma, C. Bossard, I. M. Pérez-Ramos, and C. Roumet. 2014. Measurement of fine root tissue density: a comparison of three methods reveals the potential of root dry matter content. Plant and Soil 374:299–313.</w:t>
      </w:r>
    </w:p>
    <w:p w14:paraId="7D141629" w14:textId="77777777" w:rsidR="002922D3" w:rsidRPr="002922D3" w:rsidRDefault="002922D3" w:rsidP="002922D3">
      <w:pPr>
        <w:pStyle w:val="Bibliography"/>
      </w:pPr>
      <w:r w:rsidRPr="002922D3">
        <w:t>Case, T. J., and E. A. Bender. 1981. Testing for Higher Order Interactions. The American Naturalist 118:920–929.</w:t>
      </w:r>
    </w:p>
    <w:p w14:paraId="06A31E9B" w14:textId="77777777" w:rsidR="002922D3" w:rsidRPr="002922D3" w:rsidRDefault="002922D3" w:rsidP="002922D3">
      <w:pPr>
        <w:pStyle w:val="Bibliography"/>
      </w:pPr>
      <w:r w:rsidRPr="002922D3">
        <w:t>Chesson, P. 2000. Mechanisms of Maintenance of Species Diversity. Annual Review of Ecology and Systematics 31:343–366.</w:t>
      </w:r>
    </w:p>
    <w:p w14:paraId="3AD9CF97" w14:textId="77777777" w:rsidR="002922D3" w:rsidRPr="002922D3" w:rsidRDefault="002922D3" w:rsidP="002922D3">
      <w:pPr>
        <w:pStyle w:val="Bibliography"/>
      </w:pPr>
      <w:r w:rsidRPr="002922D3">
        <w:lastRenderedPageBreak/>
        <w:t>Cohen, D. 1976. The Optimal Timing of Reproduction. The American Naturalist 110:801–807.</w:t>
      </w:r>
    </w:p>
    <w:p w14:paraId="50FD9EEF" w14:textId="77777777" w:rsidR="002922D3" w:rsidRPr="002922D3" w:rsidRDefault="002922D3" w:rsidP="002922D3">
      <w:pPr>
        <w:pStyle w:val="Bibliography"/>
      </w:pPr>
      <w:r w:rsidRPr="002922D3">
        <w:t>Conti, L., S. Block, M. Parepa, T. Münkemüller, W. Thuiller, A. T. R. Acosta, M. van Kleunen, S. Dullinger, F. Essl, I. Dullinger, D. Moser, G. Klonner, O. Bossdorf, and M. Carboni. 2018. Functional trait differences and trait plasticity mediate biotic resistance to potential plant invaders. Journal of Ecology 106:1607–1620.</w:t>
      </w:r>
    </w:p>
    <w:p w14:paraId="2CC710D1" w14:textId="77777777" w:rsidR="002922D3" w:rsidRPr="002922D3" w:rsidRDefault="002922D3" w:rsidP="002922D3">
      <w:pPr>
        <w:pStyle w:val="Bibliography"/>
      </w:pPr>
      <w:r w:rsidRPr="002922D3">
        <w:t>Dybzinski, R., and D. Tilman. 2007. Resource Use Patterns Predict Long</w:t>
      </w:r>
      <w:r w:rsidRPr="002922D3">
        <w:rPr>
          <w:rFonts w:ascii="Cambria Math" w:hAnsi="Cambria Math" w:cs="Cambria Math"/>
        </w:rPr>
        <w:t>‐</w:t>
      </w:r>
      <w:r w:rsidRPr="002922D3">
        <w:t>Term Outcomes of Plant Competition for Nutrients and Light. The American Naturalist 170:305–318.</w:t>
      </w:r>
    </w:p>
    <w:p w14:paraId="6BDCDB2B" w14:textId="77777777" w:rsidR="002922D3" w:rsidRPr="002922D3" w:rsidRDefault="002922D3" w:rsidP="002922D3">
      <w:pPr>
        <w:pStyle w:val="Bibliography"/>
      </w:pPr>
      <w:r w:rsidRPr="002922D3">
        <w:t>Godoy, O., and J. M. Levine. 2014. Phenology effects on invasion success: insights from coupling field experiments to coexistence theory. Ecology 95:726–736.</w:t>
      </w:r>
    </w:p>
    <w:p w14:paraId="12D0F823" w14:textId="77777777" w:rsidR="002922D3" w:rsidRPr="002922D3" w:rsidRDefault="002922D3" w:rsidP="002922D3">
      <w:pPr>
        <w:pStyle w:val="Bibliography"/>
      </w:pPr>
      <w:r w:rsidRPr="002922D3">
        <w:t>Grilli, J., G. Barabás, M. J. Michalska-Smith, and S. Allesina. 2017. Higher-order interactions stabilize dynamics in competitive network models. Nature 548:210–213.</w:t>
      </w:r>
    </w:p>
    <w:p w14:paraId="75CBFF66" w14:textId="77777777" w:rsidR="002922D3" w:rsidRPr="002922D3" w:rsidRDefault="002922D3" w:rsidP="002922D3">
      <w:pPr>
        <w:pStyle w:val="Bibliography"/>
      </w:pPr>
      <w:r w:rsidRPr="002922D3">
        <w:t>Hairston, N. G., J. D. Allan, R. K. Colwell, D. J. Futuyma, J. Howell, M. D. Lubin, J. Mathias, and J. H. Vandermeer. 1968. The Relationship between Species Diversity and Stability: An Experimental Approach with Protozoa and Bacteria. Ecology 49:1091–1101.</w:t>
      </w:r>
    </w:p>
    <w:p w14:paraId="2E11DE19" w14:textId="77777777" w:rsidR="002922D3" w:rsidRPr="002922D3" w:rsidRDefault="002922D3" w:rsidP="002922D3">
      <w:pPr>
        <w:pStyle w:val="Bibliography"/>
      </w:pPr>
      <w:r w:rsidRPr="002922D3">
        <w:t>Hassell, M. P., and H. N. Comins. 1976. Discrete time models for two-species competition. Theoretical Population Biology 9:202–221.</w:t>
      </w:r>
    </w:p>
    <w:p w14:paraId="7E822A3D" w14:textId="77777777" w:rsidR="002922D3" w:rsidRPr="002922D3" w:rsidRDefault="002922D3" w:rsidP="002922D3">
      <w:pPr>
        <w:pStyle w:val="Bibliography"/>
      </w:pPr>
      <w:r w:rsidRPr="002922D3">
        <w:t>Kooijman, S. A. L. M. 1986. Energy budgets can explain body size relations. Journal of Theoretical Biology 121:269–282.</w:t>
      </w:r>
    </w:p>
    <w:p w14:paraId="629B5919" w14:textId="77777777" w:rsidR="002922D3" w:rsidRPr="002922D3" w:rsidRDefault="002922D3" w:rsidP="002922D3">
      <w:pPr>
        <w:pStyle w:val="Bibliography"/>
      </w:pPr>
      <w:r w:rsidRPr="002922D3">
        <w:lastRenderedPageBreak/>
        <w:t>Letten, A. D., P.-J. Ke, and T. Fukami. 2017. Linking modern coexistence theory and contemporary niche theory. Ecological Monographs 87:161–177.</w:t>
      </w:r>
    </w:p>
    <w:p w14:paraId="7CB6067F" w14:textId="77777777" w:rsidR="002922D3" w:rsidRPr="002922D3" w:rsidRDefault="002922D3" w:rsidP="002922D3">
      <w:pPr>
        <w:pStyle w:val="Bibliography"/>
      </w:pPr>
      <w:r w:rsidRPr="002922D3">
        <w:t>Letten, A. D., and D. B. Stouffer. 2019. The mechanistic basis for higher-order interactions and non-additivity in competitive communities. Ecology Letters 22:423–436.</w:t>
      </w:r>
    </w:p>
    <w:p w14:paraId="6E241DFC" w14:textId="77777777" w:rsidR="002922D3" w:rsidRPr="002922D3" w:rsidRDefault="002922D3" w:rsidP="002922D3">
      <w:pPr>
        <w:pStyle w:val="Bibliography"/>
      </w:pPr>
      <w:r w:rsidRPr="002922D3">
        <w:t>Levine, J. M., J. Bascompte, P. B. Adler, and S. Allesina. 2017. Beyond pairwise mechanisms of species coexistence in complex communities. Nature 546:56–64.</w:t>
      </w:r>
    </w:p>
    <w:p w14:paraId="7A9F4374" w14:textId="77777777" w:rsidR="002922D3" w:rsidRPr="002922D3" w:rsidRDefault="002922D3" w:rsidP="002922D3">
      <w:pPr>
        <w:pStyle w:val="Bibliography"/>
      </w:pPr>
      <w:r w:rsidRPr="002922D3">
        <w:t>Mayfield, M. M., and D. B. Stouffer. 2017. Higher-order interactions capture unexplained complexity in diverse communities. Nature Ecology &amp; Evolution 1:0062.</w:t>
      </w:r>
    </w:p>
    <w:p w14:paraId="4AEBC388" w14:textId="77777777" w:rsidR="002922D3" w:rsidRPr="002922D3" w:rsidRDefault="002922D3" w:rsidP="002922D3">
      <w:pPr>
        <w:pStyle w:val="Bibliography"/>
      </w:pPr>
      <w:r w:rsidRPr="002922D3">
        <w:t>Meszéna, G., M. Gyllenberg, L. Pásztor, and J. A. J. Metz. 2006. Competitive exclusion and limiting similarity: A unified theory. Theoretical Population Biology 69:68–87.</w:t>
      </w:r>
    </w:p>
    <w:p w14:paraId="51B92520" w14:textId="77777777" w:rsidR="002922D3" w:rsidRPr="002922D3" w:rsidRDefault="002922D3" w:rsidP="002922D3">
      <w:pPr>
        <w:pStyle w:val="Bibliography"/>
      </w:pPr>
      <w:r w:rsidRPr="002922D3">
        <w:t>Morin, P. J., S. P. Lawler, and E. A. Johnson. 1988. Competition Between Aquatic Insects and Vertebrates: Interaction Strength and Higher Order Interactions. Ecology 69:1401–1409.</w:t>
      </w:r>
    </w:p>
    <w:p w14:paraId="46D22BF8" w14:textId="77777777" w:rsidR="002922D3" w:rsidRPr="002922D3" w:rsidRDefault="002922D3" w:rsidP="002922D3">
      <w:pPr>
        <w:pStyle w:val="Bibliography"/>
      </w:pPr>
      <w:r w:rsidRPr="002922D3">
        <w:t>Neill, W. E. 1974. The Community Matrix and Interdependence of the Competition Coefficients. The American Naturalist 108:399–408.</w:t>
      </w:r>
    </w:p>
    <w:p w14:paraId="07ED9FCA" w14:textId="77777777" w:rsidR="002922D3" w:rsidRPr="002922D3" w:rsidRDefault="002922D3" w:rsidP="002922D3">
      <w:pPr>
        <w:pStyle w:val="Bibliography"/>
      </w:pPr>
      <w:r w:rsidRPr="002922D3">
        <w:t>O’Dwyer, J. P. 2018. Whence Lotka-Volterra?: Conservation laws and integrable systems in ecology. Theoretical Ecology.</w:t>
      </w:r>
    </w:p>
    <w:p w14:paraId="4217C1EE" w14:textId="77777777" w:rsidR="002922D3" w:rsidRPr="002922D3" w:rsidRDefault="002922D3" w:rsidP="002922D3">
      <w:pPr>
        <w:pStyle w:val="Bibliography"/>
      </w:pPr>
      <w:r w:rsidRPr="002922D3">
        <w:t>Pomerantz, M. J. 1981. Do “Higher Order Interactions” in Competition Systems Really Exist? The American Naturalist 117:583–591.</w:t>
      </w:r>
    </w:p>
    <w:p w14:paraId="24778E1F" w14:textId="77777777" w:rsidR="002922D3" w:rsidRPr="002922D3" w:rsidRDefault="002922D3" w:rsidP="002922D3">
      <w:pPr>
        <w:pStyle w:val="Bibliography"/>
      </w:pPr>
      <w:r w:rsidRPr="002922D3">
        <w:lastRenderedPageBreak/>
        <w:t>R Core Team. 2015. R: A Language and Environment for Statistical Computing. R Foundation for Statistical Computing, Vienna, Austria.</w:t>
      </w:r>
    </w:p>
    <w:p w14:paraId="1993F9C1" w14:textId="77777777" w:rsidR="002922D3" w:rsidRPr="002922D3" w:rsidRDefault="002922D3" w:rsidP="002922D3">
      <w:pPr>
        <w:pStyle w:val="Bibliography"/>
      </w:pPr>
      <w:r w:rsidRPr="002922D3">
        <w:t>Tilman, D. 1977. Resource Competition between Plankton Algae: An Experimental and Theoretical Approach. Ecology 58:338–348.</w:t>
      </w:r>
    </w:p>
    <w:p w14:paraId="5CE12752" w14:textId="77777777" w:rsidR="002922D3" w:rsidRPr="002922D3" w:rsidRDefault="002922D3" w:rsidP="002922D3">
      <w:pPr>
        <w:pStyle w:val="Bibliography"/>
      </w:pPr>
      <w:r w:rsidRPr="002922D3">
        <w:t>Tjoelker, M. G., J. M. Craine, D. Wedin, P. B. Reich, and D. Tilman. 2005. Linking leaf and root trait syndromes among 39 grassland and savannah species. New Phytologist 167:493–508.</w:t>
      </w:r>
    </w:p>
    <w:p w14:paraId="44AE5632" w14:textId="77777777" w:rsidR="002922D3" w:rsidRPr="002922D3" w:rsidRDefault="002922D3" w:rsidP="002922D3">
      <w:pPr>
        <w:pStyle w:val="Bibliography"/>
      </w:pPr>
      <w:r w:rsidRPr="002922D3">
        <w:t>Vandermeer, J. H. 1969. The Competitive Structure of Communities: An Experimental Approach with Protozoa. Ecology 50:362–371.</w:t>
      </w:r>
    </w:p>
    <w:p w14:paraId="7B78105E" w14:textId="7050709C" w:rsidR="0061034E" w:rsidRDefault="00F56B3F" w:rsidP="00540C73">
      <w:pPr>
        <w:pStyle w:val="Bibliography"/>
      </w:pPr>
      <w:r>
        <w:fldChar w:fldCharType="end"/>
      </w:r>
      <w:r w:rsidR="0061034E">
        <w:br w:type="page"/>
      </w:r>
    </w:p>
    <w:p w14:paraId="76F0DB74" w14:textId="40F34747" w:rsidR="00D709AF" w:rsidRPr="00D709AF" w:rsidRDefault="0061034E" w:rsidP="00D73DDC">
      <w:pPr>
        <w:pStyle w:val="Heading"/>
      </w:pPr>
      <w:r>
        <w:lastRenderedPageBreak/>
        <w:t>Figures</w:t>
      </w:r>
      <w:r w:rsidR="006245D6">
        <w:t xml:space="preserve"> </w:t>
      </w:r>
    </w:p>
    <w:p w14:paraId="0BD7F89E" w14:textId="268F5D03" w:rsidR="00081BE7" w:rsidRDefault="00081BE7" w:rsidP="00081BE7">
      <w:pPr>
        <w:pStyle w:val="BodyText"/>
        <w:keepNext/>
        <w:ind w:firstLine="0"/>
      </w:pPr>
      <w:r>
        <w:rPr>
          <w:noProof/>
        </w:rPr>
        <w:drawing>
          <wp:inline distT="0" distB="0" distL="0" distR="0" wp14:anchorId="029C9B59" wp14:editId="591D99F7">
            <wp:extent cx="5474208" cy="410565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8">
                      <a:extLst>
                        <a:ext uri="{28A0092B-C50C-407E-A947-70E740481C1C}">
                          <a14:useLocalDpi xmlns:a14="http://schemas.microsoft.com/office/drawing/2010/main" val="0"/>
                        </a:ext>
                      </a:extLst>
                    </a:blip>
                    <a:stretch>
                      <a:fillRect/>
                    </a:stretch>
                  </pic:blipFill>
                  <pic:spPr>
                    <a:xfrm>
                      <a:off x="0" y="0"/>
                      <a:ext cx="5474208" cy="4105656"/>
                    </a:xfrm>
                    <a:prstGeom prst="rect">
                      <a:avLst/>
                    </a:prstGeom>
                  </pic:spPr>
                </pic:pic>
              </a:graphicData>
            </a:graphic>
          </wp:inline>
        </w:drawing>
      </w:r>
    </w:p>
    <w:p w14:paraId="68D7F286" w14:textId="3B23D0FF" w:rsidR="00081BE7" w:rsidRDefault="00081BE7" w:rsidP="00081BE7">
      <w:pPr>
        <w:pStyle w:val="Caption"/>
      </w:pPr>
      <w:r w:rsidRPr="00004D89">
        <w:t xml:space="preserve">Figure </w:t>
      </w:r>
      <w:r w:rsidRPr="00004D89">
        <w:rPr>
          <w:b w:val="0"/>
          <w:bCs w:val="0"/>
          <w:noProof/>
        </w:rPr>
        <w:fldChar w:fldCharType="begin"/>
      </w:r>
      <w:r w:rsidRPr="00004D89">
        <w:rPr>
          <w:noProof/>
        </w:rPr>
        <w:instrText xml:space="preserve"> SEQ Figure \* ARABIC </w:instrText>
      </w:r>
      <w:r w:rsidRPr="00004D89">
        <w:rPr>
          <w:b w:val="0"/>
          <w:bCs w:val="0"/>
          <w:noProof/>
        </w:rPr>
        <w:fldChar w:fldCharType="separate"/>
      </w:r>
      <w:r w:rsidRPr="00004D89">
        <w:rPr>
          <w:noProof/>
        </w:rPr>
        <w:t>1</w:t>
      </w:r>
      <w:r w:rsidRPr="00004D89">
        <w:rPr>
          <w:b w:val="0"/>
          <w:bCs w:val="0"/>
          <w:noProof/>
        </w:rPr>
        <w:fldChar w:fldCharType="end"/>
      </w:r>
      <w:r w:rsidRPr="00004D89">
        <w:t xml:space="preserve">. </w:t>
      </w:r>
      <w:r w:rsidR="00AE4F19">
        <w:t>How i</w:t>
      </w:r>
      <w:r w:rsidRPr="00004D89">
        <w:t xml:space="preserve">nteraction modifications lead to higher order interactions.  In A, a pairwise model is shown without interaction modification. The competitive effect of species two and three on the focal species, one, are shown as separate blue arrows.  These effects may be simple per competition coefficients,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2</m:t>
            </m:r>
          </m:sub>
        </m:sSub>
      </m:oMath>
      <w:r w:rsidRPr="00004D89">
        <w:t xml:space="preserve"> and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3</m:t>
            </m:r>
          </m:sub>
        </m:sSub>
      </m:oMath>
      <w:r w:rsidRPr="00004D89">
        <w:t xml:space="preserve">, or could be more complicated non-linear functions of density. In B, a model with interaction modification is shown: in </w:t>
      </w:r>
      <w:proofErr w:type="spellStart"/>
      <w:r w:rsidRPr="00004D89">
        <w:rPr>
          <w:i/>
        </w:rPr>
        <w:t>i</w:t>
      </w:r>
      <w:proofErr w:type="spellEnd"/>
      <w:r w:rsidRPr="00004D89">
        <w:rPr>
          <w:i/>
        </w:rPr>
        <w:t>)</w:t>
      </w:r>
      <w:r w:rsidRPr="00004D89">
        <w:t xml:space="preserve"> the dashed arrow shows that the effect of three is modified by the density of two; in </w:t>
      </w:r>
      <w:r w:rsidRPr="00004D89">
        <w:rPr>
          <w:i/>
        </w:rPr>
        <w:t>ii)</w:t>
      </w:r>
      <w:r w:rsidRPr="00004D89">
        <w:t xml:space="preserve"> the effect of two is modified by the density of three. In reality, the interaction modifications are not separate but result in a single </w:t>
      </w:r>
      <w:r w:rsidR="00AE4F19">
        <w:lastRenderedPageBreak/>
        <w:t xml:space="preserve">higher order interaction </w:t>
      </w:r>
      <w:r w:rsidRPr="00004D89">
        <w:t>between two and three</w:t>
      </w:r>
      <w:r w:rsidR="00AE4F19">
        <w:t xml:space="preserve">, quantified by </w:t>
      </w:r>
      <m:oMath>
        <m:sSub>
          <m:sSubPr>
            <m:ctrlPr>
              <w:rPr>
                <w:rFonts w:ascii="Cambria Math" w:hAnsi="Cambria Math"/>
                <w:i/>
                <w:iCs/>
              </w:rPr>
            </m:ctrlPr>
          </m:sSubPr>
          <m:e>
            <m:r>
              <m:rPr>
                <m:sty m:val="bi"/>
              </m:rPr>
              <w:rPr>
                <w:rFonts w:ascii="Cambria Math" w:hAnsi="Cambria Math"/>
              </w:rPr>
              <m:t>β</m:t>
            </m:r>
          </m:e>
          <m:sub>
            <m:r>
              <m:rPr>
                <m:sty m:val="bi"/>
              </m:rPr>
              <w:rPr>
                <w:rFonts w:ascii="Cambria Math" w:hAnsi="Cambria Math"/>
              </w:rPr>
              <m:t>1</m:t>
            </m:r>
            <m:d>
              <m:dPr>
                <m:ctrlPr>
                  <w:rPr>
                    <w:rFonts w:ascii="Cambria Math" w:hAnsi="Cambria Math"/>
                    <w:i/>
                    <w:iCs/>
                  </w:rPr>
                </m:ctrlPr>
              </m:dPr>
              <m:e>
                <m:r>
                  <m:rPr>
                    <m:sty m:val="bi"/>
                  </m:rPr>
                  <w:rPr>
                    <w:rFonts w:ascii="Cambria Math" w:hAnsi="Cambria Math"/>
                  </w:rPr>
                  <m:t>2,3</m:t>
                </m:r>
              </m:e>
            </m:d>
          </m:sub>
        </m:sSub>
      </m:oMath>
      <w:r w:rsidR="00AE4F19">
        <w:t xml:space="preserve">, and </w:t>
      </w:r>
      <w:r w:rsidRPr="00004D89">
        <w:t xml:space="preserve">shown with the curved arrows in </w:t>
      </w:r>
      <w:r w:rsidRPr="00004D89">
        <w:rPr>
          <w:i/>
        </w:rPr>
        <w:t>iii</w:t>
      </w:r>
      <w:r w:rsidRPr="00004D89">
        <w:t>.</w:t>
      </w:r>
      <w:r>
        <w:t xml:space="preserve"> </w:t>
      </w:r>
    </w:p>
    <w:p w14:paraId="734452F3" w14:textId="77777777" w:rsidR="00081BE7" w:rsidRDefault="00081BE7">
      <w:pPr>
        <w:spacing w:line="276" w:lineRule="auto"/>
        <w:ind w:firstLine="0"/>
        <w:jc w:val="both"/>
        <w:rPr>
          <w:rFonts w:cs="Cambria (Body CS)"/>
          <w:b/>
          <w:bCs/>
          <w:szCs w:val="18"/>
        </w:rPr>
      </w:pPr>
      <w:r>
        <w:br w:type="page"/>
      </w:r>
    </w:p>
    <w:p w14:paraId="3694F8D7" w14:textId="77777777" w:rsidR="00081BE7" w:rsidRDefault="00081BE7" w:rsidP="00081BE7">
      <w:pPr>
        <w:keepNext/>
        <w:spacing w:line="276" w:lineRule="auto"/>
        <w:ind w:firstLine="0"/>
        <w:jc w:val="both"/>
      </w:pPr>
      <w:r>
        <w:rPr>
          <w:noProof/>
        </w:rPr>
        <w:lastRenderedPageBreak/>
        <w:drawing>
          <wp:inline distT="0" distB="0" distL="0" distR="0" wp14:anchorId="62CDB4F4" wp14:editId="7EDC90E3">
            <wp:extent cx="5449824" cy="5888736"/>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lide1.png"/>
                    <pic:cNvPicPr/>
                  </pic:nvPicPr>
                  <pic:blipFill rotWithShape="1">
                    <a:blip r:embed="rId9">
                      <a:extLst>
                        <a:ext uri="{28A0092B-C50C-407E-A947-70E740481C1C}">
                          <a14:useLocalDpi xmlns:a14="http://schemas.microsoft.com/office/drawing/2010/main" val="0"/>
                        </a:ext>
                      </a:extLst>
                    </a:blip>
                    <a:srcRect l="6620" t="5252" r="5915" b="10715"/>
                    <a:stretch/>
                  </pic:blipFill>
                  <pic:spPr bwMode="auto">
                    <a:xfrm>
                      <a:off x="0" y="0"/>
                      <a:ext cx="5449824" cy="5888736"/>
                    </a:xfrm>
                    <a:prstGeom prst="rect">
                      <a:avLst/>
                    </a:prstGeom>
                    <a:ln>
                      <a:noFill/>
                    </a:ln>
                    <a:extLst>
                      <a:ext uri="{53640926-AAD7-44D8-BBD7-CCE9431645EC}">
                        <a14:shadowObscured xmlns:a14="http://schemas.microsoft.com/office/drawing/2010/main"/>
                      </a:ext>
                    </a:extLst>
                  </pic:spPr>
                </pic:pic>
              </a:graphicData>
            </a:graphic>
          </wp:inline>
        </w:drawing>
      </w:r>
    </w:p>
    <w:p w14:paraId="0C1B2022" w14:textId="1460DF8A" w:rsidR="00081BE7" w:rsidRDefault="00081BE7" w:rsidP="00081BE7">
      <w:pPr>
        <w:pStyle w:val="Caption"/>
        <w:jc w:val="both"/>
      </w:pPr>
      <w:r w:rsidRPr="008C5D31">
        <w:t xml:space="preserve">Figure </w:t>
      </w:r>
      <w:r w:rsidR="00002D8A">
        <w:fldChar w:fldCharType="begin"/>
      </w:r>
      <w:r w:rsidR="00002D8A">
        <w:instrText xml:space="preserve"> SEQ Figure \* ARABIC </w:instrText>
      </w:r>
      <w:r w:rsidR="00002D8A">
        <w:fldChar w:fldCharType="separate"/>
      </w:r>
      <w:r w:rsidR="00A37FF0">
        <w:rPr>
          <w:noProof/>
        </w:rPr>
        <w:t>2</w:t>
      </w:r>
      <w:r w:rsidR="00002D8A">
        <w:rPr>
          <w:noProof/>
        </w:rPr>
        <w:fldChar w:fldCharType="end"/>
      </w:r>
      <w:r w:rsidRPr="008C5D31">
        <w:t xml:space="preserve"> Schematic of orthogonal competition experiment required to detect higher order interactions.  Each square represents a separate study plot.  Competitor 1, (blue circles) and Competitor 2 (red circles) are grown in a gradient of increasing density alone and together.  A single individual of the focal species (line drawing) is grown in </w:t>
      </w:r>
      <w:r w:rsidRPr="008C5D31">
        <w:lastRenderedPageBreak/>
        <w:t>each plot allowing the response to competition from each competitor species to be fitted.</w:t>
      </w:r>
      <w:r>
        <w:t xml:space="preserve">  </w:t>
      </w:r>
      <w:r>
        <w:br w:type="page"/>
      </w:r>
    </w:p>
    <w:p w14:paraId="7CA5F634" w14:textId="77777777" w:rsidR="00081BE7" w:rsidRDefault="00081BE7" w:rsidP="00081BE7">
      <w:pPr>
        <w:pStyle w:val="figcaption"/>
        <w:keepNext/>
      </w:pPr>
      <w:r>
        <w:rPr>
          <w:noProof/>
        </w:rPr>
        <w:lastRenderedPageBreak/>
        <w:drawing>
          <wp:inline distT="0" distB="0" distL="0" distR="0" wp14:anchorId="10CD43FF" wp14:editId="2DB636EC">
            <wp:extent cx="4741332" cy="3555999"/>
            <wp:effectExtent l="0" t="0" r="0" b="635"/>
            <wp:docPr id="17"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741332" cy="3555999"/>
                    </a:xfrm>
                    <a:prstGeom prst="rect">
                      <a:avLst/>
                    </a:prstGeom>
                  </pic:spPr>
                </pic:pic>
              </a:graphicData>
            </a:graphic>
          </wp:inline>
        </w:drawing>
      </w:r>
    </w:p>
    <w:p w14:paraId="05E312C5" w14:textId="4EA7C1DA" w:rsidR="00081BE7" w:rsidRPr="00FB51D5" w:rsidRDefault="00081BE7" w:rsidP="00081BE7">
      <w:pPr>
        <w:pStyle w:val="figcaption"/>
      </w:pPr>
      <w:r>
        <w:t xml:space="preserve">Figure </w:t>
      </w:r>
      <w:r>
        <w:rPr>
          <w:noProof/>
        </w:rPr>
        <w:fldChar w:fldCharType="begin"/>
      </w:r>
      <w:r>
        <w:rPr>
          <w:noProof/>
        </w:rPr>
        <w:instrText xml:space="preserve"> SEQ Figure \* ARABIC </w:instrText>
      </w:r>
      <w:r>
        <w:rPr>
          <w:noProof/>
        </w:rPr>
        <w:fldChar w:fldCharType="separate"/>
      </w:r>
      <w:r w:rsidR="00A37FF0">
        <w:rPr>
          <w:noProof/>
        </w:rPr>
        <w:t>3</w:t>
      </w:r>
      <w:r>
        <w:rPr>
          <w:noProof/>
        </w:rPr>
        <w:fldChar w:fldCharType="end"/>
      </w:r>
      <w:r>
        <w:t xml:space="preserve">. Example time course of A) annual plant growth and B) resource concentration during a single simulated growing season.  In this example, each species’ population was initiated with one seed. The early season species (black) grows rapidly when resource availability is high and senesces early. By contrast, the late season species (blue) grows more slowly but grows later into the season as resource availability declines.  The growth curve for the mid-season species (red) lies between these extremes. </w:t>
      </w:r>
    </w:p>
    <w:p w14:paraId="7353B600" w14:textId="77777777" w:rsidR="00081BE7" w:rsidRDefault="00081BE7" w:rsidP="00081BE7">
      <w:pPr>
        <w:pStyle w:val="figcaption"/>
        <w:keepNext/>
      </w:pPr>
      <w:r>
        <w:rPr>
          <w:noProof/>
        </w:rPr>
        <w:lastRenderedPageBreak/>
        <w:drawing>
          <wp:inline distT="0" distB="0" distL="0" distR="0" wp14:anchorId="4265D8CC" wp14:editId="583AD483">
            <wp:extent cx="5012072" cy="3132545"/>
            <wp:effectExtent l="0" t="0" r="4445" b="4445"/>
            <wp:docPr id="18"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012072" cy="3132545"/>
                    </a:xfrm>
                    <a:prstGeom prst="rect">
                      <a:avLst/>
                    </a:prstGeom>
                  </pic:spPr>
                </pic:pic>
              </a:graphicData>
            </a:graphic>
          </wp:inline>
        </w:drawing>
      </w:r>
    </w:p>
    <w:p w14:paraId="6D7A252B" w14:textId="739700F3" w:rsidR="00081BE7" w:rsidRPr="008F4F3E" w:rsidRDefault="00081BE7" w:rsidP="00081BE7">
      <w:pPr>
        <w:pStyle w:val="Caption"/>
      </w:pPr>
      <w:r>
        <w:t xml:space="preserve">Figure </w:t>
      </w:r>
      <w:r>
        <w:rPr>
          <w:noProof/>
        </w:rPr>
        <w:fldChar w:fldCharType="begin"/>
      </w:r>
      <w:r>
        <w:rPr>
          <w:noProof/>
        </w:rPr>
        <w:instrText xml:space="preserve"> SEQ Figure \* ARABIC </w:instrText>
      </w:r>
      <w:r>
        <w:rPr>
          <w:noProof/>
        </w:rPr>
        <w:fldChar w:fldCharType="separate"/>
      </w:r>
      <w:r w:rsidR="00A37FF0">
        <w:rPr>
          <w:noProof/>
        </w:rPr>
        <w:t>4</w:t>
      </w:r>
      <w:r>
        <w:rPr>
          <w:noProof/>
        </w:rPr>
        <w:fldChar w:fldCharType="end"/>
      </w:r>
      <w:r>
        <w:t xml:space="preserve">. Simulated per capita seed production of the A) early, B) middle and C) late season species in response to a single competitor species at a time. Competitor density is shown on the x-axis. Colors and shapes indicate the identity of the competitor species. Open circles show the per capita seed production of each focal species in the absence of any competitors. The solid line shows the fit of the Hassel model. </w:t>
      </w:r>
      <w:r>
        <w:br w:type="page"/>
      </w:r>
    </w:p>
    <w:p w14:paraId="01F0D68A" w14:textId="77777777" w:rsidR="00081BE7" w:rsidRDefault="00081BE7" w:rsidP="00081BE7">
      <w:pPr>
        <w:pStyle w:val="Caption"/>
      </w:pPr>
      <w:r>
        <w:rPr>
          <w:noProof/>
        </w:rPr>
        <w:lastRenderedPageBreak/>
        <w:drawing>
          <wp:inline distT="0" distB="0" distL="0" distR="0" wp14:anchorId="63F78D97" wp14:editId="2AFFB831">
            <wp:extent cx="5147179" cy="321698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47179" cy="3216986"/>
                    </a:xfrm>
                    <a:prstGeom prst="rect">
                      <a:avLst/>
                    </a:prstGeom>
                  </pic:spPr>
                </pic:pic>
              </a:graphicData>
            </a:graphic>
          </wp:inline>
        </w:drawing>
      </w:r>
    </w:p>
    <w:p w14:paraId="0F631F9D" w14:textId="6599AAD1" w:rsidR="00081BE7" w:rsidRPr="00A84CDB" w:rsidRDefault="00081BE7" w:rsidP="00081BE7">
      <w:pPr>
        <w:pStyle w:val="Caption"/>
      </w:pPr>
      <w:r>
        <w:t xml:space="preserve">Figure </w:t>
      </w:r>
      <w:r>
        <w:rPr>
          <w:noProof/>
        </w:rPr>
        <w:fldChar w:fldCharType="begin"/>
      </w:r>
      <w:r>
        <w:rPr>
          <w:noProof/>
        </w:rPr>
        <w:instrText xml:space="preserve"> SEQ Figure \* ARABIC </w:instrText>
      </w:r>
      <w:r>
        <w:rPr>
          <w:noProof/>
        </w:rPr>
        <w:fldChar w:fldCharType="separate"/>
      </w:r>
      <w:r w:rsidR="00A37FF0">
        <w:rPr>
          <w:noProof/>
        </w:rPr>
        <w:t>5</w:t>
      </w:r>
      <w:r>
        <w:rPr>
          <w:noProof/>
        </w:rPr>
        <w:fldChar w:fldCharType="end"/>
      </w:r>
      <w:r>
        <w:t>. Comparison of the Hassel, multiplicative (</w:t>
      </w:r>
      <w:r w:rsidR="00AE4F19">
        <w:t>model</w:t>
      </w:r>
      <w:r>
        <w:t xml:space="preserve"> 2), and HOI models fit to each focal species. The y-axis shows the simulated per capita seed production of the focal species. The x-axis shows the per capita seed production predicted by the phenomenological model.  The top row, A-C, shows the prediction for the Hassel model; the middle row, D-F, shows the prediction from the multiplicative model; and the bottom row, G-I, shows the prediction from the HOI model.  The one-to-one line and root-mean-squared error (RMSE) for </w:t>
      </w:r>
      <w:r w:rsidR="00AE4F19">
        <w:t xml:space="preserve">predictions from each </w:t>
      </w:r>
      <w:r>
        <w:t xml:space="preserve">model are shown. </w:t>
      </w:r>
      <w:r>
        <w:br w:type="page"/>
      </w:r>
    </w:p>
    <w:p w14:paraId="68C07558" w14:textId="77777777" w:rsidR="00081BE7" w:rsidRDefault="00081BE7" w:rsidP="00081BE7">
      <w:pPr>
        <w:pStyle w:val="Caption"/>
      </w:pPr>
      <w:r>
        <w:rPr>
          <w:noProof/>
        </w:rPr>
        <w:lastRenderedPageBreak/>
        <w:drawing>
          <wp:inline distT="0" distB="0" distL="0" distR="0" wp14:anchorId="2F49FD94" wp14:editId="4491DF12">
            <wp:extent cx="5068843" cy="316802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68843" cy="3168026"/>
                    </a:xfrm>
                    <a:prstGeom prst="rect">
                      <a:avLst/>
                    </a:prstGeom>
                  </pic:spPr>
                </pic:pic>
              </a:graphicData>
            </a:graphic>
          </wp:inline>
        </w:drawing>
      </w:r>
    </w:p>
    <w:p w14:paraId="3A62A15D" w14:textId="272D8A1D" w:rsidR="00081BE7" w:rsidRPr="00C04B61" w:rsidRDefault="00081BE7" w:rsidP="00081BE7">
      <w:pPr>
        <w:pStyle w:val="Caption"/>
      </w:pPr>
      <w:r>
        <w:t xml:space="preserve">Figure </w:t>
      </w:r>
      <w:r>
        <w:rPr>
          <w:noProof/>
        </w:rPr>
        <w:fldChar w:fldCharType="begin"/>
      </w:r>
      <w:r>
        <w:rPr>
          <w:noProof/>
        </w:rPr>
        <w:instrText xml:space="preserve"> SEQ Figure \* ARABIC </w:instrText>
      </w:r>
      <w:r>
        <w:rPr>
          <w:noProof/>
        </w:rPr>
        <w:fldChar w:fldCharType="separate"/>
      </w:r>
      <w:r w:rsidR="00A37FF0">
        <w:rPr>
          <w:noProof/>
        </w:rPr>
        <w:t>6</w:t>
      </w:r>
      <w:r>
        <w:rPr>
          <w:noProof/>
        </w:rPr>
        <w:fldChar w:fldCharType="end"/>
      </w:r>
      <w:r>
        <w:t xml:space="preserve">. Interaction coefficients for each of focal species from the HOI model.  The top row, A-C, shows the pairwise competition coefficients for the focal species and each competitor. The bottom row, D-F, shows the two-species HOI coefficients.  Coefficient subscripts indicate which focal species and competitor species are involved, 1 = Early, 2 = Mid, 3 = Late.  </w:t>
      </w:r>
      <w:r>
        <w:br w:type="page"/>
      </w:r>
    </w:p>
    <w:p w14:paraId="74D531F1" w14:textId="77777777" w:rsidR="00081BE7" w:rsidRDefault="00081BE7" w:rsidP="00081BE7">
      <w:pPr>
        <w:pStyle w:val="Heading"/>
      </w:pPr>
      <w:r>
        <w:lastRenderedPageBreak/>
        <w:t>Supporting Information – Additional Tables</w:t>
      </w:r>
    </w:p>
    <w:p w14:paraId="31E9DD7E" w14:textId="77777777" w:rsidR="00081BE7" w:rsidRDefault="00081BE7" w:rsidP="00081BE7">
      <w:pPr>
        <w:pStyle w:val="Caption"/>
        <w:keepNext/>
      </w:pPr>
      <w:r>
        <w:t xml:space="preserve">Table S </w:t>
      </w:r>
      <w:r>
        <w:rPr>
          <w:noProof/>
        </w:rPr>
        <w:fldChar w:fldCharType="begin"/>
      </w:r>
      <w:r>
        <w:rPr>
          <w:noProof/>
        </w:rPr>
        <w:instrText xml:space="preserve"> SEQ Table_S \* ARABIC </w:instrText>
      </w:r>
      <w:r>
        <w:rPr>
          <w:noProof/>
        </w:rPr>
        <w:fldChar w:fldCharType="separate"/>
      </w:r>
      <w:r>
        <w:rPr>
          <w:noProof/>
        </w:rPr>
        <w:t>1</w:t>
      </w:r>
      <w:r>
        <w:rPr>
          <w:noProof/>
        </w:rPr>
        <w:fldChar w:fldCharType="end"/>
      </w:r>
      <w:r>
        <w:t xml:space="preserve">  Table of parameter values used in the growth simulation experiment in the main text. </w:t>
      </w:r>
    </w:p>
    <w:tbl>
      <w:tblPr>
        <w:tblStyle w:val="TableGrid"/>
        <w:tblW w:w="7911" w:type="dxa"/>
        <w:tblCellMar>
          <w:left w:w="115" w:type="dxa"/>
          <w:right w:w="115" w:type="dxa"/>
        </w:tblCellMar>
        <w:tblLook w:val="04A0" w:firstRow="1" w:lastRow="0" w:firstColumn="1" w:lastColumn="0" w:noHBand="0" w:noVBand="1"/>
      </w:tblPr>
      <w:tblGrid>
        <w:gridCol w:w="1382"/>
        <w:gridCol w:w="1005"/>
        <w:gridCol w:w="5524"/>
      </w:tblGrid>
      <w:tr w:rsidR="00081BE7" w:rsidRPr="00B60DD1" w14:paraId="3FCA1519" w14:textId="77777777" w:rsidTr="00185B90">
        <w:trPr>
          <w:trHeight w:val="354"/>
        </w:trPr>
        <w:tc>
          <w:tcPr>
            <w:tcW w:w="1382" w:type="dxa"/>
            <w:tcBorders>
              <w:top w:val="nil"/>
              <w:left w:val="nil"/>
              <w:bottom w:val="double" w:sz="4" w:space="0" w:color="auto"/>
              <w:right w:val="nil"/>
            </w:tcBorders>
            <w:vAlign w:val="center"/>
          </w:tcPr>
          <w:p w14:paraId="73E2F6D3" w14:textId="77777777" w:rsidR="00081BE7" w:rsidRPr="00F45FB8" w:rsidRDefault="00081BE7" w:rsidP="00185B90">
            <w:pPr>
              <w:spacing w:line="240" w:lineRule="auto"/>
              <w:ind w:firstLine="0"/>
              <w:jc w:val="center"/>
              <w:rPr>
                <w:rFonts w:ascii="Calibri" w:eastAsia="Times New Roman" w:hAnsi="Calibri" w:cs="Times New Roman"/>
                <w:color w:val="000000"/>
                <w:szCs w:val="24"/>
              </w:rPr>
            </w:pPr>
            <w:r w:rsidRPr="00F45FB8">
              <w:rPr>
                <w:rFonts w:ascii="Calibri" w:eastAsia="Times New Roman" w:hAnsi="Calibri" w:cs="Times New Roman"/>
                <w:color w:val="000000"/>
                <w:szCs w:val="24"/>
              </w:rPr>
              <w:t>Parameter</w:t>
            </w:r>
          </w:p>
        </w:tc>
        <w:tc>
          <w:tcPr>
            <w:tcW w:w="1005" w:type="dxa"/>
            <w:tcBorders>
              <w:top w:val="nil"/>
              <w:left w:val="nil"/>
              <w:bottom w:val="double" w:sz="4" w:space="0" w:color="auto"/>
              <w:right w:val="nil"/>
            </w:tcBorders>
            <w:vAlign w:val="center"/>
          </w:tcPr>
          <w:p w14:paraId="6523E480"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Value</w:t>
            </w:r>
          </w:p>
        </w:tc>
        <w:tc>
          <w:tcPr>
            <w:tcW w:w="5524" w:type="dxa"/>
            <w:tcBorders>
              <w:top w:val="nil"/>
              <w:left w:val="nil"/>
              <w:bottom w:val="double" w:sz="4" w:space="0" w:color="auto"/>
              <w:right w:val="nil"/>
            </w:tcBorders>
            <w:vAlign w:val="center"/>
          </w:tcPr>
          <w:p w14:paraId="2D01F96A"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efinition</w:t>
            </w:r>
          </w:p>
        </w:tc>
      </w:tr>
      <w:tr w:rsidR="00081BE7" w:rsidRPr="00B60DD1" w14:paraId="7B043D3E" w14:textId="77777777" w:rsidTr="00185B90">
        <w:trPr>
          <w:trHeight w:val="354"/>
        </w:trPr>
        <w:tc>
          <w:tcPr>
            <w:tcW w:w="1382" w:type="dxa"/>
            <w:tcBorders>
              <w:top w:val="double" w:sz="4" w:space="0" w:color="auto"/>
              <w:left w:val="nil"/>
              <w:bottom w:val="nil"/>
              <w:right w:val="nil"/>
            </w:tcBorders>
            <w:shd w:val="clear" w:color="auto" w:fill="auto"/>
            <w:vAlign w:val="center"/>
          </w:tcPr>
          <w:p w14:paraId="469845C2"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U</w:t>
            </w:r>
          </w:p>
        </w:tc>
        <w:tc>
          <w:tcPr>
            <w:tcW w:w="1005" w:type="dxa"/>
            <w:tcBorders>
              <w:top w:val="double" w:sz="4" w:space="0" w:color="auto"/>
              <w:left w:val="nil"/>
              <w:bottom w:val="nil"/>
              <w:right w:val="nil"/>
            </w:tcBorders>
            <w:shd w:val="clear" w:color="auto" w:fill="auto"/>
            <w:vAlign w:val="center"/>
          </w:tcPr>
          <w:p w14:paraId="5AB90FF9"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2</w:t>
            </w:r>
            <w:r w:rsidRPr="00F45FB8">
              <w:rPr>
                <w:rFonts w:ascii="Calibri" w:eastAsia="Times New Roman" w:hAnsi="Calibri" w:cs="Times New Roman"/>
                <w:color w:val="000000"/>
                <w:szCs w:val="24"/>
              </w:rPr>
              <w:t>00</w:t>
            </w:r>
          </w:p>
        </w:tc>
        <w:tc>
          <w:tcPr>
            <w:tcW w:w="5524" w:type="dxa"/>
            <w:tcBorders>
              <w:top w:val="double" w:sz="4" w:space="0" w:color="auto"/>
              <w:left w:val="nil"/>
              <w:bottom w:val="nil"/>
              <w:right w:val="nil"/>
            </w:tcBorders>
            <w:shd w:val="clear" w:color="auto" w:fill="auto"/>
            <w:vAlign w:val="center"/>
          </w:tcPr>
          <w:p w14:paraId="08A69DE6"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Duration of growth simulation </w:t>
            </w:r>
            <w:r>
              <w:rPr>
                <w:rFonts w:ascii="Calibri" w:eastAsia="Times New Roman" w:hAnsi="Calibri" w:cs="Times New Roman"/>
                <w:color w:val="000000"/>
                <w:szCs w:val="24"/>
              </w:rPr>
              <w:t>(days)</w:t>
            </w:r>
          </w:p>
        </w:tc>
      </w:tr>
      <w:tr w:rsidR="00081BE7" w:rsidRPr="00B60DD1" w14:paraId="2242C574" w14:textId="77777777" w:rsidTr="00185B90">
        <w:trPr>
          <w:trHeight w:val="354"/>
        </w:trPr>
        <w:tc>
          <w:tcPr>
            <w:tcW w:w="1382" w:type="dxa"/>
            <w:tcBorders>
              <w:top w:val="nil"/>
              <w:left w:val="nil"/>
              <w:bottom w:val="nil"/>
              <w:right w:val="nil"/>
            </w:tcBorders>
            <w:shd w:val="clear" w:color="auto" w:fill="auto"/>
            <w:vAlign w:val="center"/>
          </w:tcPr>
          <w:p w14:paraId="6CAE78AB"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I</w:t>
            </w:r>
          </w:p>
        </w:tc>
        <w:tc>
          <w:tcPr>
            <w:tcW w:w="1005" w:type="dxa"/>
            <w:tcBorders>
              <w:top w:val="nil"/>
              <w:left w:val="nil"/>
              <w:bottom w:val="nil"/>
              <w:right w:val="nil"/>
            </w:tcBorders>
            <w:shd w:val="clear" w:color="auto" w:fill="auto"/>
            <w:vAlign w:val="center"/>
          </w:tcPr>
          <w:p w14:paraId="7C582FC7"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p>
        </w:tc>
        <w:tc>
          <w:tcPr>
            <w:tcW w:w="5524" w:type="dxa"/>
            <w:tcBorders>
              <w:top w:val="nil"/>
              <w:left w:val="nil"/>
              <w:bottom w:val="nil"/>
              <w:right w:val="nil"/>
            </w:tcBorders>
            <w:shd w:val="clear" w:color="auto" w:fill="auto"/>
            <w:vAlign w:val="center"/>
          </w:tcPr>
          <w:p w14:paraId="5E2DE8A4"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Resource supply rate (g day</w:t>
            </w:r>
            <w:r w:rsidRPr="00804FCA">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651F60E3" w14:textId="77777777" w:rsidTr="00185B90">
        <w:trPr>
          <w:trHeight w:val="354"/>
        </w:trPr>
        <w:tc>
          <w:tcPr>
            <w:tcW w:w="1382" w:type="dxa"/>
            <w:tcBorders>
              <w:top w:val="nil"/>
              <w:left w:val="nil"/>
              <w:bottom w:val="nil"/>
              <w:right w:val="nil"/>
            </w:tcBorders>
            <w:shd w:val="clear" w:color="auto" w:fill="auto"/>
            <w:vAlign w:val="center"/>
          </w:tcPr>
          <w:p w14:paraId="769DBFDD"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0)</w:t>
            </w:r>
          </w:p>
        </w:tc>
        <w:tc>
          <w:tcPr>
            <w:tcW w:w="1005" w:type="dxa"/>
            <w:tcBorders>
              <w:top w:val="nil"/>
              <w:left w:val="nil"/>
              <w:bottom w:val="nil"/>
              <w:right w:val="nil"/>
            </w:tcBorders>
            <w:shd w:val="clear" w:color="auto" w:fill="auto"/>
            <w:vAlign w:val="center"/>
          </w:tcPr>
          <w:p w14:paraId="1CD6817D"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4</w:t>
            </w:r>
            <w:r w:rsidRPr="00F45FB8">
              <w:rPr>
                <w:rFonts w:ascii="Calibri" w:eastAsia="Times New Roman" w:hAnsi="Calibri" w:cs="Times New Roman"/>
                <w:color w:val="000000"/>
                <w:szCs w:val="24"/>
              </w:rPr>
              <w:t>00</w:t>
            </w:r>
          </w:p>
        </w:tc>
        <w:tc>
          <w:tcPr>
            <w:tcW w:w="5524" w:type="dxa"/>
            <w:tcBorders>
              <w:top w:val="nil"/>
              <w:left w:val="nil"/>
              <w:bottom w:val="nil"/>
              <w:right w:val="nil"/>
            </w:tcBorders>
            <w:shd w:val="clear" w:color="auto" w:fill="auto"/>
            <w:vAlign w:val="center"/>
          </w:tcPr>
          <w:p w14:paraId="6C326A28"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Initial resource concentration</w:t>
            </w:r>
            <w:r>
              <w:rPr>
                <w:rFonts w:ascii="Calibri" w:eastAsia="Times New Roman" w:hAnsi="Calibri" w:cs="Times New Roman"/>
                <w:color w:val="000000"/>
                <w:szCs w:val="24"/>
              </w:rPr>
              <w:t xml:space="preserve"> (g kg</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76F0E081" w14:textId="77777777" w:rsidTr="00185B90">
        <w:trPr>
          <w:trHeight w:val="354"/>
        </w:trPr>
        <w:tc>
          <w:tcPr>
            <w:tcW w:w="1382" w:type="dxa"/>
            <w:tcBorders>
              <w:top w:val="nil"/>
              <w:left w:val="nil"/>
              <w:bottom w:val="nil"/>
              <w:right w:val="nil"/>
            </w:tcBorders>
            <w:shd w:val="clear" w:color="auto" w:fill="auto"/>
            <w:vAlign w:val="center"/>
          </w:tcPr>
          <w:p w14:paraId="7FD4D514"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22FF60B2"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r w:rsidRPr="00F45FB8">
              <w:rPr>
                <w:rFonts w:ascii="Calibri" w:eastAsia="Times New Roman" w:hAnsi="Calibri" w:cs="Times New Roman"/>
                <w:color w:val="000000"/>
                <w:szCs w:val="24"/>
              </w:rPr>
              <w:t>.</w:t>
            </w:r>
            <w:r>
              <w:rPr>
                <w:rFonts w:ascii="Calibri" w:eastAsia="Times New Roman" w:hAnsi="Calibri" w:cs="Times New Roman"/>
                <w:color w:val="000000"/>
                <w:szCs w:val="24"/>
              </w:rPr>
              <w:t>06</w:t>
            </w:r>
          </w:p>
        </w:tc>
        <w:tc>
          <w:tcPr>
            <w:tcW w:w="5524" w:type="dxa"/>
            <w:tcBorders>
              <w:top w:val="nil"/>
              <w:left w:val="nil"/>
              <w:bottom w:val="nil"/>
              <w:right w:val="nil"/>
            </w:tcBorders>
            <w:shd w:val="clear" w:color="auto" w:fill="auto"/>
            <w:vAlign w:val="center"/>
          </w:tcPr>
          <w:p w14:paraId="3A2D4D07"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Early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r>
      <w:tr w:rsidR="00081BE7" w:rsidRPr="00B60DD1" w14:paraId="43CE2422" w14:textId="77777777" w:rsidTr="00185B90">
        <w:trPr>
          <w:trHeight w:val="354"/>
        </w:trPr>
        <w:tc>
          <w:tcPr>
            <w:tcW w:w="1382" w:type="dxa"/>
            <w:tcBorders>
              <w:top w:val="nil"/>
              <w:left w:val="nil"/>
              <w:bottom w:val="nil"/>
              <w:right w:val="nil"/>
            </w:tcBorders>
            <w:shd w:val="clear" w:color="auto" w:fill="auto"/>
            <w:vAlign w:val="center"/>
          </w:tcPr>
          <w:p w14:paraId="11E1A256"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181D7F42"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12</w:t>
            </w:r>
          </w:p>
        </w:tc>
        <w:tc>
          <w:tcPr>
            <w:tcW w:w="5524" w:type="dxa"/>
            <w:tcBorders>
              <w:top w:val="nil"/>
              <w:left w:val="nil"/>
              <w:bottom w:val="nil"/>
              <w:right w:val="nil"/>
            </w:tcBorders>
            <w:shd w:val="clear" w:color="auto" w:fill="auto"/>
            <w:vAlign w:val="center"/>
          </w:tcPr>
          <w:p w14:paraId="3EA7BB6D"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Mid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r>
      <w:tr w:rsidR="00081BE7" w:rsidRPr="00B60DD1" w14:paraId="679A282D" w14:textId="77777777" w:rsidTr="00185B90">
        <w:trPr>
          <w:trHeight w:val="354"/>
        </w:trPr>
        <w:tc>
          <w:tcPr>
            <w:tcW w:w="1382" w:type="dxa"/>
            <w:tcBorders>
              <w:top w:val="nil"/>
              <w:left w:val="nil"/>
              <w:bottom w:val="nil"/>
              <w:right w:val="nil"/>
            </w:tcBorders>
            <w:shd w:val="clear" w:color="auto" w:fill="auto"/>
            <w:vAlign w:val="center"/>
          </w:tcPr>
          <w:p w14:paraId="564CF688"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619A9280"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r w:rsidRPr="00F45FB8">
              <w:rPr>
                <w:rFonts w:ascii="Calibri" w:eastAsia="Times New Roman" w:hAnsi="Calibri" w:cs="Times New Roman"/>
                <w:color w:val="000000"/>
                <w:szCs w:val="24"/>
              </w:rPr>
              <w:t>.</w:t>
            </w:r>
            <w:r>
              <w:rPr>
                <w:rFonts w:ascii="Calibri" w:eastAsia="Times New Roman" w:hAnsi="Calibri" w:cs="Times New Roman"/>
                <w:color w:val="000000"/>
                <w:szCs w:val="24"/>
              </w:rPr>
              <w:t>36</w:t>
            </w:r>
          </w:p>
        </w:tc>
        <w:tc>
          <w:tcPr>
            <w:tcW w:w="5524" w:type="dxa"/>
            <w:tcBorders>
              <w:top w:val="nil"/>
              <w:left w:val="nil"/>
              <w:bottom w:val="nil"/>
              <w:right w:val="nil"/>
            </w:tcBorders>
            <w:shd w:val="clear" w:color="auto" w:fill="auto"/>
            <w:vAlign w:val="center"/>
          </w:tcPr>
          <w:p w14:paraId="01F32334"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Late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r>
      <w:tr w:rsidR="00081BE7" w:rsidRPr="00B60DD1" w14:paraId="1B4F9DEF" w14:textId="77777777" w:rsidTr="00185B90">
        <w:trPr>
          <w:trHeight w:val="354"/>
        </w:trPr>
        <w:tc>
          <w:tcPr>
            <w:tcW w:w="1382" w:type="dxa"/>
            <w:tcBorders>
              <w:top w:val="nil"/>
              <w:left w:val="nil"/>
              <w:bottom w:val="nil"/>
              <w:right w:val="nil"/>
            </w:tcBorders>
            <w:shd w:val="clear" w:color="auto" w:fill="auto"/>
            <w:vAlign w:val="center"/>
          </w:tcPr>
          <w:p w14:paraId="20043F96" w14:textId="77777777" w:rsidR="00081BE7" w:rsidRPr="0078682F" w:rsidRDefault="00002D8A" w:rsidP="00185B90">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1</m:t>
                    </m:r>
                  </m:sub>
                </m:sSub>
              </m:oMath>
            </m:oMathPara>
          </w:p>
        </w:tc>
        <w:tc>
          <w:tcPr>
            <w:tcW w:w="1005" w:type="dxa"/>
            <w:tcBorders>
              <w:top w:val="nil"/>
              <w:left w:val="nil"/>
              <w:bottom w:val="nil"/>
              <w:right w:val="nil"/>
            </w:tcBorders>
            <w:shd w:val="clear" w:color="auto" w:fill="auto"/>
            <w:vAlign w:val="center"/>
          </w:tcPr>
          <w:p w14:paraId="5E0823EC" w14:textId="77777777"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3</w:t>
            </w:r>
          </w:p>
        </w:tc>
        <w:tc>
          <w:tcPr>
            <w:tcW w:w="5524" w:type="dxa"/>
            <w:tcBorders>
              <w:top w:val="nil"/>
              <w:left w:val="nil"/>
              <w:bottom w:val="nil"/>
              <w:right w:val="nil"/>
            </w:tcBorders>
            <w:shd w:val="clear" w:color="auto" w:fill="auto"/>
            <w:vAlign w:val="center"/>
          </w:tcPr>
          <w:p w14:paraId="79570B0B" w14:textId="17D78267" w:rsidR="00081BE7" w:rsidRPr="00AE4F19"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Early</w:t>
            </w:r>
            <w:r w:rsidRPr="00F45FB8">
              <w:rPr>
                <w:rFonts w:ascii="Calibri" w:eastAsia="Times New Roman" w:hAnsi="Calibri" w:cs="Times New Roman"/>
                <w:color w:val="000000"/>
                <w:szCs w:val="24"/>
              </w:rPr>
              <w:t xml:space="preserve"> competitor </w:t>
            </w:r>
            <w:r>
              <w:rPr>
                <w:rFonts w:ascii="Calibri" w:eastAsia="Times New Roman" w:hAnsi="Calibri" w:cs="Times New Roman"/>
                <w:color w:val="000000"/>
                <w:szCs w:val="24"/>
              </w:rPr>
              <w:t>loss and respiration rate (g</w:t>
            </w:r>
            <w:r w:rsidR="00AE4F19">
              <w:rPr>
                <w:rFonts w:ascii="Calibri" w:eastAsia="Times New Roman" w:hAnsi="Calibri" w:cs="Times New Roman"/>
                <w:color w:val="000000"/>
                <w:szCs w:val="24"/>
              </w:rPr>
              <w:t xml:space="preserve">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w:t>
            </w:r>
          </w:p>
        </w:tc>
      </w:tr>
      <w:tr w:rsidR="00081BE7" w:rsidRPr="00B60DD1" w14:paraId="0358B7F4" w14:textId="77777777" w:rsidTr="00185B90">
        <w:trPr>
          <w:trHeight w:val="354"/>
        </w:trPr>
        <w:tc>
          <w:tcPr>
            <w:tcW w:w="1382" w:type="dxa"/>
            <w:tcBorders>
              <w:top w:val="nil"/>
              <w:left w:val="nil"/>
              <w:bottom w:val="nil"/>
              <w:right w:val="nil"/>
            </w:tcBorders>
            <w:shd w:val="clear" w:color="auto" w:fill="auto"/>
            <w:vAlign w:val="center"/>
          </w:tcPr>
          <w:p w14:paraId="586A93E4" w14:textId="77777777" w:rsidR="00081BE7" w:rsidRPr="0078682F" w:rsidRDefault="00002D8A" w:rsidP="00185B90">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2</m:t>
                    </m:r>
                  </m:sub>
                </m:sSub>
              </m:oMath>
            </m:oMathPara>
          </w:p>
        </w:tc>
        <w:tc>
          <w:tcPr>
            <w:tcW w:w="1005" w:type="dxa"/>
            <w:tcBorders>
              <w:top w:val="nil"/>
              <w:left w:val="nil"/>
              <w:bottom w:val="nil"/>
              <w:right w:val="nil"/>
            </w:tcBorders>
            <w:shd w:val="clear" w:color="auto" w:fill="auto"/>
            <w:vAlign w:val="center"/>
          </w:tcPr>
          <w:p w14:paraId="0BB88944" w14:textId="77777777"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15</w:t>
            </w:r>
          </w:p>
        </w:tc>
        <w:tc>
          <w:tcPr>
            <w:tcW w:w="5524" w:type="dxa"/>
            <w:tcBorders>
              <w:top w:val="nil"/>
              <w:left w:val="nil"/>
              <w:bottom w:val="nil"/>
              <w:right w:val="nil"/>
            </w:tcBorders>
            <w:shd w:val="clear" w:color="auto" w:fill="auto"/>
            <w:vAlign w:val="center"/>
          </w:tcPr>
          <w:p w14:paraId="4176BDB6" w14:textId="45102B4D"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Mid</w:t>
            </w:r>
            <w:r w:rsidRPr="00F45FB8">
              <w:rPr>
                <w:rFonts w:ascii="Calibri" w:eastAsia="Times New Roman" w:hAnsi="Calibri" w:cs="Times New Roman"/>
                <w:color w:val="000000"/>
                <w:szCs w:val="24"/>
              </w:rPr>
              <w:t xml:space="preserve"> competitor </w:t>
            </w:r>
            <w:r>
              <w:rPr>
                <w:rFonts w:ascii="Calibri" w:eastAsia="Times New Roman" w:hAnsi="Calibri" w:cs="Times New Roman"/>
                <w:color w:val="000000"/>
                <w:szCs w:val="24"/>
              </w:rPr>
              <w:t>loss and respiration rate (</w:t>
            </w:r>
            <w:r w:rsidR="00AE4F19">
              <w:rPr>
                <w:rFonts w:ascii="Calibri" w:eastAsia="Times New Roman" w:hAnsi="Calibri" w:cs="Times New Roman"/>
                <w:color w:val="000000"/>
                <w:szCs w:val="24"/>
              </w:rPr>
              <w:t>g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4531B8C6" w14:textId="77777777" w:rsidTr="00185B90">
        <w:trPr>
          <w:trHeight w:val="354"/>
        </w:trPr>
        <w:tc>
          <w:tcPr>
            <w:tcW w:w="1382" w:type="dxa"/>
            <w:tcBorders>
              <w:top w:val="nil"/>
              <w:left w:val="nil"/>
              <w:bottom w:val="nil"/>
              <w:right w:val="nil"/>
            </w:tcBorders>
            <w:shd w:val="clear" w:color="auto" w:fill="auto"/>
            <w:vAlign w:val="center"/>
          </w:tcPr>
          <w:p w14:paraId="7D95AE07" w14:textId="77777777" w:rsidR="00081BE7" w:rsidRPr="0078682F" w:rsidRDefault="00002D8A" w:rsidP="00185B90">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3</m:t>
                    </m:r>
                  </m:sub>
                </m:sSub>
              </m:oMath>
            </m:oMathPara>
          </w:p>
        </w:tc>
        <w:tc>
          <w:tcPr>
            <w:tcW w:w="1005" w:type="dxa"/>
            <w:tcBorders>
              <w:top w:val="nil"/>
              <w:left w:val="nil"/>
              <w:bottom w:val="nil"/>
              <w:right w:val="nil"/>
            </w:tcBorders>
            <w:shd w:val="clear" w:color="auto" w:fill="auto"/>
            <w:vAlign w:val="center"/>
          </w:tcPr>
          <w:p w14:paraId="7242510E" w14:textId="77777777"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053</w:t>
            </w:r>
          </w:p>
        </w:tc>
        <w:tc>
          <w:tcPr>
            <w:tcW w:w="5524" w:type="dxa"/>
            <w:tcBorders>
              <w:top w:val="nil"/>
              <w:left w:val="nil"/>
              <w:bottom w:val="nil"/>
              <w:right w:val="nil"/>
            </w:tcBorders>
            <w:shd w:val="clear" w:color="auto" w:fill="auto"/>
            <w:vAlign w:val="center"/>
          </w:tcPr>
          <w:p w14:paraId="752C7281" w14:textId="4F47A173" w:rsidR="00081BE7"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Late competitor </w:t>
            </w:r>
            <w:r>
              <w:rPr>
                <w:rFonts w:ascii="Calibri" w:eastAsia="Times New Roman" w:hAnsi="Calibri" w:cs="Times New Roman"/>
                <w:color w:val="000000"/>
                <w:szCs w:val="24"/>
              </w:rPr>
              <w:t>loss and respiration rate (</w:t>
            </w:r>
            <w:r w:rsidR="00AE4F19">
              <w:rPr>
                <w:rFonts w:ascii="Calibri" w:eastAsia="Times New Roman" w:hAnsi="Calibri" w:cs="Times New Roman"/>
                <w:color w:val="000000"/>
                <w:szCs w:val="24"/>
              </w:rPr>
              <w:t>g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7AF6C7C8" w14:textId="77777777" w:rsidTr="00185B90">
        <w:trPr>
          <w:trHeight w:val="354"/>
        </w:trPr>
        <w:tc>
          <w:tcPr>
            <w:tcW w:w="1382" w:type="dxa"/>
            <w:tcBorders>
              <w:top w:val="nil"/>
              <w:left w:val="nil"/>
              <w:bottom w:val="nil"/>
              <w:right w:val="nil"/>
            </w:tcBorders>
            <w:shd w:val="clear" w:color="auto" w:fill="auto"/>
            <w:vAlign w:val="center"/>
          </w:tcPr>
          <w:p w14:paraId="1F8A4BCA"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p>
        </w:tc>
        <w:tc>
          <w:tcPr>
            <w:tcW w:w="1005" w:type="dxa"/>
            <w:tcBorders>
              <w:top w:val="nil"/>
              <w:left w:val="nil"/>
              <w:bottom w:val="nil"/>
              <w:right w:val="nil"/>
            </w:tcBorders>
            <w:shd w:val="clear" w:color="auto" w:fill="auto"/>
            <w:vAlign w:val="center"/>
          </w:tcPr>
          <w:p w14:paraId="178A3F47"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3</w:t>
            </w:r>
            <w:r w:rsidRPr="00F45FB8">
              <w:rPr>
                <w:rFonts w:ascii="Calibri" w:eastAsia="Times New Roman" w:hAnsi="Calibri" w:cs="Times New Roman"/>
                <w:color w:val="000000"/>
                <w:szCs w:val="24"/>
              </w:rPr>
              <w:t>50</w:t>
            </w:r>
          </w:p>
        </w:tc>
        <w:tc>
          <w:tcPr>
            <w:tcW w:w="5524" w:type="dxa"/>
            <w:tcBorders>
              <w:top w:val="nil"/>
              <w:left w:val="nil"/>
              <w:bottom w:val="nil"/>
              <w:right w:val="nil"/>
            </w:tcBorders>
            <w:shd w:val="clear" w:color="auto" w:fill="auto"/>
            <w:vAlign w:val="center"/>
          </w:tcPr>
          <w:p w14:paraId="2DAA57CB"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Resource </w:t>
            </w:r>
            <w:r w:rsidRPr="00F45FB8">
              <w:rPr>
                <w:rFonts w:ascii="Calibri" w:eastAsia="Times New Roman" w:hAnsi="Calibri" w:cs="Times New Roman"/>
                <w:color w:val="000000"/>
                <w:szCs w:val="24"/>
              </w:rPr>
              <w:t>half-saturation constant</w:t>
            </w:r>
            <w:r>
              <w:rPr>
                <w:rFonts w:ascii="Calibri" w:eastAsia="Times New Roman" w:hAnsi="Calibri" w:cs="Times New Roman"/>
                <w:color w:val="000000"/>
                <w:szCs w:val="24"/>
              </w:rPr>
              <w:t xml:space="preserve"> (g kg</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224DF5EA" w14:textId="77777777" w:rsidTr="00185B90">
        <w:trPr>
          <w:trHeight w:val="354"/>
        </w:trPr>
        <w:tc>
          <w:tcPr>
            <w:tcW w:w="1382" w:type="dxa"/>
            <w:tcBorders>
              <w:top w:val="nil"/>
              <w:left w:val="nil"/>
              <w:bottom w:val="nil"/>
              <w:right w:val="nil"/>
            </w:tcBorders>
            <w:shd w:val="clear" w:color="auto" w:fill="auto"/>
            <w:vAlign w:val="center"/>
          </w:tcPr>
          <w:p w14:paraId="685B36F8" w14:textId="77777777" w:rsidR="00081BE7" w:rsidRPr="001D63CB" w:rsidRDefault="00081BE7" w:rsidP="00185B90">
            <w:pPr>
              <w:spacing w:line="240" w:lineRule="auto"/>
              <w:ind w:firstLine="0"/>
              <w:jc w:val="center"/>
              <w:rPr>
                <w:rFonts w:ascii="Calibri" w:eastAsia="Times New Roman" w:hAnsi="Calibri" w:cs="Times New Roman"/>
                <w:i/>
                <w:color w:val="000000"/>
                <w:szCs w:val="24"/>
                <w:vertAlign w:val="subscript"/>
              </w:rPr>
            </w:pPr>
            <w:r>
              <w:rPr>
                <w:rFonts w:ascii="Calibri" w:eastAsia="Times New Roman" w:hAnsi="Calibri" w:cs="Times New Roman"/>
                <w:i/>
                <w:color w:val="000000"/>
                <w:szCs w:val="24"/>
              </w:rPr>
              <w:t>V</w:t>
            </w:r>
            <w:r>
              <w:rPr>
                <w:rFonts w:ascii="Calibri" w:eastAsia="Times New Roman" w:hAnsi="Calibri" w:cs="Times New Roman"/>
                <w:i/>
                <w:color w:val="000000"/>
                <w:szCs w:val="24"/>
                <w:vertAlign w:val="subscript"/>
              </w:rPr>
              <w:t>max</w:t>
            </w:r>
          </w:p>
        </w:tc>
        <w:tc>
          <w:tcPr>
            <w:tcW w:w="1005" w:type="dxa"/>
            <w:tcBorders>
              <w:top w:val="nil"/>
              <w:left w:val="nil"/>
              <w:bottom w:val="nil"/>
              <w:right w:val="nil"/>
            </w:tcBorders>
            <w:shd w:val="clear" w:color="auto" w:fill="auto"/>
            <w:vAlign w:val="center"/>
          </w:tcPr>
          <w:p w14:paraId="0E58B6EB"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1</w:t>
            </w:r>
          </w:p>
        </w:tc>
        <w:tc>
          <w:tcPr>
            <w:tcW w:w="5524" w:type="dxa"/>
            <w:tcBorders>
              <w:top w:val="nil"/>
              <w:left w:val="nil"/>
              <w:bottom w:val="nil"/>
              <w:right w:val="nil"/>
            </w:tcBorders>
            <w:shd w:val="clear" w:color="auto" w:fill="auto"/>
            <w:vAlign w:val="center"/>
          </w:tcPr>
          <w:p w14:paraId="7C6DFB48"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Maximum resource conductance (g d</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2</w:t>
            </w:r>
            <w:r>
              <w:rPr>
                <w:rFonts w:ascii="Calibri" w:eastAsia="Times New Roman" w:hAnsi="Calibri" w:cs="Times New Roman"/>
                <w:color w:val="000000"/>
                <w:szCs w:val="24"/>
              </w:rPr>
              <w:t>)</w:t>
            </w:r>
          </w:p>
        </w:tc>
      </w:tr>
      <w:tr w:rsidR="00081BE7" w:rsidRPr="00B60DD1" w14:paraId="4D368409" w14:textId="77777777" w:rsidTr="00185B90">
        <w:trPr>
          <w:trHeight w:val="354"/>
        </w:trPr>
        <w:tc>
          <w:tcPr>
            <w:tcW w:w="1382" w:type="dxa"/>
            <w:tcBorders>
              <w:top w:val="nil"/>
              <w:left w:val="nil"/>
              <w:bottom w:val="nil"/>
              <w:right w:val="nil"/>
            </w:tcBorders>
            <w:shd w:val="clear" w:color="auto" w:fill="auto"/>
            <w:vAlign w:val="center"/>
          </w:tcPr>
          <w:p w14:paraId="23DFD61F"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p</w:t>
            </w:r>
          </w:p>
        </w:tc>
        <w:tc>
          <w:tcPr>
            <w:tcW w:w="1005" w:type="dxa"/>
            <w:tcBorders>
              <w:top w:val="nil"/>
              <w:left w:val="nil"/>
              <w:bottom w:val="nil"/>
              <w:right w:val="nil"/>
            </w:tcBorders>
            <w:shd w:val="clear" w:color="auto" w:fill="auto"/>
            <w:vAlign w:val="center"/>
          </w:tcPr>
          <w:p w14:paraId="5D261B02"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w:t>
            </w:r>
            <w:r>
              <w:rPr>
                <w:rFonts w:ascii="Calibri" w:eastAsia="Times New Roman" w:hAnsi="Calibri" w:cs="Times New Roman"/>
                <w:color w:val="000000"/>
                <w:szCs w:val="24"/>
              </w:rPr>
              <w:t>5</w:t>
            </w:r>
          </w:p>
        </w:tc>
        <w:tc>
          <w:tcPr>
            <w:tcW w:w="5524" w:type="dxa"/>
            <w:tcBorders>
              <w:top w:val="nil"/>
              <w:left w:val="nil"/>
              <w:bottom w:val="nil"/>
              <w:right w:val="nil"/>
            </w:tcBorders>
            <w:shd w:val="clear" w:color="auto" w:fill="auto"/>
            <w:vAlign w:val="center"/>
          </w:tcPr>
          <w:p w14:paraId="19E6FAF7" w14:textId="7B15227D"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Ratio of root </w:t>
            </w:r>
            <w:r w:rsidR="00AE4F19">
              <w:rPr>
                <w:rFonts w:ascii="Calibri" w:eastAsia="Times New Roman" w:hAnsi="Calibri" w:cs="Times New Roman"/>
                <w:color w:val="000000"/>
                <w:szCs w:val="24"/>
              </w:rPr>
              <w:t xml:space="preserve">biomass </w:t>
            </w:r>
            <w:r>
              <w:rPr>
                <w:rFonts w:ascii="Calibri" w:eastAsia="Times New Roman" w:hAnsi="Calibri" w:cs="Times New Roman"/>
                <w:color w:val="000000"/>
                <w:szCs w:val="24"/>
              </w:rPr>
              <w:t xml:space="preserve">to total biomass </w:t>
            </w:r>
          </w:p>
        </w:tc>
      </w:tr>
      <w:tr w:rsidR="00081BE7" w:rsidRPr="00B60DD1" w14:paraId="0AD49983" w14:textId="77777777" w:rsidTr="00185B90">
        <w:trPr>
          <w:trHeight w:val="354"/>
        </w:trPr>
        <w:tc>
          <w:tcPr>
            <w:tcW w:w="1382" w:type="dxa"/>
            <w:tcBorders>
              <w:top w:val="nil"/>
              <w:left w:val="nil"/>
              <w:bottom w:val="nil"/>
              <w:right w:val="nil"/>
            </w:tcBorders>
            <w:shd w:val="clear" w:color="auto" w:fill="auto"/>
            <w:vAlign w:val="center"/>
          </w:tcPr>
          <w:p w14:paraId="3F7430D9" w14:textId="260FF453" w:rsidR="00081BE7" w:rsidRPr="0078682F" w:rsidRDefault="00AE4F19" w:rsidP="00185B90">
            <w:pPr>
              <w:spacing w:line="240" w:lineRule="auto"/>
              <w:ind w:firstLine="0"/>
              <w:jc w:val="center"/>
              <w:rPr>
                <w:rFonts w:ascii="Calibri" w:eastAsia="Times New Roman" w:hAnsi="Calibri" w:cs="Times New Roman"/>
                <w:i/>
                <w:color w:val="000000"/>
                <w:szCs w:val="24"/>
              </w:rPr>
            </w:pPr>
            <m:oMathPara>
              <m:oMath>
                <m:r>
                  <w:rPr>
                    <w:rFonts w:ascii="Cambria Math" w:eastAsia="Times New Roman" w:hAnsi="Cambria Math" w:cs="Times New Roman"/>
                    <w:color w:val="000000"/>
                    <w:szCs w:val="24"/>
                  </w:rPr>
                  <m:t>ν</m:t>
                </m:r>
              </m:oMath>
            </m:oMathPara>
          </w:p>
        </w:tc>
        <w:tc>
          <w:tcPr>
            <w:tcW w:w="1005" w:type="dxa"/>
            <w:tcBorders>
              <w:top w:val="nil"/>
              <w:left w:val="nil"/>
              <w:bottom w:val="nil"/>
              <w:right w:val="nil"/>
            </w:tcBorders>
            <w:shd w:val="clear" w:color="auto" w:fill="auto"/>
            <w:vAlign w:val="center"/>
          </w:tcPr>
          <w:p w14:paraId="6782DE07"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66</w:t>
            </w:r>
          </w:p>
        </w:tc>
        <w:tc>
          <w:tcPr>
            <w:tcW w:w="5524" w:type="dxa"/>
            <w:tcBorders>
              <w:top w:val="nil"/>
              <w:left w:val="nil"/>
              <w:bottom w:val="nil"/>
              <w:right w:val="nil"/>
            </w:tcBorders>
            <w:shd w:val="clear" w:color="auto" w:fill="auto"/>
            <w:vAlign w:val="center"/>
          </w:tcPr>
          <w:p w14:paraId="228CB3A6"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Scaling exponent  (unitless)</w:t>
            </w:r>
          </w:p>
        </w:tc>
      </w:tr>
      <w:tr w:rsidR="00081BE7" w:rsidRPr="00B60DD1" w14:paraId="0E7ED6B6" w14:textId="77777777" w:rsidTr="00185B90">
        <w:trPr>
          <w:trHeight w:val="354"/>
        </w:trPr>
        <w:tc>
          <w:tcPr>
            <w:tcW w:w="1382" w:type="dxa"/>
            <w:tcBorders>
              <w:top w:val="nil"/>
              <w:left w:val="nil"/>
              <w:bottom w:val="nil"/>
              <w:right w:val="nil"/>
            </w:tcBorders>
            <w:shd w:val="clear" w:color="auto" w:fill="auto"/>
            <w:vAlign w:val="center"/>
          </w:tcPr>
          <w:p w14:paraId="1911DE88"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q</w:t>
            </w:r>
          </w:p>
        </w:tc>
        <w:tc>
          <w:tcPr>
            <w:tcW w:w="1005" w:type="dxa"/>
            <w:tcBorders>
              <w:top w:val="nil"/>
              <w:left w:val="nil"/>
              <w:bottom w:val="nil"/>
              <w:right w:val="nil"/>
            </w:tcBorders>
            <w:shd w:val="clear" w:color="auto" w:fill="auto"/>
            <w:vAlign w:val="center"/>
          </w:tcPr>
          <w:p w14:paraId="5D92B3C3"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w:t>
            </w:r>
            <w:r>
              <w:rPr>
                <w:rFonts w:ascii="Calibri" w:eastAsia="Times New Roman" w:hAnsi="Calibri" w:cs="Times New Roman"/>
                <w:color w:val="000000"/>
                <w:szCs w:val="24"/>
              </w:rPr>
              <w:t>2</w:t>
            </w:r>
          </w:p>
        </w:tc>
        <w:tc>
          <w:tcPr>
            <w:tcW w:w="5524" w:type="dxa"/>
            <w:tcBorders>
              <w:top w:val="nil"/>
              <w:left w:val="nil"/>
              <w:bottom w:val="nil"/>
              <w:right w:val="nil"/>
            </w:tcBorders>
            <w:shd w:val="clear" w:color="auto" w:fill="auto"/>
            <w:vAlign w:val="center"/>
          </w:tcPr>
          <w:p w14:paraId="60072E0F" w14:textId="2F0509A5"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Biomass assimilation rate </w:t>
            </w:r>
            <w:r>
              <w:rPr>
                <w:rFonts w:ascii="Calibri" w:eastAsia="Times New Roman" w:hAnsi="Calibri" w:cs="Times New Roman"/>
                <w:color w:val="000000"/>
                <w:szCs w:val="24"/>
              </w:rPr>
              <w:t>(</w:t>
            </w:r>
            <w:r w:rsidR="00AE4F19">
              <w:rPr>
                <w:rFonts w:ascii="Calibri" w:eastAsia="Times New Roman" w:hAnsi="Calibri" w:cs="Times New Roman"/>
                <w:color w:val="000000"/>
                <w:szCs w:val="24"/>
              </w:rPr>
              <w:t>g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09B599A5" w14:textId="77777777" w:rsidTr="00185B90">
        <w:trPr>
          <w:trHeight w:val="354"/>
        </w:trPr>
        <w:tc>
          <w:tcPr>
            <w:tcW w:w="1382" w:type="dxa"/>
            <w:tcBorders>
              <w:top w:val="nil"/>
              <w:left w:val="nil"/>
              <w:bottom w:val="nil"/>
              <w:right w:val="nil"/>
            </w:tcBorders>
            <w:shd w:val="clear" w:color="auto" w:fill="auto"/>
            <w:vAlign w:val="center"/>
          </w:tcPr>
          <w:p w14:paraId="32FFAEC1"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m:oMathPara>
              <m:oMathParaPr>
                <m:jc m:val="center"/>
              </m:oMathParaPr>
              <m:oMath>
                <m:r>
                  <w:rPr>
                    <w:rFonts w:ascii="Cambria Math" w:eastAsia="Times New Roman" w:hAnsi="Cambria Math" w:cs="Times New Roman"/>
                    <w:color w:val="000000"/>
                    <w:szCs w:val="24"/>
                  </w:rPr>
                  <m:t>μ</m:t>
                </m:r>
              </m:oMath>
            </m:oMathPara>
          </w:p>
        </w:tc>
        <w:tc>
          <w:tcPr>
            <w:tcW w:w="1005" w:type="dxa"/>
            <w:tcBorders>
              <w:top w:val="nil"/>
              <w:left w:val="nil"/>
              <w:bottom w:val="nil"/>
              <w:right w:val="nil"/>
            </w:tcBorders>
            <w:shd w:val="clear" w:color="auto" w:fill="auto"/>
            <w:vAlign w:val="center"/>
          </w:tcPr>
          <w:p w14:paraId="15DFE327"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05</w:t>
            </w:r>
          </w:p>
        </w:tc>
        <w:tc>
          <w:tcPr>
            <w:tcW w:w="5524" w:type="dxa"/>
            <w:tcBorders>
              <w:top w:val="nil"/>
              <w:left w:val="nil"/>
              <w:bottom w:val="nil"/>
              <w:right w:val="nil"/>
            </w:tcBorders>
            <w:shd w:val="clear" w:color="auto" w:fill="auto"/>
            <w:vAlign w:val="center"/>
          </w:tcPr>
          <w:p w14:paraId="491A1C1E" w14:textId="0E59504C"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Seed mass </w:t>
            </w:r>
            <w:r>
              <w:rPr>
                <w:rFonts w:ascii="Calibri" w:eastAsia="Times New Roman" w:hAnsi="Calibri" w:cs="Times New Roman"/>
                <w:color w:val="000000"/>
                <w:szCs w:val="24"/>
              </w:rPr>
              <w:t>(g</w:t>
            </w:r>
            <w:r w:rsidR="00F00125">
              <w:rPr>
                <w:rFonts w:ascii="Calibri" w:eastAsia="Times New Roman" w:hAnsi="Calibri" w:cs="Times New Roman"/>
                <w:color w:val="000000"/>
                <w:szCs w:val="24"/>
              </w:rPr>
              <w:t xml:space="preserve"> per </w:t>
            </w:r>
            <w:r>
              <w:rPr>
                <w:rFonts w:ascii="Calibri" w:eastAsia="Times New Roman" w:hAnsi="Calibri" w:cs="Times New Roman"/>
                <w:color w:val="000000"/>
                <w:szCs w:val="24"/>
              </w:rPr>
              <w:t>seed)</w:t>
            </w:r>
          </w:p>
        </w:tc>
      </w:tr>
      <w:tr w:rsidR="00081BE7" w:rsidRPr="00B60DD1" w14:paraId="7D586FF2" w14:textId="77777777" w:rsidTr="00185B90">
        <w:trPr>
          <w:trHeight w:val="354"/>
        </w:trPr>
        <w:tc>
          <w:tcPr>
            <w:tcW w:w="1382" w:type="dxa"/>
            <w:tcBorders>
              <w:top w:val="nil"/>
              <w:left w:val="nil"/>
              <w:bottom w:val="single" w:sz="4" w:space="0" w:color="auto"/>
              <w:right w:val="nil"/>
            </w:tcBorders>
            <w:shd w:val="clear" w:color="auto" w:fill="auto"/>
            <w:vAlign w:val="center"/>
          </w:tcPr>
          <w:p w14:paraId="16D41441"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c</w:t>
            </w:r>
          </w:p>
        </w:tc>
        <w:tc>
          <w:tcPr>
            <w:tcW w:w="1005" w:type="dxa"/>
            <w:tcBorders>
              <w:top w:val="nil"/>
              <w:left w:val="nil"/>
              <w:bottom w:val="single" w:sz="4" w:space="0" w:color="auto"/>
              <w:right w:val="nil"/>
            </w:tcBorders>
            <w:shd w:val="clear" w:color="auto" w:fill="auto"/>
            <w:vAlign w:val="center"/>
          </w:tcPr>
          <w:p w14:paraId="6119B5C3"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1</w:t>
            </w:r>
          </w:p>
        </w:tc>
        <w:tc>
          <w:tcPr>
            <w:tcW w:w="5524" w:type="dxa"/>
            <w:tcBorders>
              <w:top w:val="nil"/>
              <w:left w:val="nil"/>
              <w:bottom w:val="single" w:sz="4" w:space="0" w:color="auto"/>
              <w:right w:val="nil"/>
            </w:tcBorders>
            <w:shd w:val="clear" w:color="auto" w:fill="auto"/>
            <w:vAlign w:val="center"/>
          </w:tcPr>
          <w:p w14:paraId="325EE3DD" w14:textId="2FCC78D5"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Conversion of </w:t>
            </w:r>
            <w:r>
              <w:rPr>
                <w:rFonts w:ascii="Calibri" w:eastAsia="Times New Roman" w:hAnsi="Calibri" w:cs="Times New Roman"/>
                <w:color w:val="000000"/>
                <w:szCs w:val="24"/>
              </w:rPr>
              <w:t xml:space="preserve">final </w:t>
            </w:r>
            <w:r w:rsidRPr="00F45FB8">
              <w:rPr>
                <w:rFonts w:ascii="Calibri" w:eastAsia="Times New Roman" w:hAnsi="Calibri" w:cs="Times New Roman"/>
                <w:color w:val="000000"/>
                <w:szCs w:val="24"/>
              </w:rPr>
              <w:t>biomass to seed mass</w:t>
            </w:r>
            <w:r>
              <w:rPr>
                <w:rFonts w:ascii="Calibri" w:eastAsia="Times New Roman" w:hAnsi="Calibri" w:cs="Times New Roman"/>
                <w:color w:val="000000"/>
                <w:szCs w:val="24"/>
              </w:rPr>
              <w:t xml:space="preserve"> (g</w:t>
            </w:r>
            <w:r w:rsidR="00AE4F19">
              <w:rPr>
                <w:rFonts w:ascii="Calibri" w:eastAsia="Times New Roman" w:hAnsi="Calibri" w:cs="Times New Roman"/>
                <w:color w:val="000000"/>
                <w:szCs w:val="24"/>
              </w:rPr>
              <w:t xml:space="preserve"> </w:t>
            </w:r>
            <w:r>
              <w:rPr>
                <w:rFonts w:ascii="Calibri" w:eastAsia="Times New Roman" w:hAnsi="Calibri" w:cs="Times New Roman"/>
                <w:color w:val="000000"/>
                <w:szCs w:val="24"/>
              </w:rPr>
              <w:t>g</w:t>
            </w:r>
            <w:r w:rsidR="00F00125">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bl>
    <w:p w14:paraId="44CB8EE0" w14:textId="77777777" w:rsidR="00081BE7" w:rsidRDefault="00081BE7" w:rsidP="00081BE7">
      <w:pPr>
        <w:pStyle w:val="Heading"/>
      </w:pPr>
    </w:p>
    <w:p w14:paraId="5034F9DF" w14:textId="77777777" w:rsidR="00081BE7" w:rsidRDefault="00081BE7" w:rsidP="00081BE7">
      <w:pPr>
        <w:spacing w:line="276" w:lineRule="auto"/>
        <w:ind w:firstLine="0"/>
        <w:jc w:val="both"/>
        <w:rPr>
          <w:rFonts w:eastAsia="Noto Sans CJK SC Regular" w:cs="FreeSans"/>
          <w:b/>
          <w:szCs w:val="28"/>
        </w:rPr>
      </w:pPr>
      <w:r>
        <w:br w:type="page"/>
      </w:r>
    </w:p>
    <w:p w14:paraId="1B62B954" w14:textId="77777777" w:rsidR="00081BE7" w:rsidRDefault="00081BE7" w:rsidP="00081BE7">
      <w:pPr>
        <w:pStyle w:val="Heading"/>
      </w:pPr>
      <w:r>
        <w:lastRenderedPageBreak/>
        <w:t xml:space="preserve">Supporting Information – Additional figures </w:t>
      </w:r>
    </w:p>
    <w:p w14:paraId="356C92C6" w14:textId="77777777" w:rsidR="00081BE7" w:rsidRDefault="00081BE7" w:rsidP="00081BE7">
      <w:pPr>
        <w:keepNext/>
        <w:spacing w:line="276" w:lineRule="auto"/>
        <w:ind w:firstLine="0"/>
        <w:jc w:val="both"/>
      </w:pPr>
      <w:r>
        <w:rPr>
          <w:noProof/>
        </w:rPr>
        <w:drawing>
          <wp:inline distT="0" distB="0" distL="0" distR="0" wp14:anchorId="2B279A3F" wp14:editId="0ED68A70">
            <wp:extent cx="5504688" cy="309981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lement_model_figure.png"/>
                    <pic:cNvPicPr/>
                  </pic:nvPicPr>
                  <pic:blipFill>
                    <a:blip r:embed="rId14">
                      <a:extLst>
                        <a:ext uri="{28A0092B-C50C-407E-A947-70E740481C1C}">
                          <a14:useLocalDpi xmlns:a14="http://schemas.microsoft.com/office/drawing/2010/main" val="0"/>
                        </a:ext>
                      </a:extLst>
                    </a:blip>
                    <a:stretch>
                      <a:fillRect/>
                    </a:stretch>
                  </pic:blipFill>
                  <pic:spPr>
                    <a:xfrm>
                      <a:off x="0" y="0"/>
                      <a:ext cx="5504688" cy="3099816"/>
                    </a:xfrm>
                    <a:prstGeom prst="rect">
                      <a:avLst/>
                    </a:prstGeom>
                  </pic:spPr>
                </pic:pic>
              </a:graphicData>
            </a:graphic>
          </wp:inline>
        </w:drawing>
      </w:r>
    </w:p>
    <w:p w14:paraId="214785CE" w14:textId="77777777" w:rsidR="00081BE7" w:rsidRDefault="00081BE7" w:rsidP="00081BE7">
      <w:pPr>
        <w:pStyle w:val="Caption"/>
      </w:pPr>
      <w:r>
        <w:t xml:space="preserve">Figure S </w:t>
      </w:r>
      <w:r w:rsidR="00002D8A">
        <w:fldChar w:fldCharType="begin"/>
      </w:r>
      <w:r w:rsidR="00002D8A">
        <w:instrText xml:space="preserve"> SEQ Figure_S \* ARABIC </w:instrText>
      </w:r>
      <w:r w:rsidR="00002D8A">
        <w:fldChar w:fldCharType="separate"/>
      </w:r>
      <w:r>
        <w:rPr>
          <w:noProof/>
        </w:rPr>
        <w:t>1</w:t>
      </w:r>
      <w:r w:rsidR="00002D8A">
        <w:rPr>
          <w:noProof/>
        </w:rPr>
        <w:fldChar w:fldCharType="end"/>
      </w:r>
      <w:r>
        <w:t xml:space="preserve"> Diagram schematic of annual plant growth model used in simulation.  A) in the model each individual plant start as a seed, grows over the course of a single growing season.  Growth is a function of plant biomass, root surface area and soil resource availability.  B) Over time the soil resources are depleted and plant growth slows down.  Plants reach a maximum size when losses due to respiration and tissue senescence are greater than growth.  At this point the plants convert stored resources to seeds.  The number of seeds in the next growing season is determined as the total mass of seeds produced per species divided by the weight of a single seed. </w:t>
      </w:r>
    </w:p>
    <w:p w14:paraId="4FE4FB70" w14:textId="77777777" w:rsidR="00081BE7" w:rsidRDefault="00081BE7" w:rsidP="00081BE7">
      <w:pPr>
        <w:pStyle w:val="Heading"/>
      </w:pPr>
      <w:r>
        <w:lastRenderedPageBreak/>
        <w:t xml:space="preserve">Supporting Information – Additional figures </w:t>
      </w:r>
    </w:p>
    <w:p w14:paraId="1E8EDC18" w14:textId="77777777" w:rsidR="00081BE7" w:rsidRDefault="00081BE7" w:rsidP="00081BE7">
      <w:pPr>
        <w:pStyle w:val="Heading"/>
      </w:pPr>
      <w:r>
        <w:rPr>
          <w:noProof/>
        </w:rPr>
        <w:drawing>
          <wp:inline distT="0" distB="0" distL="0" distR="0" wp14:anchorId="40FFB72E" wp14:editId="2D233DE6">
            <wp:extent cx="5015990" cy="3134994"/>
            <wp:effectExtent l="0" t="0" r="635"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5990" cy="3134994"/>
                    </a:xfrm>
                    <a:prstGeom prst="rect">
                      <a:avLst/>
                    </a:prstGeom>
                  </pic:spPr>
                </pic:pic>
              </a:graphicData>
            </a:graphic>
          </wp:inline>
        </w:drawing>
      </w:r>
    </w:p>
    <w:p w14:paraId="699E477A" w14:textId="2AC2F0AC" w:rsidR="00081BE7" w:rsidRPr="00C04B61" w:rsidRDefault="00081BE7" w:rsidP="00081BE7">
      <w:pPr>
        <w:pStyle w:val="Caption"/>
      </w:pPr>
      <w:r>
        <w:t xml:space="preserve">Figure S </w:t>
      </w:r>
      <w:r>
        <w:rPr>
          <w:noProof/>
        </w:rPr>
        <w:fldChar w:fldCharType="begin"/>
      </w:r>
      <w:r>
        <w:rPr>
          <w:noProof/>
        </w:rPr>
        <w:instrText xml:space="preserve"> SEQ Figure_S \* ARABIC </w:instrText>
      </w:r>
      <w:r>
        <w:rPr>
          <w:noProof/>
        </w:rPr>
        <w:fldChar w:fldCharType="separate"/>
      </w:r>
      <w:r>
        <w:rPr>
          <w:noProof/>
        </w:rPr>
        <w:t>2</w:t>
      </w:r>
      <w:r>
        <w:rPr>
          <w:noProof/>
        </w:rPr>
        <w:fldChar w:fldCharType="end"/>
      </w:r>
      <w:r>
        <w:t xml:space="preserve"> Simulated per capita seed production of the A) early, B) mid and C) late season species in response to density of two interspecific competitors. Densit</w:t>
      </w:r>
      <w:r w:rsidR="00F00125">
        <w:t xml:space="preserve">ies of two competitors are shown in each panel—the x-axis shows the density of the first competitor, while different </w:t>
      </w:r>
      <w:r>
        <w:t>color</w:t>
      </w:r>
      <w:r w:rsidR="00F00125">
        <w:t>ed lines and shapes show the density of a second competitor</w:t>
      </w:r>
      <w:r>
        <w:t>. Text in each panel lists the identities of competitor one and two (early, mid or late). Lines show best fit from phenomenological models.  Residual sum of squared error is shown for each model and focal species.</w:t>
      </w:r>
      <w:r>
        <w:br w:type="page"/>
      </w:r>
    </w:p>
    <w:p w14:paraId="78290D73" w14:textId="77777777" w:rsidR="00081BE7" w:rsidRDefault="00081BE7" w:rsidP="00081BE7">
      <w:pPr>
        <w:pStyle w:val="Heading"/>
      </w:pPr>
      <w:r>
        <w:lastRenderedPageBreak/>
        <w:t xml:space="preserve">Appendix A – The effect of trait differences on higher order interactions </w:t>
      </w:r>
    </w:p>
    <w:p w14:paraId="59F5F7D3" w14:textId="4F56CC3E" w:rsidR="00081BE7" w:rsidRDefault="00081BE7" w:rsidP="00081BE7">
      <w:pPr>
        <w:pStyle w:val="BodyText"/>
      </w:pPr>
      <w:r>
        <w:t>We used an additional simulation experiment to test whether the strength of higher order interactions (HOIs) was associated with the magnitude of functional differences between competitor species. We started with the same parameter values as in the simulation in the main text in which there was a large difference between the species in root density (</w:t>
      </w:r>
      <w:r w:rsidRPr="00512E3F">
        <w:rPr>
          <w:i/>
        </w:rPr>
        <w:t>d</w:t>
      </w:r>
      <w:r w:rsidRPr="00512E3F">
        <w:rPr>
          <w:i/>
          <w:vertAlign w:val="subscript"/>
        </w:rPr>
        <w:t>i</w:t>
      </w:r>
      <w:r>
        <w:t>) and tissue respiration rate (</w:t>
      </w:r>
      <m:oMath>
        <m:r>
          <w:rPr>
            <w:rFonts w:ascii="Cambria Math" w:hAnsi="Cambria Math"/>
          </w:rPr>
          <m:t>δ</m:t>
        </m:r>
      </m:oMath>
      <w:r w:rsidRPr="00512E3F">
        <w:rPr>
          <w:i/>
          <w:vertAlign w:val="subscript"/>
        </w:rPr>
        <w:t>i</w:t>
      </w:r>
      <w:r>
        <w:t xml:space="preserve">).  In four additional simulation scenarios, we gradually decreased the average difference between species in these traits (Table A1).  Specifically, we held the traits of the mid-season species constant and decreased the difference in the root density trait, </w:t>
      </w:r>
      <w:r w:rsidRPr="0011277F">
        <w:rPr>
          <w:i/>
        </w:rPr>
        <w:t>d</w:t>
      </w:r>
      <w:r w:rsidRPr="00512E3F">
        <w:rPr>
          <w:i/>
          <w:vertAlign w:val="subscript"/>
        </w:rPr>
        <w:t>i</w:t>
      </w:r>
      <w:r>
        <w:t xml:space="preserve">, between the early and late-season species.  We assumed a trade-off between root density and tissue respiration rate such that changing root density </w:t>
      </w:r>
      <w:r w:rsidR="00F00125">
        <w:t>was accompanied by</w:t>
      </w:r>
      <w:r>
        <w:t xml:space="preserve"> </w:t>
      </w:r>
      <w:r w:rsidR="00F00125">
        <w:t xml:space="preserve">a change in </w:t>
      </w:r>
      <w:r>
        <w:t xml:space="preserve">tissue respiration rate, </w:t>
      </w:r>
      <m:oMath>
        <m:r>
          <w:rPr>
            <w:rFonts w:ascii="Cambria Math" w:hAnsi="Cambria Math"/>
          </w:rPr>
          <m:t>δ</m:t>
        </m:r>
      </m:oMath>
      <w:r w:rsidRPr="00512E3F">
        <w:rPr>
          <w:i/>
          <w:vertAlign w:val="subscript"/>
        </w:rPr>
        <w:t>i</w:t>
      </w:r>
      <w:r>
        <w:t xml:space="preserve"> (Figure A1).  We quantified the average functional difference between species as the standard deviation of root density among all species. In each scenario, we simulated competition and fitted the phenomenological HOI model as in the main text. For each species in each scenario, we quantified the strength of HOIs as the average magnitude of the </w:t>
      </w:r>
      <m:oMath>
        <m:r>
          <w:rPr>
            <w:rFonts w:ascii="Cambria Math" w:hAnsi="Cambria Math"/>
          </w:rPr>
          <m:t>β</m:t>
        </m:r>
      </m:oMath>
      <w:r>
        <w:t xml:space="preserve"> coefficients divided by the average magnitude of the </w:t>
      </w:r>
      <m:oMath>
        <m:r>
          <w:rPr>
            <w:rFonts w:ascii="Cambria Math" w:hAnsi="Cambria Math"/>
          </w:rPr>
          <m:t>α</m:t>
        </m:r>
      </m:oMath>
      <w:r>
        <w:t xml:space="preserve"> coefficients.  For the mid and late season species, the strength of the HOIs increased with the functional difference between species (Figure A1 B&amp;C).  For the early season species, HOIs were weak in all five scenarios (Figure A1 A). These simulations show that the functional differences between competitors drive the HOIs we observed in this system. </w:t>
      </w:r>
      <w:r>
        <w:br w:type="page"/>
      </w:r>
    </w:p>
    <w:p w14:paraId="4C314E04" w14:textId="77777777" w:rsidR="00081BE7" w:rsidRDefault="00081BE7" w:rsidP="00081BE7">
      <w:pPr>
        <w:pStyle w:val="Caption"/>
        <w:keepNext/>
      </w:pPr>
      <w:r>
        <w:lastRenderedPageBreak/>
        <w:t xml:space="preserve">Table A </w:t>
      </w:r>
      <w:r>
        <w:rPr>
          <w:noProof/>
        </w:rPr>
        <w:fldChar w:fldCharType="begin"/>
      </w:r>
      <w:r>
        <w:rPr>
          <w:noProof/>
        </w:rPr>
        <w:instrText xml:space="preserve"> SEQ Table_A \* ARABIC </w:instrText>
      </w:r>
      <w:r>
        <w:rPr>
          <w:noProof/>
        </w:rPr>
        <w:fldChar w:fldCharType="separate"/>
      </w:r>
      <w:r>
        <w:rPr>
          <w:noProof/>
        </w:rPr>
        <w:t>1</w:t>
      </w:r>
      <w:r>
        <w:rPr>
          <w:noProof/>
        </w:rPr>
        <w:fldChar w:fldCharType="end"/>
      </w:r>
      <w:r>
        <w:t xml:space="preserve">.  Parameter values for five simulations with gradually decreasing the trait difference between the early season and late season species.  All other simulation parameters are the same as in Table S1. </w:t>
      </w:r>
    </w:p>
    <w:tbl>
      <w:tblPr>
        <w:tblW w:w="7879" w:type="dxa"/>
        <w:tblLook w:val="04A0" w:firstRow="1" w:lastRow="0" w:firstColumn="1" w:lastColumn="0" w:noHBand="0" w:noVBand="1"/>
      </w:tblPr>
      <w:tblGrid>
        <w:gridCol w:w="1239"/>
        <w:gridCol w:w="1054"/>
        <w:gridCol w:w="1062"/>
        <w:gridCol w:w="1595"/>
        <w:gridCol w:w="1800"/>
        <w:gridCol w:w="1129"/>
      </w:tblGrid>
      <w:tr w:rsidR="00081BE7" w:rsidRPr="00F52347" w14:paraId="070FF6F1" w14:textId="77777777" w:rsidTr="00185B90">
        <w:trPr>
          <w:trHeight w:val="320"/>
        </w:trPr>
        <w:tc>
          <w:tcPr>
            <w:tcW w:w="1239" w:type="dxa"/>
            <w:tcBorders>
              <w:top w:val="nil"/>
              <w:left w:val="nil"/>
              <w:bottom w:val="double" w:sz="4" w:space="0" w:color="auto"/>
              <w:right w:val="nil"/>
            </w:tcBorders>
            <w:vAlign w:val="center"/>
          </w:tcPr>
          <w:p w14:paraId="1A8ACCAB" w14:textId="77777777" w:rsidR="00081BE7" w:rsidRDefault="00081BE7" w:rsidP="00185B90">
            <w:pPr>
              <w:spacing w:after="0" w:line="240" w:lineRule="auto"/>
              <w:ind w:firstLine="0"/>
              <w:jc w:val="center"/>
              <w:rPr>
                <w:rFonts w:ascii="Calibri" w:eastAsia="Times New Roman" w:hAnsi="Calibri" w:cs="Times New Roman"/>
                <w:color w:val="000000"/>
                <w:szCs w:val="24"/>
              </w:rPr>
            </w:pPr>
            <w:r>
              <w:t xml:space="preserve">  </w:t>
            </w:r>
            <w:r>
              <w:rPr>
                <w:rFonts w:ascii="Calibri" w:eastAsia="Times New Roman" w:hAnsi="Calibri" w:cs="Times New Roman"/>
                <w:color w:val="000000"/>
                <w:szCs w:val="24"/>
              </w:rPr>
              <w:t>Functional</w:t>
            </w:r>
          </w:p>
          <w:p w14:paraId="59DA6E1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Difference</w:t>
            </w:r>
          </w:p>
        </w:tc>
        <w:tc>
          <w:tcPr>
            <w:tcW w:w="1054" w:type="dxa"/>
            <w:tcBorders>
              <w:top w:val="nil"/>
              <w:left w:val="nil"/>
              <w:bottom w:val="double" w:sz="4" w:space="0" w:color="auto"/>
              <w:right w:val="nil"/>
            </w:tcBorders>
            <w:shd w:val="clear" w:color="auto" w:fill="auto"/>
            <w:noWrap/>
            <w:vAlign w:val="center"/>
            <w:hideMark/>
          </w:tcPr>
          <w:p w14:paraId="2BBE94D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cenario</w:t>
            </w:r>
          </w:p>
        </w:tc>
        <w:tc>
          <w:tcPr>
            <w:tcW w:w="1062" w:type="dxa"/>
            <w:tcBorders>
              <w:top w:val="nil"/>
              <w:left w:val="nil"/>
              <w:bottom w:val="double" w:sz="4" w:space="0" w:color="auto"/>
              <w:right w:val="nil"/>
            </w:tcBorders>
            <w:shd w:val="clear" w:color="auto" w:fill="auto"/>
            <w:noWrap/>
            <w:vAlign w:val="center"/>
            <w:hideMark/>
          </w:tcPr>
          <w:p w14:paraId="4960DB30"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595" w:type="dxa"/>
            <w:tcBorders>
              <w:top w:val="nil"/>
              <w:left w:val="nil"/>
              <w:bottom w:val="double" w:sz="4" w:space="0" w:color="auto"/>
              <w:right w:val="nil"/>
            </w:tcBorders>
            <w:shd w:val="clear" w:color="auto" w:fill="auto"/>
            <w:noWrap/>
            <w:vAlign w:val="center"/>
            <w:hideMark/>
          </w:tcPr>
          <w:p w14:paraId="23C5AD89" w14:textId="77777777" w:rsidR="00081BE7"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R</w:t>
            </w:r>
            <w:r>
              <w:rPr>
                <w:rFonts w:ascii="Calibri" w:eastAsia="Times New Roman" w:hAnsi="Calibri" w:cs="Times New Roman"/>
                <w:color w:val="000000"/>
                <w:szCs w:val="24"/>
              </w:rPr>
              <w:t xml:space="preserve">oot density </w:t>
            </w:r>
            <w:r w:rsidRPr="0011277F">
              <w:rPr>
                <w:rFonts w:ascii="Calibri" w:eastAsia="Times New Roman" w:hAnsi="Calibri" w:cs="Times New Roman"/>
                <w:i/>
                <w:color w:val="000000"/>
                <w:szCs w:val="24"/>
              </w:rPr>
              <w:t>d</w:t>
            </w:r>
            <w:r>
              <w:rPr>
                <w:rFonts w:ascii="Calibri" w:eastAsia="Times New Roman" w:hAnsi="Calibri" w:cs="Times New Roman"/>
                <w:color w:val="000000"/>
                <w:szCs w:val="24"/>
              </w:rPr>
              <w:t xml:space="preserve"> </w:t>
            </w:r>
          </w:p>
          <w:p w14:paraId="719F263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g cm</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c>
          <w:tcPr>
            <w:tcW w:w="1800" w:type="dxa"/>
            <w:tcBorders>
              <w:top w:val="nil"/>
              <w:left w:val="nil"/>
              <w:bottom w:val="double" w:sz="4" w:space="0" w:color="auto"/>
              <w:right w:val="nil"/>
            </w:tcBorders>
            <w:shd w:val="clear" w:color="auto" w:fill="auto"/>
            <w:noWrap/>
            <w:vAlign w:val="center"/>
            <w:hideMark/>
          </w:tcPr>
          <w:p w14:paraId="018A6786" w14:textId="77777777" w:rsidR="00081BE7"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 xml:space="preserve">Respiration rate </w:t>
            </w:r>
            <m:oMath>
              <m:r>
                <w:rPr>
                  <w:rFonts w:ascii="Cambria Math" w:hAnsi="Cambria Math"/>
                </w:rPr>
                <m:t>δ</m:t>
              </m:r>
            </m:oMath>
            <w:r w:rsidRPr="00512E3F">
              <w:rPr>
                <w:i/>
                <w:vertAlign w:val="subscript"/>
              </w:rPr>
              <w:t>i</w:t>
            </w:r>
          </w:p>
          <w:p w14:paraId="35B23B40" w14:textId="77777777" w:rsidR="00081BE7" w:rsidRPr="007D6AE1"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g g</w:t>
            </w:r>
            <w:r>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d</w:t>
            </w:r>
            <w:r>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c>
          <w:tcPr>
            <w:tcW w:w="1129" w:type="dxa"/>
            <w:tcBorders>
              <w:top w:val="nil"/>
              <w:left w:val="nil"/>
              <w:bottom w:val="double" w:sz="4" w:space="0" w:color="auto"/>
              <w:right w:val="nil"/>
            </w:tcBorders>
            <w:vAlign w:val="center"/>
          </w:tcPr>
          <w:p w14:paraId="1197C93D" w14:textId="77777777" w:rsidR="00081BE7"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 xml:space="preserve">Standard deviation of </w:t>
            </w:r>
            <w:r w:rsidRPr="0011277F">
              <w:rPr>
                <w:rFonts w:ascii="Calibri" w:eastAsia="Times New Roman" w:hAnsi="Calibri" w:cs="Times New Roman"/>
                <w:i/>
                <w:color w:val="000000"/>
                <w:szCs w:val="24"/>
              </w:rPr>
              <w:t>d</w:t>
            </w:r>
          </w:p>
        </w:tc>
      </w:tr>
      <w:tr w:rsidR="00081BE7" w:rsidRPr="0025446F" w14:paraId="2A51ABCA" w14:textId="77777777" w:rsidTr="00185B90">
        <w:trPr>
          <w:trHeight w:val="320"/>
        </w:trPr>
        <w:tc>
          <w:tcPr>
            <w:tcW w:w="1239" w:type="dxa"/>
            <w:tcBorders>
              <w:top w:val="double" w:sz="4" w:space="0" w:color="auto"/>
              <w:left w:val="nil"/>
              <w:right w:val="nil"/>
            </w:tcBorders>
          </w:tcPr>
          <w:p w14:paraId="0A811D7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16554F7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1</w:t>
            </w:r>
          </w:p>
        </w:tc>
        <w:tc>
          <w:tcPr>
            <w:tcW w:w="1062" w:type="dxa"/>
            <w:tcBorders>
              <w:top w:val="single" w:sz="4" w:space="0" w:color="000000"/>
              <w:left w:val="nil"/>
              <w:bottom w:val="nil"/>
              <w:right w:val="nil"/>
            </w:tcBorders>
            <w:shd w:val="clear" w:color="auto" w:fill="auto"/>
            <w:noWrap/>
            <w:vAlign w:val="bottom"/>
            <w:hideMark/>
          </w:tcPr>
          <w:p w14:paraId="61D6D9F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0A744F4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66</w:t>
            </w:r>
          </w:p>
        </w:tc>
        <w:tc>
          <w:tcPr>
            <w:tcW w:w="1800" w:type="dxa"/>
            <w:tcBorders>
              <w:top w:val="single" w:sz="4" w:space="0" w:color="000000"/>
              <w:left w:val="nil"/>
              <w:bottom w:val="nil"/>
              <w:right w:val="nil"/>
            </w:tcBorders>
            <w:shd w:val="clear" w:color="auto" w:fill="auto"/>
            <w:noWrap/>
            <w:vAlign w:val="bottom"/>
            <w:hideMark/>
          </w:tcPr>
          <w:p w14:paraId="2B12A81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300</w:t>
            </w:r>
          </w:p>
        </w:tc>
        <w:tc>
          <w:tcPr>
            <w:tcW w:w="1129" w:type="dxa"/>
            <w:vMerge w:val="restart"/>
            <w:tcBorders>
              <w:top w:val="single" w:sz="4" w:space="0" w:color="000000"/>
              <w:left w:val="nil"/>
              <w:right w:val="nil"/>
            </w:tcBorders>
            <w:vAlign w:val="center"/>
          </w:tcPr>
          <w:p w14:paraId="05C67A62"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1460</w:t>
            </w:r>
          </w:p>
        </w:tc>
      </w:tr>
      <w:tr w:rsidR="00081BE7" w:rsidRPr="0025446F" w14:paraId="6BED7194" w14:textId="77777777" w:rsidTr="00185B90">
        <w:trPr>
          <w:trHeight w:val="320"/>
        </w:trPr>
        <w:tc>
          <w:tcPr>
            <w:tcW w:w="1239" w:type="dxa"/>
            <w:tcBorders>
              <w:left w:val="nil"/>
              <w:right w:val="nil"/>
            </w:tcBorders>
            <w:vAlign w:val="center"/>
          </w:tcPr>
          <w:p w14:paraId="1A3821F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rge</w:t>
            </w:r>
          </w:p>
        </w:tc>
        <w:tc>
          <w:tcPr>
            <w:tcW w:w="1054" w:type="dxa"/>
            <w:vMerge/>
            <w:tcBorders>
              <w:left w:val="nil"/>
              <w:right w:val="nil"/>
            </w:tcBorders>
            <w:shd w:val="clear" w:color="auto" w:fill="auto"/>
            <w:noWrap/>
            <w:vAlign w:val="bottom"/>
            <w:hideMark/>
          </w:tcPr>
          <w:p w14:paraId="767C3322" w14:textId="77777777" w:rsidR="00081BE7" w:rsidRPr="0025446F" w:rsidRDefault="00081BE7" w:rsidP="00185B90">
            <w:pPr>
              <w:spacing w:after="0" w:line="240" w:lineRule="auto"/>
              <w:ind w:firstLine="0"/>
              <w:jc w:val="right"/>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15C28BD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637BDE4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nil"/>
              <w:left w:val="nil"/>
              <w:bottom w:val="nil"/>
              <w:right w:val="nil"/>
            </w:tcBorders>
            <w:shd w:val="clear" w:color="auto" w:fill="auto"/>
            <w:noWrap/>
            <w:vAlign w:val="bottom"/>
            <w:hideMark/>
          </w:tcPr>
          <w:p w14:paraId="220AE020"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left w:val="nil"/>
              <w:right w:val="nil"/>
            </w:tcBorders>
          </w:tcPr>
          <w:p w14:paraId="1644E40D" w14:textId="77777777" w:rsidR="00081BE7" w:rsidRDefault="00081BE7" w:rsidP="00185B90">
            <w:pPr>
              <w:spacing w:after="0" w:line="240" w:lineRule="auto"/>
              <w:ind w:firstLine="0"/>
              <w:jc w:val="center"/>
              <w:rPr>
                <w:rFonts w:ascii="Calibri" w:hAnsi="Calibri"/>
                <w:color w:val="000000"/>
              </w:rPr>
            </w:pPr>
          </w:p>
        </w:tc>
      </w:tr>
      <w:tr w:rsidR="00081BE7" w:rsidRPr="0025446F" w14:paraId="51FC8557" w14:textId="77777777" w:rsidTr="00185B90">
        <w:trPr>
          <w:trHeight w:val="320"/>
        </w:trPr>
        <w:tc>
          <w:tcPr>
            <w:tcW w:w="1239" w:type="dxa"/>
            <w:tcBorders>
              <w:left w:val="nil"/>
              <w:right w:val="nil"/>
            </w:tcBorders>
          </w:tcPr>
          <w:p w14:paraId="0F2B3713" w14:textId="77777777" w:rsidR="00081BE7" w:rsidRPr="0025446F" w:rsidRDefault="00081BE7" w:rsidP="00185B90">
            <w:pPr>
              <w:spacing w:after="0" w:line="240" w:lineRule="auto"/>
              <w:ind w:firstLine="0"/>
              <w:jc w:val="right"/>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bottom"/>
            <w:hideMark/>
          </w:tcPr>
          <w:p w14:paraId="07EC9492" w14:textId="77777777" w:rsidR="00081BE7" w:rsidRPr="0025446F" w:rsidRDefault="00081BE7" w:rsidP="00185B90">
            <w:pPr>
              <w:spacing w:after="0" w:line="240" w:lineRule="auto"/>
              <w:ind w:firstLine="0"/>
              <w:jc w:val="right"/>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1A0C4F2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654541C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343</w:t>
            </w:r>
          </w:p>
        </w:tc>
        <w:tc>
          <w:tcPr>
            <w:tcW w:w="1800" w:type="dxa"/>
            <w:tcBorders>
              <w:top w:val="nil"/>
              <w:left w:val="nil"/>
              <w:bottom w:val="single" w:sz="4" w:space="0" w:color="000000"/>
              <w:right w:val="nil"/>
            </w:tcBorders>
            <w:shd w:val="clear" w:color="auto" w:fill="auto"/>
            <w:noWrap/>
            <w:vAlign w:val="bottom"/>
            <w:hideMark/>
          </w:tcPr>
          <w:p w14:paraId="2CF9CC2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53</w:t>
            </w:r>
          </w:p>
        </w:tc>
        <w:tc>
          <w:tcPr>
            <w:tcW w:w="1129" w:type="dxa"/>
            <w:vMerge/>
            <w:tcBorders>
              <w:left w:val="nil"/>
              <w:bottom w:val="single" w:sz="4" w:space="0" w:color="000000"/>
              <w:right w:val="nil"/>
            </w:tcBorders>
          </w:tcPr>
          <w:p w14:paraId="061AECD6" w14:textId="77777777" w:rsidR="00081BE7" w:rsidRDefault="00081BE7" w:rsidP="00185B90">
            <w:pPr>
              <w:spacing w:after="0" w:line="240" w:lineRule="auto"/>
              <w:ind w:firstLine="0"/>
              <w:jc w:val="center"/>
              <w:rPr>
                <w:rFonts w:ascii="Calibri" w:hAnsi="Calibri"/>
                <w:color w:val="000000"/>
              </w:rPr>
            </w:pPr>
          </w:p>
        </w:tc>
      </w:tr>
      <w:tr w:rsidR="00081BE7" w:rsidRPr="0025446F" w14:paraId="33E535C5" w14:textId="77777777" w:rsidTr="00185B90">
        <w:trPr>
          <w:trHeight w:val="320"/>
        </w:trPr>
        <w:tc>
          <w:tcPr>
            <w:tcW w:w="1239" w:type="dxa"/>
            <w:tcBorders>
              <w:left w:val="nil"/>
              <w:right w:val="nil"/>
            </w:tcBorders>
          </w:tcPr>
          <w:p w14:paraId="5F942BE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526519D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2</w:t>
            </w:r>
          </w:p>
        </w:tc>
        <w:tc>
          <w:tcPr>
            <w:tcW w:w="1062" w:type="dxa"/>
            <w:tcBorders>
              <w:top w:val="single" w:sz="4" w:space="0" w:color="000000"/>
              <w:left w:val="nil"/>
              <w:bottom w:val="nil"/>
              <w:right w:val="nil"/>
            </w:tcBorders>
            <w:shd w:val="clear" w:color="auto" w:fill="auto"/>
            <w:noWrap/>
            <w:vAlign w:val="bottom"/>
            <w:hideMark/>
          </w:tcPr>
          <w:p w14:paraId="0B9CBCD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17059AB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075</w:t>
            </w:r>
          </w:p>
        </w:tc>
        <w:tc>
          <w:tcPr>
            <w:tcW w:w="1800" w:type="dxa"/>
            <w:tcBorders>
              <w:top w:val="single" w:sz="4" w:space="0" w:color="000000"/>
              <w:left w:val="nil"/>
              <w:bottom w:val="nil"/>
              <w:right w:val="nil"/>
            </w:tcBorders>
            <w:shd w:val="clear" w:color="auto" w:fill="auto"/>
            <w:noWrap/>
            <w:vAlign w:val="bottom"/>
            <w:hideMark/>
          </w:tcPr>
          <w:p w14:paraId="4D0D15B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261</w:t>
            </w:r>
          </w:p>
        </w:tc>
        <w:tc>
          <w:tcPr>
            <w:tcW w:w="1129" w:type="dxa"/>
            <w:vMerge w:val="restart"/>
            <w:tcBorders>
              <w:top w:val="single" w:sz="4" w:space="0" w:color="000000"/>
              <w:left w:val="nil"/>
              <w:right w:val="nil"/>
            </w:tcBorders>
            <w:vAlign w:val="center"/>
          </w:tcPr>
          <w:p w14:paraId="0A066F37"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0821</w:t>
            </w:r>
          </w:p>
        </w:tc>
      </w:tr>
      <w:tr w:rsidR="00081BE7" w:rsidRPr="0025446F" w14:paraId="62023850" w14:textId="77777777" w:rsidTr="00185B90">
        <w:trPr>
          <w:trHeight w:val="320"/>
        </w:trPr>
        <w:tc>
          <w:tcPr>
            <w:tcW w:w="1239" w:type="dxa"/>
            <w:tcBorders>
              <w:left w:val="nil"/>
              <w:right w:val="nil"/>
            </w:tcBorders>
          </w:tcPr>
          <w:p w14:paraId="7B4CA78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46C39B2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5924923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6B0A40C3"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nil"/>
              <w:left w:val="nil"/>
              <w:bottom w:val="nil"/>
              <w:right w:val="nil"/>
            </w:tcBorders>
            <w:shd w:val="clear" w:color="auto" w:fill="auto"/>
            <w:noWrap/>
            <w:vAlign w:val="bottom"/>
            <w:hideMark/>
          </w:tcPr>
          <w:p w14:paraId="0363718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left w:val="nil"/>
              <w:right w:val="nil"/>
            </w:tcBorders>
            <w:vAlign w:val="center"/>
          </w:tcPr>
          <w:p w14:paraId="1907F9AE" w14:textId="77777777" w:rsidR="00081BE7" w:rsidRDefault="00081BE7" w:rsidP="00185B90">
            <w:pPr>
              <w:spacing w:after="0" w:line="240" w:lineRule="auto"/>
              <w:ind w:firstLine="0"/>
              <w:jc w:val="center"/>
              <w:rPr>
                <w:rFonts w:ascii="Calibri" w:hAnsi="Calibri"/>
                <w:color w:val="000000"/>
              </w:rPr>
            </w:pPr>
          </w:p>
        </w:tc>
      </w:tr>
      <w:tr w:rsidR="00081BE7" w:rsidRPr="0025446F" w14:paraId="6AC8FD4D" w14:textId="77777777" w:rsidTr="00185B90">
        <w:trPr>
          <w:trHeight w:val="320"/>
        </w:trPr>
        <w:tc>
          <w:tcPr>
            <w:tcW w:w="1239" w:type="dxa"/>
            <w:tcBorders>
              <w:left w:val="nil"/>
              <w:right w:val="nil"/>
            </w:tcBorders>
          </w:tcPr>
          <w:p w14:paraId="0A37466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0595BCF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5C7FCCE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2DE4FDC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236</w:t>
            </w:r>
          </w:p>
        </w:tc>
        <w:tc>
          <w:tcPr>
            <w:tcW w:w="1800" w:type="dxa"/>
            <w:tcBorders>
              <w:top w:val="nil"/>
              <w:left w:val="nil"/>
              <w:bottom w:val="single" w:sz="4" w:space="0" w:color="000000"/>
              <w:right w:val="nil"/>
            </w:tcBorders>
            <w:shd w:val="clear" w:color="auto" w:fill="auto"/>
            <w:noWrap/>
            <w:vAlign w:val="bottom"/>
            <w:hideMark/>
          </w:tcPr>
          <w:p w14:paraId="44E8B42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78</w:t>
            </w:r>
          </w:p>
        </w:tc>
        <w:tc>
          <w:tcPr>
            <w:tcW w:w="1129" w:type="dxa"/>
            <w:vMerge/>
            <w:tcBorders>
              <w:left w:val="nil"/>
              <w:bottom w:val="single" w:sz="4" w:space="0" w:color="000000"/>
              <w:right w:val="nil"/>
            </w:tcBorders>
            <w:vAlign w:val="center"/>
          </w:tcPr>
          <w:p w14:paraId="2E54157C" w14:textId="77777777" w:rsidR="00081BE7" w:rsidRDefault="00081BE7" w:rsidP="00185B90">
            <w:pPr>
              <w:spacing w:after="0" w:line="240" w:lineRule="auto"/>
              <w:ind w:firstLine="0"/>
              <w:jc w:val="center"/>
              <w:rPr>
                <w:rFonts w:ascii="Calibri" w:hAnsi="Calibri"/>
                <w:color w:val="000000"/>
              </w:rPr>
            </w:pPr>
          </w:p>
        </w:tc>
      </w:tr>
      <w:tr w:rsidR="00081BE7" w:rsidRPr="0025446F" w14:paraId="4E7288E9" w14:textId="77777777" w:rsidTr="00185B90">
        <w:trPr>
          <w:trHeight w:val="320"/>
        </w:trPr>
        <w:tc>
          <w:tcPr>
            <w:tcW w:w="1239" w:type="dxa"/>
            <w:tcBorders>
              <w:left w:val="nil"/>
              <w:right w:val="nil"/>
            </w:tcBorders>
          </w:tcPr>
          <w:p w14:paraId="3BAA693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noProof/>
                <w:color w:val="000000"/>
                <w:szCs w:val="24"/>
              </w:rPr>
              <mc:AlternateContent>
                <mc:Choice Requires="wps">
                  <w:drawing>
                    <wp:anchor distT="0" distB="0" distL="114300" distR="114300" simplePos="0" relativeHeight="251661312" behindDoc="0" locked="0" layoutInCell="1" allowOverlap="1" wp14:anchorId="3C0A6065" wp14:editId="7520D33D">
                      <wp:simplePos x="0" y="0"/>
                      <wp:positionH relativeFrom="column">
                        <wp:posOffset>235585</wp:posOffset>
                      </wp:positionH>
                      <wp:positionV relativeFrom="paragraph">
                        <wp:posOffset>-624840</wp:posOffset>
                      </wp:positionV>
                      <wp:extent cx="206375" cy="1905000"/>
                      <wp:effectExtent l="50800" t="25400" r="34925" b="76200"/>
                      <wp:wrapNone/>
                      <wp:docPr id="13" name="Down Arrow 13"/>
                      <wp:cNvGraphicFramePr/>
                      <a:graphic xmlns:a="http://schemas.openxmlformats.org/drawingml/2006/main">
                        <a:graphicData uri="http://schemas.microsoft.com/office/word/2010/wordprocessingShape">
                          <wps:wsp>
                            <wps:cNvSpPr/>
                            <wps:spPr>
                              <a:xfrm flipV="1">
                                <a:off x="0" y="0"/>
                                <a:ext cx="206375" cy="1905000"/>
                              </a:xfrm>
                              <a:prstGeom prst="downArrow">
                                <a:avLst/>
                              </a:prstGeom>
                              <a:gradFill flip="none" rotWithShape="1">
                                <a:gsLst>
                                  <a:gs pos="0">
                                    <a:srgbClr val="C00000">
                                      <a:tint val="66000"/>
                                      <a:satMod val="160000"/>
                                      <a:lumMod val="68000"/>
                                    </a:srgbClr>
                                  </a:gs>
                                  <a:gs pos="50000">
                                    <a:srgbClr val="C00000">
                                      <a:tint val="44500"/>
                                      <a:satMod val="160000"/>
                                    </a:srgbClr>
                                  </a:gs>
                                  <a:gs pos="100000">
                                    <a:srgbClr val="C00000">
                                      <a:tint val="23500"/>
                                      <a:satMod val="160000"/>
                                    </a:srgbClr>
                                  </a:gs>
                                </a:gsLst>
                                <a:lin ang="16200000" scaled="1"/>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85FD05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3" o:spid="_x0000_s1026" type="#_x0000_t67" style="position:absolute;margin-left:18.55pt;margin-top:-49.2pt;width:16.25pt;height:150pt;flip:y;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" adj="20430" fillcolor="#d62828" strokecolor="#4579b8 [3044]">
                      <v:fill color2="#f7dede" rotate="t" angle="180" colors="0 #d62828;.5 #f0baba;1 #f7dede" focus="100%" type="gradient"/>
                      <v:shadow on="t" color="black" opacity="22937f" origin=",.5" offset="0,.63889mm"/>
                    </v:shape>
                  </w:pict>
                </mc:Fallback>
              </mc:AlternateContent>
            </w:r>
          </w:p>
        </w:tc>
        <w:tc>
          <w:tcPr>
            <w:tcW w:w="1054" w:type="dxa"/>
            <w:vMerge w:val="restart"/>
            <w:tcBorders>
              <w:top w:val="single" w:sz="4" w:space="0" w:color="000000"/>
              <w:left w:val="nil"/>
              <w:right w:val="nil"/>
            </w:tcBorders>
            <w:shd w:val="clear" w:color="auto" w:fill="auto"/>
            <w:noWrap/>
            <w:vAlign w:val="center"/>
            <w:hideMark/>
          </w:tcPr>
          <w:p w14:paraId="1393085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062" w:type="dxa"/>
            <w:tcBorders>
              <w:top w:val="single" w:sz="4" w:space="0" w:color="000000"/>
              <w:left w:val="nil"/>
              <w:bottom w:val="nil"/>
              <w:right w:val="nil"/>
            </w:tcBorders>
            <w:shd w:val="clear" w:color="auto" w:fill="auto"/>
            <w:noWrap/>
            <w:vAlign w:val="bottom"/>
            <w:hideMark/>
          </w:tcPr>
          <w:p w14:paraId="0AB4F07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5A7ACC4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88</w:t>
            </w:r>
          </w:p>
        </w:tc>
        <w:tc>
          <w:tcPr>
            <w:tcW w:w="1800" w:type="dxa"/>
            <w:tcBorders>
              <w:top w:val="single" w:sz="4" w:space="0" w:color="000000"/>
              <w:left w:val="nil"/>
              <w:bottom w:val="nil"/>
              <w:right w:val="nil"/>
            </w:tcBorders>
            <w:shd w:val="clear" w:color="auto" w:fill="auto"/>
            <w:noWrap/>
            <w:vAlign w:val="bottom"/>
            <w:hideMark/>
          </w:tcPr>
          <w:p w14:paraId="33FC2DC4" w14:textId="77777777" w:rsidR="00081BE7" w:rsidRPr="006045DC" w:rsidRDefault="00081BE7" w:rsidP="00185B90">
            <w:pPr>
              <w:spacing w:after="0" w:line="240" w:lineRule="auto"/>
              <w:ind w:firstLine="0"/>
              <w:jc w:val="center"/>
              <w:rPr>
                <w:rFonts w:ascii="Calibri" w:hAnsi="Calibri"/>
                <w:color w:val="000000"/>
              </w:rPr>
            </w:pPr>
            <w:r>
              <w:rPr>
                <w:rFonts w:ascii="Calibri" w:hAnsi="Calibri"/>
                <w:color w:val="000000"/>
              </w:rPr>
              <w:t>0.222</w:t>
            </w:r>
          </w:p>
        </w:tc>
        <w:tc>
          <w:tcPr>
            <w:tcW w:w="1129" w:type="dxa"/>
            <w:vMerge w:val="restart"/>
            <w:tcBorders>
              <w:top w:val="single" w:sz="4" w:space="0" w:color="000000"/>
              <w:left w:val="nil"/>
              <w:right w:val="nil"/>
            </w:tcBorders>
            <w:vAlign w:val="center"/>
          </w:tcPr>
          <w:p w14:paraId="6C748DD8"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0467</w:t>
            </w:r>
          </w:p>
        </w:tc>
      </w:tr>
      <w:tr w:rsidR="00081BE7" w:rsidRPr="0025446F" w14:paraId="3B3E20F9" w14:textId="77777777" w:rsidTr="00185B90">
        <w:trPr>
          <w:trHeight w:val="320"/>
        </w:trPr>
        <w:tc>
          <w:tcPr>
            <w:tcW w:w="1239" w:type="dxa"/>
            <w:tcBorders>
              <w:left w:val="nil"/>
              <w:right w:val="nil"/>
            </w:tcBorders>
          </w:tcPr>
          <w:p w14:paraId="1AFB2CC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30F1E23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4A7FADC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1F3B3AD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nil"/>
              <w:left w:val="nil"/>
              <w:bottom w:val="nil"/>
              <w:right w:val="nil"/>
            </w:tcBorders>
            <w:shd w:val="clear" w:color="auto" w:fill="auto"/>
            <w:noWrap/>
            <w:vAlign w:val="bottom"/>
            <w:hideMark/>
          </w:tcPr>
          <w:p w14:paraId="3E4CE16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left w:val="nil"/>
              <w:right w:val="nil"/>
            </w:tcBorders>
            <w:vAlign w:val="center"/>
          </w:tcPr>
          <w:p w14:paraId="26703F6E" w14:textId="77777777" w:rsidR="00081BE7" w:rsidRDefault="00081BE7" w:rsidP="00185B90">
            <w:pPr>
              <w:spacing w:after="0" w:line="240" w:lineRule="auto"/>
              <w:ind w:firstLine="0"/>
              <w:jc w:val="center"/>
              <w:rPr>
                <w:rFonts w:ascii="Calibri" w:hAnsi="Calibri"/>
                <w:color w:val="000000"/>
              </w:rPr>
            </w:pPr>
          </w:p>
        </w:tc>
      </w:tr>
      <w:tr w:rsidR="00081BE7" w:rsidRPr="0025446F" w14:paraId="55DFCC91" w14:textId="77777777" w:rsidTr="00185B90">
        <w:trPr>
          <w:trHeight w:val="320"/>
        </w:trPr>
        <w:tc>
          <w:tcPr>
            <w:tcW w:w="1239" w:type="dxa"/>
            <w:tcBorders>
              <w:left w:val="nil"/>
              <w:right w:val="nil"/>
            </w:tcBorders>
          </w:tcPr>
          <w:p w14:paraId="5983CB4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3019F59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6EEFDF1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034FA1B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81</w:t>
            </w:r>
          </w:p>
        </w:tc>
        <w:tc>
          <w:tcPr>
            <w:tcW w:w="1800" w:type="dxa"/>
            <w:tcBorders>
              <w:top w:val="nil"/>
              <w:left w:val="nil"/>
              <w:bottom w:val="single" w:sz="4" w:space="0" w:color="000000"/>
              <w:right w:val="nil"/>
            </w:tcBorders>
            <w:shd w:val="clear" w:color="auto" w:fill="auto"/>
            <w:noWrap/>
            <w:vAlign w:val="bottom"/>
            <w:hideMark/>
          </w:tcPr>
          <w:p w14:paraId="20FBFA9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04</w:t>
            </w:r>
          </w:p>
        </w:tc>
        <w:tc>
          <w:tcPr>
            <w:tcW w:w="1129" w:type="dxa"/>
            <w:vMerge/>
            <w:tcBorders>
              <w:left w:val="nil"/>
              <w:bottom w:val="single" w:sz="4" w:space="0" w:color="000000"/>
              <w:right w:val="nil"/>
            </w:tcBorders>
            <w:vAlign w:val="center"/>
          </w:tcPr>
          <w:p w14:paraId="7DCA5304" w14:textId="77777777" w:rsidR="00081BE7" w:rsidRDefault="00081BE7" w:rsidP="00185B90">
            <w:pPr>
              <w:spacing w:after="0" w:line="240" w:lineRule="auto"/>
              <w:ind w:firstLine="0"/>
              <w:jc w:val="center"/>
              <w:rPr>
                <w:rFonts w:ascii="Calibri" w:hAnsi="Calibri"/>
                <w:color w:val="000000"/>
              </w:rPr>
            </w:pPr>
          </w:p>
        </w:tc>
      </w:tr>
      <w:tr w:rsidR="00081BE7" w:rsidRPr="0025446F" w14:paraId="45F10A79" w14:textId="77777777" w:rsidTr="00185B90">
        <w:trPr>
          <w:trHeight w:val="320"/>
        </w:trPr>
        <w:tc>
          <w:tcPr>
            <w:tcW w:w="1239" w:type="dxa"/>
            <w:tcBorders>
              <w:left w:val="nil"/>
              <w:right w:val="nil"/>
            </w:tcBorders>
          </w:tcPr>
          <w:p w14:paraId="05B7CA4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76D85D2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4</w:t>
            </w:r>
          </w:p>
        </w:tc>
        <w:tc>
          <w:tcPr>
            <w:tcW w:w="1062" w:type="dxa"/>
            <w:tcBorders>
              <w:top w:val="single" w:sz="4" w:space="0" w:color="000000"/>
              <w:left w:val="nil"/>
              <w:bottom w:val="nil"/>
              <w:right w:val="nil"/>
            </w:tcBorders>
            <w:shd w:val="clear" w:color="auto" w:fill="auto"/>
            <w:noWrap/>
            <w:vAlign w:val="bottom"/>
            <w:hideMark/>
          </w:tcPr>
          <w:p w14:paraId="6579E2E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1002940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05</w:t>
            </w:r>
          </w:p>
        </w:tc>
        <w:tc>
          <w:tcPr>
            <w:tcW w:w="1800" w:type="dxa"/>
            <w:tcBorders>
              <w:top w:val="single" w:sz="4" w:space="0" w:color="000000"/>
              <w:left w:val="nil"/>
              <w:bottom w:val="nil"/>
              <w:right w:val="nil"/>
            </w:tcBorders>
            <w:shd w:val="clear" w:color="auto" w:fill="auto"/>
            <w:noWrap/>
            <w:vAlign w:val="bottom"/>
            <w:hideMark/>
          </w:tcPr>
          <w:p w14:paraId="4DF4CD4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84</w:t>
            </w:r>
          </w:p>
        </w:tc>
        <w:tc>
          <w:tcPr>
            <w:tcW w:w="1129" w:type="dxa"/>
            <w:vMerge w:val="restart"/>
            <w:tcBorders>
              <w:top w:val="single" w:sz="4" w:space="0" w:color="000000"/>
              <w:left w:val="nil"/>
              <w:bottom w:val="single" w:sz="4" w:space="0" w:color="000000"/>
              <w:right w:val="nil"/>
            </w:tcBorders>
            <w:vAlign w:val="center"/>
          </w:tcPr>
          <w:p w14:paraId="4373A0EA" w14:textId="77777777" w:rsidR="00081BE7"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0208</w:t>
            </w:r>
          </w:p>
        </w:tc>
      </w:tr>
      <w:tr w:rsidR="00081BE7" w:rsidRPr="0025446F" w14:paraId="2F40A798" w14:textId="77777777" w:rsidTr="00185B90">
        <w:trPr>
          <w:trHeight w:val="320"/>
        </w:trPr>
        <w:tc>
          <w:tcPr>
            <w:tcW w:w="1239" w:type="dxa"/>
            <w:tcBorders>
              <w:left w:val="nil"/>
              <w:right w:val="nil"/>
            </w:tcBorders>
          </w:tcPr>
          <w:p w14:paraId="4B2B992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629F34C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10B968D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33F7440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8</w:t>
            </w:r>
          </w:p>
        </w:tc>
        <w:tc>
          <w:tcPr>
            <w:tcW w:w="1800" w:type="dxa"/>
            <w:tcBorders>
              <w:top w:val="nil"/>
              <w:left w:val="nil"/>
              <w:bottom w:val="nil"/>
              <w:right w:val="nil"/>
            </w:tcBorders>
            <w:shd w:val="clear" w:color="auto" w:fill="auto"/>
            <w:noWrap/>
            <w:vAlign w:val="bottom"/>
            <w:hideMark/>
          </w:tcPr>
          <w:p w14:paraId="2FF90D5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0</w:t>
            </w:r>
          </w:p>
        </w:tc>
        <w:tc>
          <w:tcPr>
            <w:tcW w:w="1129" w:type="dxa"/>
            <w:vMerge/>
            <w:tcBorders>
              <w:left w:val="nil"/>
              <w:bottom w:val="single" w:sz="4" w:space="0" w:color="000000"/>
              <w:right w:val="nil"/>
            </w:tcBorders>
            <w:vAlign w:val="center"/>
          </w:tcPr>
          <w:p w14:paraId="0082A6AB"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r w:rsidR="00081BE7" w:rsidRPr="0025446F" w14:paraId="5B2339A0" w14:textId="77777777" w:rsidTr="00185B90">
        <w:trPr>
          <w:trHeight w:val="320"/>
        </w:trPr>
        <w:tc>
          <w:tcPr>
            <w:tcW w:w="1239" w:type="dxa"/>
            <w:tcBorders>
              <w:left w:val="nil"/>
              <w:right w:val="nil"/>
            </w:tcBorders>
          </w:tcPr>
          <w:p w14:paraId="5E6A31E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2B0985C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275D37F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3E3A074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47</w:t>
            </w:r>
          </w:p>
        </w:tc>
        <w:tc>
          <w:tcPr>
            <w:tcW w:w="1800" w:type="dxa"/>
            <w:tcBorders>
              <w:top w:val="nil"/>
              <w:left w:val="nil"/>
              <w:bottom w:val="single" w:sz="4" w:space="0" w:color="000000"/>
              <w:right w:val="nil"/>
            </w:tcBorders>
            <w:shd w:val="clear" w:color="auto" w:fill="auto"/>
            <w:noWrap/>
            <w:vAlign w:val="bottom"/>
            <w:hideMark/>
          </w:tcPr>
          <w:p w14:paraId="5336203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30</w:t>
            </w:r>
          </w:p>
        </w:tc>
        <w:tc>
          <w:tcPr>
            <w:tcW w:w="1129" w:type="dxa"/>
            <w:vMerge/>
            <w:tcBorders>
              <w:left w:val="nil"/>
              <w:bottom w:val="single" w:sz="4" w:space="0" w:color="000000"/>
              <w:right w:val="nil"/>
            </w:tcBorders>
            <w:vAlign w:val="center"/>
          </w:tcPr>
          <w:p w14:paraId="5E7F77C9"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r w:rsidR="00081BE7" w:rsidRPr="0025446F" w14:paraId="7BCD0444" w14:textId="77777777" w:rsidTr="00185B90">
        <w:trPr>
          <w:trHeight w:val="320"/>
        </w:trPr>
        <w:tc>
          <w:tcPr>
            <w:tcW w:w="1239" w:type="dxa"/>
            <w:tcBorders>
              <w:left w:val="nil"/>
              <w:right w:val="nil"/>
            </w:tcBorders>
          </w:tcPr>
          <w:p w14:paraId="7166A6A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0A138A31"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5</w:t>
            </w:r>
          </w:p>
        </w:tc>
        <w:tc>
          <w:tcPr>
            <w:tcW w:w="1062" w:type="dxa"/>
            <w:tcBorders>
              <w:top w:val="single" w:sz="4" w:space="0" w:color="000000"/>
              <w:left w:val="nil"/>
              <w:bottom w:val="nil"/>
              <w:right w:val="nil"/>
            </w:tcBorders>
            <w:shd w:val="clear" w:color="auto" w:fill="auto"/>
            <w:noWrap/>
            <w:vAlign w:val="bottom"/>
            <w:hideMark/>
          </w:tcPr>
          <w:p w14:paraId="2AA93EA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39D5B07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32</w:t>
            </w:r>
          </w:p>
        </w:tc>
        <w:tc>
          <w:tcPr>
            <w:tcW w:w="1800" w:type="dxa"/>
            <w:tcBorders>
              <w:top w:val="single" w:sz="4" w:space="0" w:color="000000"/>
              <w:left w:val="nil"/>
              <w:bottom w:val="nil"/>
              <w:right w:val="nil"/>
            </w:tcBorders>
            <w:shd w:val="clear" w:color="auto" w:fill="auto"/>
            <w:noWrap/>
            <w:vAlign w:val="bottom"/>
            <w:hideMark/>
          </w:tcPr>
          <w:p w14:paraId="55DF7B41"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45</w:t>
            </w:r>
          </w:p>
        </w:tc>
        <w:tc>
          <w:tcPr>
            <w:tcW w:w="1129" w:type="dxa"/>
            <w:vMerge w:val="restart"/>
            <w:tcBorders>
              <w:top w:val="single" w:sz="4" w:space="0" w:color="000000"/>
              <w:left w:val="nil"/>
              <w:right w:val="nil"/>
            </w:tcBorders>
            <w:vAlign w:val="center"/>
          </w:tcPr>
          <w:p w14:paraId="79884507"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0405</w:t>
            </w:r>
          </w:p>
        </w:tc>
      </w:tr>
      <w:tr w:rsidR="00081BE7" w:rsidRPr="0025446F" w14:paraId="4EEB66BB" w14:textId="77777777" w:rsidTr="00185B90">
        <w:trPr>
          <w:trHeight w:val="320"/>
        </w:trPr>
        <w:tc>
          <w:tcPr>
            <w:tcW w:w="1239" w:type="dxa"/>
            <w:tcBorders>
              <w:left w:val="nil"/>
              <w:right w:val="nil"/>
            </w:tcBorders>
          </w:tcPr>
          <w:p w14:paraId="0329A61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Small</w:t>
            </w:r>
          </w:p>
        </w:tc>
        <w:tc>
          <w:tcPr>
            <w:tcW w:w="1054" w:type="dxa"/>
            <w:vMerge/>
            <w:tcBorders>
              <w:left w:val="nil"/>
              <w:right w:val="nil"/>
            </w:tcBorders>
            <w:shd w:val="clear" w:color="auto" w:fill="auto"/>
            <w:noWrap/>
            <w:vAlign w:val="center"/>
            <w:hideMark/>
          </w:tcPr>
          <w:p w14:paraId="6FD627F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05C7CD2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5D16385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8</w:t>
            </w:r>
          </w:p>
        </w:tc>
        <w:tc>
          <w:tcPr>
            <w:tcW w:w="1800" w:type="dxa"/>
            <w:tcBorders>
              <w:top w:val="nil"/>
              <w:left w:val="nil"/>
              <w:bottom w:val="nil"/>
              <w:right w:val="nil"/>
            </w:tcBorders>
            <w:shd w:val="clear" w:color="auto" w:fill="auto"/>
            <w:noWrap/>
            <w:vAlign w:val="bottom"/>
            <w:hideMark/>
          </w:tcPr>
          <w:p w14:paraId="387C6661"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0</w:t>
            </w:r>
          </w:p>
        </w:tc>
        <w:tc>
          <w:tcPr>
            <w:tcW w:w="1129" w:type="dxa"/>
            <w:vMerge/>
            <w:tcBorders>
              <w:left w:val="nil"/>
              <w:right w:val="nil"/>
            </w:tcBorders>
            <w:vAlign w:val="center"/>
          </w:tcPr>
          <w:p w14:paraId="17706BFC"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r w:rsidR="00081BE7" w:rsidRPr="0025446F" w14:paraId="4E71B7C0" w14:textId="77777777" w:rsidTr="00185B90">
        <w:trPr>
          <w:trHeight w:val="320"/>
        </w:trPr>
        <w:tc>
          <w:tcPr>
            <w:tcW w:w="1239" w:type="dxa"/>
            <w:tcBorders>
              <w:left w:val="nil"/>
              <w:bottom w:val="single" w:sz="4" w:space="0" w:color="auto"/>
              <w:right w:val="nil"/>
            </w:tcBorders>
            <w:vAlign w:val="center"/>
          </w:tcPr>
          <w:p w14:paraId="37D0F903"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auto"/>
              <w:right w:val="nil"/>
            </w:tcBorders>
            <w:shd w:val="clear" w:color="auto" w:fill="auto"/>
            <w:noWrap/>
            <w:vAlign w:val="center"/>
            <w:hideMark/>
          </w:tcPr>
          <w:p w14:paraId="66EDC333"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auto"/>
              <w:right w:val="nil"/>
            </w:tcBorders>
            <w:shd w:val="clear" w:color="auto" w:fill="auto"/>
            <w:noWrap/>
            <w:vAlign w:val="bottom"/>
            <w:hideMark/>
          </w:tcPr>
          <w:p w14:paraId="4A6676E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auto"/>
              <w:right w:val="nil"/>
            </w:tcBorders>
            <w:shd w:val="clear" w:color="auto" w:fill="auto"/>
            <w:noWrap/>
            <w:vAlign w:val="bottom"/>
            <w:hideMark/>
          </w:tcPr>
          <w:p w14:paraId="57ED8EE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4</w:t>
            </w:r>
          </w:p>
        </w:tc>
        <w:tc>
          <w:tcPr>
            <w:tcW w:w="1800" w:type="dxa"/>
            <w:tcBorders>
              <w:top w:val="nil"/>
              <w:left w:val="nil"/>
              <w:bottom w:val="single" w:sz="4" w:space="0" w:color="auto"/>
              <w:right w:val="nil"/>
            </w:tcBorders>
            <w:shd w:val="clear" w:color="auto" w:fill="auto"/>
            <w:noWrap/>
            <w:vAlign w:val="bottom"/>
            <w:hideMark/>
          </w:tcPr>
          <w:p w14:paraId="4F8F48B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5</w:t>
            </w:r>
          </w:p>
        </w:tc>
        <w:tc>
          <w:tcPr>
            <w:tcW w:w="1129" w:type="dxa"/>
            <w:vMerge/>
            <w:tcBorders>
              <w:left w:val="nil"/>
              <w:bottom w:val="single" w:sz="4" w:space="0" w:color="auto"/>
              <w:right w:val="nil"/>
            </w:tcBorders>
            <w:vAlign w:val="center"/>
          </w:tcPr>
          <w:p w14:paraId="46E4B146"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bl>
    <w:p w14:paraId="7BA31B1C" w14:textId="77777777" w:rsidR="00081BE7" w:rsidRDefault="00081BE7" w:rsidP="00081BE7">
      <w:pPr>
        <w:spacing w:line="276" w:lineRule="auto"/>
        <w:ind w:firstLine="0"/>
        <w:jc w:val="both"/>
      </w:pPr>
      <w:r>
        <w:br w:type="page"/>
      </w:r>
    </w:p>
    <w:p w14:paraId="3B54039F" w14:textId="77777777" w:rsidR="00081BE7" w:rsidRDefault="00081BE7" w:rsidP="00081BE7">
      <w:pPr>
        <w:keepNext/>
        <w:spacing w:line="276" w:lineRule="auto"/>
        <w:ind w:firstLine="0"/>
        <w:jc w:val="both"/>
      </w:pPr>
      <w:r>
        <w:rPr>
          <w:noProof/>
        </w:rPr>
        <w:lastRenderedPageBreak/>
        <w:drawing>
          <wp:inline distT="0" distB="0" distL="0" distR="0" wp14:anchorId="0754AF1E" wp14:editId="27913F85">
            <wp:extent cx="5477256" cy="341985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77256" cy="3419856"/>
                    </a:xfrm>
                    <a:prstGeom prst="rect">
                      <a:avLst/>
                    </a:prstGeom>
                  </pic:spPr>
                </pic:pic>
              </a:graphicData>
            </a:graphic>
          </wp:inline>
        </w:drawing>
      </w:r>
    </w:p>
    <w:p w14:paraId="211BCDBF" w14:textId="696D08DA" w:rsidR="00081BE7" w:rsidRDefault="00081BE7" w:rsidP="00081BE7">
      <w:pPr>
        <w:pStyle w:val="Caption"/>
      </w:pPr>
      <w:r>
        <w:t xml:space="preserve">Figure A </w:t>
      </w:r>
      <w:r w:rsidR="00002D8A">
        <w:fldChar w:fldCharType="begin"/>
      </w:r>
      <w:r w:rsidR="00002D8A">
        <w:instrText xml:space="preserve"> SEQ Figure_A \* ARABIC </w:instrText>
      </w:r>
      <w:r w:rsidR="00002D8A">
        <w:fldChar w:fldCharType="separate"/>
      </w:r>
      <w:r>
        <w:rPr>
          <w:noProof/>
        </w:rPr>
        <w:t>1</w:t>
      </w:r>
      <w:r w:rsidR="00002D8A">
        <w:rPr>
          <w:noProof/>
        </w:rPr>
        <w:fldChar w:fldCharType="end"/>
      </w:r>
      <w:r>
        <w:t xml:space="preserve">. Colored points show the value of functional traits, root density and tissue loss rate, for each of the three species in each of the five simulation scenarios (A-E).  Across the five scenarios, the differences between the early season and late season species’ root density and respiration rates were gradually decreased. The mid-season species’ traits were held constant. The black line indicates the trade-off between the root density and tissue respiration rate traits. </w:t>
      </w:r>
      <w:r>
        <w:rPr>
          <w:noProof/>
        </w:rPr>
        <w:br w:type="page"/>
      </w:r>
    </w:p>
    <w:p w14:paraId="42B0C9D7" w14:textId="77777777" w:rsidR="00081BE7" w:rsidRDefault="00081BE7" w:rsidP="00081BE7">
      <w:pPr>
        <w:pStyle w:val="BodyText"/>
        <w:keepNext/>
        <w:ind w:firstLine="0"/>
      </w:pPr>
      <w:r>
        <w:rPr>
          <w:noProof/>
        </w:rPr>
        <w:lastRenderedPageBreak/>
        <w:drawing>
          <wp:inline distT="0" distB="0" distL="0" distR="0" wp14:anchorId="5742B0DB" wp14:editId="69ACDA62">
            <wp:extent cx="5532120" cy="2770632"/>
            <wp:effectExtent l="0" t="0" r="508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32120" cy="2770632"/>
                    </a:xfrm>
                    <a:prstGeom prst="rect">
                      <a:avLst/>
                    </a:prstGeom>
                  </pic:spPr>
                </pic:pic>
              </a:graphicData>
            </a:graphic>
          </wp:inline>
        </w:drawing>
      </w:r>
    </w:p>
    <w:p w14:paraId="133C1274" w14:textId="77777777" w:rsidR="00081BE7" w:rsidRPr="00D65245" w:rsidRDefault="00081BE7" w:rsidP="00081BE7">
      <w:pPr>
        <w:pStyle w:val="Caption"/>
      </w:pPr>
      <w:r>
        <w:t xml:space="preserve">Figure A </w:t>
      </w:r>
      <w:r>
        <w:rPr>
          <w:noProof/>
        </w:rPr>
        <w:fldChar w:fldCharType="begin"/>
      </w:r>
      <w:r>
        <w:rPr>
          <w:noProof/>
        </w:rPr>
        <w:instrText xml:space="preserve"> SEQ Figure_A \* ARABIC </w:instrText>
      </w:r>
      <w:r>
        <w:rPr>
          <w:noProof/>
        </w:rPr>
        <w:fldChar w:fldCharType="separate"/>
      </w:r>
      <w:r>
        <w:rPr>
          <w:noProof/>
        </w:rPr>
        <w:t>2</w:t>
      </w:r>
      <w:r>
        <w:rPr>
          <w:noProof/>
        </w:rPr>
        <w:fldChar w:fldCharType="end"/>
      </w:r>
      <w:r>
        <w:t xml:space="preserve">. The strength of HOIs depends on the difference in species functional traits.  The y-axis quantifies the strength of HOIs affecting the early (A), mid (B) and late (C) species as the ratio of the of the average magnitude of the </w:t>
      </w:r>
      <m:oMath>
        <m:r>
          <m:rPr>
            <m:sty m:val="bi"/>
          </m:rPr>
          <w:rPr>
            <w:rFonts w:ascii="Cambria Math" w:hAnsi="Cambria Math"/>
          </w:rPr>
          <m:t>β</m:t>
        </m:r>
      </m:oMath>
      <w:r>
        <w:t xml:space="preserve"> coefficients to the average magnitude of the </w:t>
      </w:r>
      <m:oMath>
        <m:r>
          <m:rPr>
            <m:sty m:val="bi"/>
          </m:rPr>
          <w:rPr>
            <w:rFonts w:ascii="Cambria Math" w:hAnsi="Cambria Math"/>
          </w:rPr>
          <m:t>α</m:t>
        </m:r>
      </m:oMath>
      <w:r>
        <w:t xml:space="preserve"> coefficients in the phenomenological HOI model.  A larger ratio </w:t>
      </w:r>
      <m:oMath>
        <m:r>
          <m:rPr>
            <m:sty m:val="bi"/>
          </m:rPr>
          <w:rPr>
            <w:rFonts w:ascii="Cambria Math" w:hAnsi="Cambria Math"/>
          </w:rPr>
          <m:t>β:α</m:t>
        </m:r>
      </m:oMath>
      <w:r>
        <w:t xml:space="preserve"> ratio indicates stronger HOIs compared to pairwise interactions.  The x-axis quantifies the community-level trait difference as the standard deviation of the root density trait, </w:t>
      </w:r>
      <w:r w:rsidRPr="00D84269">
        <w:rPr>
          <w:i/>
        </w:rPr>
        <w:t>d</w:t>
      </w:r>
      <w:r>
        <w:t>.</w:t>
      </w:r>
    </w:p>
    <w:p w14:paraId="7CF0FEDA" w14:textId="5052A03F" w:rsidR="00D65245" w:rsidRPr="00D65245" w:rsidRDefault="00D65245">
      <w:pPr>
        <w:pStyle w:val="BodyText"/>
        <w:keepNext/>
        <w:ind w:firstLine="0"/>
      </w:pPr>
    </w:p>
    <w:sectPr w:rsidR="00D65245" w:rsidRPr="00D65245">
      <w:footerReference w:type="default" r:id="rId18"/>
      <w:pgSz w:w="12240" w:h="15840"/>
      <w:pgMar w:top="1440" w:right="1800" w:bottom="2004" w:left="1800" w:header="0" w:footer="1440" w:gutter="0"/>
      <w:lnNumType w:countBy="1" w:distance="283" w:restart="continuous"/>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F8DA5A" w14:textId="77777777" w:rsidR="00002D8A" w:rsidRDefault="00002D8A">
      <w:pPr>
        <w:spacing w:after="0"/>
      </w:pPr>
      <w:r>
        <w:separator/>
      </w:r>
    </w:p>
  </w:endnote>
  <w:endnote w:type="continuationSeparator" w:id="0">
    <w:p w14:paraId="722A4627" w14:textId="77777777" w:rsidR="00002D8A" w:rsidRDefault="00002D8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C842F1" w:rsidRDefault="00C842F1">
    <w:pPr>
      <w:pStyle w:val="Footer"/>
      <w:jc w:val="right"/>
    </w:pPr>
    <w:r>
      <w:fldChar w:fldCharType="begin"/>
    </w:r>
    <w:r>
      <w:instrText>PAGE</w:instrText>
    </w:r>
    <w:r>
      <w:fldChar w:fldCharType="separate"/>
    </w:r>
    <w:r>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7E01E0" w14:textId="77777777" w:rsidR="00002D8A" w:rsidRDefault="00002D8A">
      <w:pPr>
        <w:spacing w:after="0"/>
      </w:pPr>
      <w:r>
        <w:separator/>
      </w:r>
    </w:p>
  </w:footnote>
  <w:footnote w:type="continuationSeparator" w:id="0">
    <w:p w14:paraId="6C2364C5" w14:textId="77777777" w:rsidR="00002D8A" w:rsidRDefault="00002D8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1"/>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044D"/>
    <w:rsid w:val="00001713"/>
    <w:rsid w:val="0000263D"/>
    <w:rsid w:val="00002D8A"/>
    <w:rsid w:val="000034F1"/>
    <w:rsid w:val="000035DB"/>
    <w:rsid w:val="00003A19"/>
    <w:rsid w:val="00004AFB"/>
    <w:rsid w:val="00004C68"/>
    <w:rsid w:val="00004F71"/>
    <w:rsid w:val="000060D2"/>
    <w:rsid w:val="00006510"/>
    <w:rsid w:val="00007A0F"/>
    <w:rsid w:val="00014913"/>
    <w:rsid w:val="0001599A"/>
    <w:rsid w:val="00015F3C"/>
    <w:rsid w:val="00017674"/>
    <w:rsid w:val="00017E5B"/>
    <w:rsid w:val="00020DDC"/>
    <w:rsid w:val="00021DB6"/>
    <w:rsid w:val="00021F53"/>
    <w:rsid w:val="00022209"/>
    <w:rsid w:val="00024622"/>
    <w:rsid w:val="00024DEB"/>
    <w:rsid w:val="00024E49"/>
    <w:rsid w:val="00025789"/>
    <w:rsid w:val="00026A4D"/>
    <w:rsid w:val="00030770"/>
    <w:rsid w:val="00031CB7"/>
    <w:rsid w:val="00032366"/>
    <w:rsid w:val="000324B7"/>
    <w:rsid w:val="0003256E"/>
    <w:rsid w:val="00033A04"/>
    <w:rsid w:val="00035460"/>
    <w:rsid w:val="00036314"/>
    <w:rsid w:val="00036F83"/>
    <w:rsid w:val="000407E9"/>
    <w:rsid w:val="000412FB"/>
    <w:rsid w:val="000423C1"/>
    <w:rsid w:val="000426A1"/>
    <w:rsid w:val="0004290D"/>
    <w:rsid w:val="00042B67"/>
    <w:rsid w:val="0004302C"/>
    <w:rsid w:val="00043157"/>
    <w:rsid w:val="000437F6"/>
    <w:rsid w:val="000442C2"/>
    <w:rsid w:val="00044725"/>
    <w:rsid w:val="00044E45"/>
    <w:rsid w:val="00045E08"/>
    <w:rsid w:val="00046253"/>
    <w:rsid w:val="00046948"/>
    <w:rsid w:val="00054720"/>
    <w:rsid w:val="00054EF8"/>
    <w:rsid w:val="00055C5B"/>
    <w:rsid w:val="0005634E"/>
    <w:rsid w:val="00056C9B"/>
    <w:rsid w:val="00057742"/>
    <w:rsid w:val="00057A7A"/>
    <w:rsid w:val="000612C8"/>
    <w:rsid w:val="00062BEB"/>
    <w:rsid w:val="000633BD"/>
    <w:rsid w:val="000635CF"/>
    <w:rsid w:val="00063E2E"/>
    <w:rsid w:val="00063E3B"/>
    <w:rsid w:val="0006446A"/>
    <w:rsid w:val="00065F2A"/>
    <w:rsid w:val="000700AF"/>
    <w:rsid w:val="0007109F"/>
    <w:rsid w:val="0007210F"/>
    <w:rsid w:val="000725F8"/>
    <w:rsid w:val="00072FDF"/>
    <w:rsid w:val="00073A3E"/>
    <w:rsid w:val="00074156"/>
    <w:rsid w:val="00074C1D"/>
    <w:rsid w:val="000802AC"/>
    <w:rsid w:val="00080744"/>
    <w:rsid w:val="00080966"/>
    <w:rsid w:val="00081BE7"/>
    <w:rsid w:val="00081CE7"/>
    <w:rsid w:val="00081F5A"/>
    <w:rsid w:val="000847A1"/>
    <w:rsid w:val="00084FB3"/>
    <w:rsid w:val="0008755F"/>
    <w:rsid w:val="00092171"/>
    <w:rsid w:val="00094883"/>
    <w:rsid w:val="00094F7A"/>
    <w:rsid w:val="000969D1"/>
    <w:rsid w:val="00096EF1"/>
    <w:rsid w:val="000971A7"/>
    <w:rsid w:val="00097935"/>
    <w:rsid w:val="000A00C8"/>
    <w:rsid w:val="000A0B3E"/>
    <w:rsid w:val="000A1F7F"/>
    <w:rsid w:val="000A409C"/>
    <w:rsid w:val="000A46AB"/>
    <w:rsid w:val="000A621F"/>
    <w:rsid w:val="000A67E9"/>
    <w:rsid w:val="000A6BBF"/>
    <w:rsid w:val="000A7467"/>
    <w:rsid w:val="000B11A8"/>
    <w:rsid w:val="000B20AC"/>
    <w:rsid w:val="000B2C35"/>
    <w:rsid w:val="000B358F"/>
    <w:rsid w:val="000B35DE"/>
    <w:rsid w:val="000B3C97"/>
    <w:rsid w:val="000B5A2A"/>
    <w:rsid w:val="000B6752"/>
    <w:rsid w:val="000B6CF7"/>
    <w:rsid w:val="000B7372"/>
    <w:rsid w:val="000B74AE"/>
    <w:rsid w:val="000C13DF"/>
    <w:rsid w:val="000C1C9C"/>
    <w:rsid w:val="000C1DF2"/>
    <w:rsid w:val="000C2957"/>
    <w:rsid w:val="000C3A80"/>
    <w:rsid w:val="000C3B32"/>
    <w:rsid w:val="000C5E4E"/>
    <w:rsid w:val="000C6857"/>
    <w:rsid w:val="000C6C09"/>
    <w:rsid w:val="000D0EB6"/>
    <w:rsid w:val="000D15AB"/>
    <w:rsid w:val="000D1683"/>
    <w:rsid w:val="000D186B"/>
    <w:rsid w:val="000D2F5E"/>
    <w:rsid w:val="000D3C3C"/>
    <w:rsid w:val="000D418D"/>
    <w:rsid w:val="000D440D"/>
    <w:rsid w:val="000D5952"/>
    <w:rsid w:val="000D5C1B"/>
    <w:rsid w:val="000D703E"/>
    <w:rsid w:val="000E2D60"/>
    <w:rsid w:val="000E4052"/>
    <w:rsid w:val="000E6440"/>
    <w:rsid w:val="000E64D4"/>
    <w:rsid w:val="000E6A29"/>
    <w:rsid w:val="000E7EAC"/>
    <w:rsid w:val="000F09D9"/>
    <w:rsid w:val="000F1C6B"/>
    <w:rsid w:val="000F2310"/>
    <w:rsid w:val="000F29A8"/>
    <w:rsid w:val="000F29D4"/>
    <w:rsid w:val="000F3AF5"/>
    <w:rsid w:val="000F3D94"/>
    <w:rsid w:val="000F436E"/>
    <w:rsid w:val="000F4757"/>
    <w:rsid w:val="000F477A"/>
    <w:rsid w:val="000F73D1"/>
    <w:rsid w:val="000F7D6B"/>
    <w:rsid w:val="00100D52"/>
    <w:rsid w:val="00100E32"/>
    <w:rsid w:val="00101025"/>
    <w:rsid w:val="00101271"/>
    <w:rsid w:val="0010183D"/>
    <w:rsid w:val="00101A73"/>
    <w:rsid w:val="00103F9B"/>
    <w:rsid w:val="00104485"/>
    <w:rsid w:val="00104C42"/>
    <w:rsid w:val="00107270"/>
    <w:rsid w:val="00107C6B"/>
    <w:rsid w:val="0011036D"/>
    <w:rsid w:val="00110EAE"/>
    <w:rsid w:val="001112B4"/>
    <w:rsid w:val="0011277F"/>
    <w:rsid w:val="00112905"/>
    <w:rsid w:val="00113837"/>
    <w:rsid w:val="00115911"/>
    <w:rsid w:val="00115C56"/>
    <w:rsid w:val="00116801"/>
    <w:rsid w:val="00117BA3"/>
    <w:rsid w:val="001215D0"/>
    <w:rsid w:val="00122388"/>
    <w:rsid w:val="001228E4"/>
    <w:rsid w:val="00123779"/>
    <w:rsid w:val="00125494"/>
    <w:rsid w:val="0012549B"/>
    <w:rsid w:val="001255D9"/>
    <w:rsid w:val="00125A2C"/>
    <w:rsid w:val="00125A8C"/>
    <w:rsid w:val="00126B8C"/>
    <w:rsid w:val="00127065"/>
    <w:rsid w:val="001277DE"/>
    <w:rsid w:val="0012796D"/>
    <w:rsid w:val="001320C3"/>
    <w:rsid w:val="001321B8"/>
    <w:rsid w:val="00132B92"/>
    <w:rsid w:val="001334A3"/>
    <w:rsid w:val="001346A4"/>
    <w:rsid w:val="0013521D"/>
    <w:rsid w:val="001356B1"/>
    <w:rsid w:val="00136E54"/>
    <w:rsid w:val="00140180"/>
    <w:rsid w:val="00141AE0"/>
    <w:rsid w:val="00142FC0"/>
    <w:rsid w:val="00143237"/>
    <w:rsid w:val="0014387B"/>
    <w:rsid w:val="001451C4"/>
    <w:rsid w:val="00145620"/>
    <w:rsid w:val="00145C41"/>
    <w:rsid w:val="00146157"/>
    <w:rsid w:val="001461C8"/>
    <w:rsid w:val="00147BF8"/>
    <w:rsid w:val="00150BAB"/>
    <w:rsid w:val="001511DB"/>
    <w:rsid w:val="001525D6"/>
    <w:rsid w:val="00154223"/>
    <w:rsid w:val="00154937"/>
    <w:rsid w:val="00154BF0"/>
    <w:rsid w:val="00155BFB"/>
    <w:rsid w:val="001562BC"/>
    <w:rsid w:val="001572D7"/>
    <w:rsid w:val="00157DE4"/>
    <w:rsid w:val="00160D53"/>
    <w:rsid w:val="00162291"/>
    <w:rsid w:val="00163557"/>
    <w:rsid w:val="001643DC"/>
    <w:rsid w:val="00164DD8"/>
    <w:rsid w:val="00165B91"/>
    <w:rsid w:val="00165CD7"/>
    <w:rsid w:val="00166A91"/>
    <w:rsid w:val="00166EE9"/>
    <w:rsid w:val="00167504"/>
    <w:rsid w:val="001677B7"/>
    <w:rsid w:val="00170635"/>
    <w:rsid w:val="00170DA9"/>
    <w:rsid w:val="00171A6B"/>
    <w:rsid w:val="00171AAC"/>
    <w:rsid w:val="00171E83"/>
    <w:rsid w:val="001724B0"/>
    <w:rsid w:val="00172674"/>
    <w:rsid w:val="001740E3"/>
    <w:rsid w:val="001756BB"/>
    <w:rsid w:val="00175B82"/>
    <w:rsid w:val="0017612D"/>
    <w:rsid w:val="001768ED"/>
    <w:rsid w:val="00177105"/>
    <w:rsid w:val="00177343"/>
    <w:rsid w:val="00177694"/>
    <w:rsid w:val="00181318"/>
    <w:rsid w:val="001813E9"/>
    <w:rsid w:val="00181818"/>
    <w:rsid w:val="00183126"/>
    <w:rsid w:val="00184FA3"/>
    <w:rsid w:val="00184FE1"/>
    <w:rsid w:val="00185041"/>
    <w:rsid w:val="00185210"/>
    <w:rsid w:val="00185264"/>
    <w:rsid w:val="00185409"/>
    <w:rsid w:val="001858A4"/>
    <w:rsid w:val="00185B90"/>
    <w:rsid w:val="00186428"/>
    <w:rsid w:val="00186AFE"/>
    <w:rsid w:val="001924F2"/>
    <w:rsid w:val="00192A3D"/>
    <w:rsid w:val="00193660"/>
    <w:rsid w:val="00194295"/>
    <w:rsid w:val="0019429C"/>
    <w:rsid w:val="00194369"/>
    <w:rsid w:val="00195151"/>
    <w:rsid w:val="001955C5"/>
    <w:rsid w:val="00195E16"/>
    <w:rsid w:val="00197041"/>
    <w:rsid w:val="001A1AFB"/>
    <w:rsid w:val="001A2169"/>
    <w:rsid w:val="001A2D2D"/>
    <w:rsid w:val="001A3717"/>
    <w:rsid w:val="001A3B2C"/>
    <w:rsid w:val="001A51B3"/>
    <w:rsid w:val="001A5395"/>
    <w:rsid w:val="001A66F7"/>
    <w:rsid w:val="001A68E9"/>
    <w:rsid w:val="001A6A75"/>
    <w:rsid w:val="001A79A7"/>
    <w:rsid w:val="001A7FAE"/>
    <w:rsid w:val="001B052F"/>
    <w:rsid w:val="001B24A7"/>
    <w:rsid w:val="001B2B24"/>
    <w:rsid w:val="001B2CEF"/>
    <w:rsid w:val="001B5599"/>
    <w:rsid w:val="001B55BB"/>
    <w:rsid w:val="001B5C21"/>
    <w:rsid w:val="001B7268"/>
    <w:rsid w:val="001C1125"/>
    <w:rsid w:val="001C1724"/>
    <w:rsid w:val="001C2FD4"/>
    <w:rsid w:val="001C39F2"/>
    <w:rsid w:val="001C4C8E"/>
    <w:rsid w:val="001C63EF"/>
    <w:rsid w:val="001C63F3"/>
    <w:rsid w:val="001C76DC"/>
    <w:rsid w:val="001D0EAD"/>
    <w:rsid w:val="001D119A"/>
    <w:rsid w:val="001D181A"/>
    <w:rsid w:val="001D235A"/>
    <w:rsid w:val="001D29E2"/>
    <w:rsid w:val="001D2AEA"/>
    <w:rsid w:val="001D377E"/>
    <w:rsid w:val="001D3AB9"/>
    <w:rsid w:val="001D41DC"/>
    <w:rsid w:val="001D4628"/>
    <w:rsid w:val="001D63CB"/>
    <w:rsid w:val="001D65F5"/>
    <w:rsid w:val="001E1A88"/>
    <w:rsid w:val="001E1C3B"/>
    <w:rsid w:val="001E276E"/>
    <w:rsid w:val="001E2B61"/>
    <w:rsid w:val="001E5AC6"/>
    <w:rsid w:val="001E65C5"/>
    <w:rsid w:val="001E683B"/>
    <w:rsid w:val="001E75E1"/>
    <w:rsid w:val="001E7750"/>
    <w:rsid w:val="001E7B62"/>
    <w:rsid w:val="001E7CE9"/>
    <w:rsid w:val="001E7E3D"/>
    <w:rsid w:val="001F2821"/>
    <w:rsid w:val="001F2EFA"/>
    <w:rsid w:val="001F342D"/>
    <w:rsid w:val="001F3D0E"/>
    <w:rsid w:val="001F5F3C"/>
    <w:rsid w:val="001F66FC"/>
    <w:rsid w:val="001F6DE5"/>
    <w:rsid w:val="001F73A5"/>
    <w:rsid w:val="001F7933"/>
    <w:rsid w:val="002008BF"/>
    <w:rsid w:val="00200927"/>
    <w:rsid w:val="00201805"/>
    <w:rsid w:val="00202928"/>
    <w:rsid w:val="00203913"/>
    <w:rsid w:val="00203C17"/>
    <w:rsid w:val="00203F4A"/>
    <w:rsid w:val="002045D7"/>
    <w:rsid w:val="0020556F"/>
    <w:rsid w:val="00205C5F"/>
    <w:rsid w:val="002068F8"/>
    <w:rsid w:val="00206EC9"/>
    <w:rsid w:val="002070A9"/>
    <w:rsid w:val="00210029"/>
    <w:rsid w:val="00211A89"/>
    <w:rsid w:val="0021205C"/>
    <w:rsid w:val="002123C1"/>
    <w:rsid w:val="0021457E"/>
    <w:rsid w:val="00217D65"/>
    <w:rsid w:val="0022135A"/>
    <w:rsid w:val="00221456"/>
    <w:rsid w:val="00222153"/>
    <w:rsid w:val="00222A68"/>
    <w:rsid w:val="00223D28"/>
    <w:rsid w:val="0022450C"/>
    <w:rsid w:val="00225047"/>
    <w:rsid w:val="002268EC"/>
    <w:rsid w:val="00227E4C"/>
    <w:rsid w:val="00227E9F"/>
    <w:rsid w:val="0023375E"/>
    <w:rsid w:val="00235288"/>
    <w:rsid w:val="00235A1D"/>
    <w:rsid w:val="00236F8E"/>
    <w:rsid w:val="00237247"/>
    <w:rsid w:val="00237B1A"/>
    <w:rsid w:val="00240FC7"/>
    <w:rsid w:val="00241C0E"/>
    <w:rsid w:val="00242093"/>
    <w:rsid w:val="002422AD"/>
    <w:rsid w:val="0024253F"/>
    <w:rsid w:val="00245D52"/>
    <w:rsid w:val="00247D6C"/>
    <w:rsid w:val="00250D16"/>
    <w:rsid w:val="00250DE2"/>
    <w:rsid w:val="00252518"/>
    <w:rsid w:val="00252557"/>
    <w:rsid w:val="00252A29"/>
    <w:rsid w:val="0025446F"/>
    <w:rsid w:val="00254B6E"/>
    <w:rsid w:val="00255991"/>
    <w:rsid w:val="00255AF2"/>
    <w:rsid w:val="00256167"/>
    <w:rsid w:val="0025633A"/>
    <w:rsid w:val="00257105"/>
    <w:rsid w:val="0026092E"/>
    <w:rsid w:val="00260C22"/>
    <w:rsid w:val="002619E8"/>
    <w:rsid w:val="00264562"/>
    <w:rsid w:val="00264E89"/>
    <w:rsid w:val="00271B1D"/>
    <w:rsid w:val="00273564"/>
    <w:rsid w:val="00275556"/>
    <w:rsid w:val="00281067"/>
    <w:rsid w:val="00281FB3"/>
    <w:rsid w:val="002829EB"/>
    <w:rsid w:val="00282DA7"/>
    <w:rsid w:val="00282E26"/>
    <w:rsid w:val="00283064"/>
    <w:rsid w:val="00283422"/>
    <w:rsid w:val="002834AC"/>
    <w:rsid w:val="00283D04"/>
    <w:rsid w:val="00284364"/>
    <w:rsid w:val="00284378"/>
    <w:rsid w:val="0028469F"/>
    <w:rsid w:val="00284765"/>
    <w:rsid w:val="00286192"/>
    <w:rsid w:val="00286339"/>
    <w:rsid w:val="00286557"/>
    <w:rsid w:val="002865CB"/>
    <w:rsid w:val="00286FFE"/>
    <w:rsid w:val="002902A3"/>
    <w:rsid w:val="002907CF"/>
    <w:rsid w:val="002916DB"/>
    <w:rsid w:val="00291AB6"/>
    <w:rsid w:val="00292234"/>
    <w:rsid w:val="002922D3"/>
    <w:rsid w:val="002931CC"/>
    <w:rsid w:val="002936E0"/>
    <w:rsid w:val="00294303"/>
    <w:rsid w:val="0029570D"/>
    <w:rsid w:val="00295F41"/>
    <w:rsid w:val="002961A2"/>
    <w:rsid w:val="00297592"/>
    <w:rsid w:val="002A1B58"/>
    <w:rsid w:val="002A32D2"/>
    <w:rsid w:val="002A427A"/>
    <w:rsid w:val="002A42D8"/>
    <w:rsid w:val="002A58BE"/>
    <w:rsid w:val="002A7ABC"/>
    <w:rsid w:val="002B0D88"/>
    <w:rsid w:val="002B1DE1"/>
    <w:rsid w:val="002B617C"/>
    <w:rsid w:val="002B6912"/>
    <w:rsid w:val="002B7072"/>
    <w:rsid w:val="002C01BC"/>
    <w:rsid w:val="002C11CA"/>
    <w:rsid w:val="002C1318"/>
    <w:rsid w:val="002C1DF5"/>
    <w:rsid w:val="002C2C9C"/>
    <w:rsid w:val="002C3123"/>
    <w:rsid w:val="002C5F28"/>
    <w:rsid w:val="002C6930"/>
    <w:rsid w:val="002C750B"/>
    <w:rsid w:val="002C7770"/>
    <w:rsid w:val="002D0A28"/>
    <w:rsid w:val="002D1422"/>
    <w:rsid w:val="002D1E97"/>
    <w:rsid w:val="002D29FF"/>
    <w:rsid w:val="002D2DE3"/>
    <w:rsid w:val="002D3261"/>
    <w:rsid w:val="002D4A44"/>
    <w:rsid w:val="002D52ED"/>
    <w:rsid w:val="002D7549"/>
    <w:rsid w:val="002E165A"/>
    <w:rsid w:val="002E1A3F"/>
    <w:rsid w:val="002E2128"/>
    <w:rsid w:val="002E2E0F"/>
    <w:rsid w:val="002E3A23"/>
    <w:rsid w:val="002E54BE"/>
    <w:rsid w:val="002E55C4"/>
    <w:rsid w:val="002E6178"/>
    <w:rsid w:val="002E770A"/>
    <w:rsid w:val="002E7761"/>
    <w:rsid w:val="002E79D2"/>
    <w:rsid w:val="002F0710"/>
    <w:rsid w:val="002F1415"/>
    <w:rsid w:val="002F1522"/>
    <w:rsid w:val="002F170D"/>
    <w:rsid w:val="002F1A4B"/>
    <w:rsid w:val="002F1B12"/>
    <w:rsid w:val="002F1C5D"/>
    <w:rsid w:val="002F2AD3"/>
    <w:rsid w:val="002F307A"/>
    <w:rsid w:val="002F3CD7"/>
    <w:rsid w:val="002F4D0E"/>
    <w:rsid w:val="002F648D"/>
    <w:rsid w:val="002F6B01"/>
    <w:rsid w:val="002F762A"/>
    <w:rsid w:val="0030095D"/>
    <w:rsid w:val="00300C05"/>
    <w:rsid w:val="003017BD"/>
    <w:rsid w:val="00302554"/>
    <w:rsid w:val="003026A8"/>
    <w:rsid w:val="00302AFC"/>
    <w:rsid w:val="00304618"/>
    <w:rsid w:val="0030478D"/>
    <w:rsid w:val="00304B37"/>
    <w:rsid w:val="003061EC"/>
    <w:rsid w:val="0031067C"/>
    <w:rsid w:val="00311108"/>
    <w:rsid w:val="003114BE"/>
    <w:rsid w:val="00311F11"/>
    <w:rsid w:val="00317989"/>
    <w:rsid w:val="00320803"/>
    <w:rsid w:val="00320E01"/>
    <w:rsid w:val="00320E1C"/>
    <w:rsid w:val="003216C5"/>
    <w:rsid w:val="00322924"/>
    <w:rsid w:val="003236FE"/>
    <w:rsid w:val="0032441D"/>
    <w:rsid w:val="0032457D"/>
    <w:rsid w:val="0032539D"/>
    <w:rsid w:val="00327309"/>
    <w:rsid w:val="00327389"/>
    <w:rsid w:val="0032749A"/>
    <w:rsid w:val="00327654"/>
    <w:rsid w:val="00330C29"/>
    <w:rsid w:val="003348F9"/>
    <w:rsid w:val="00335CBC"/>
    <w:rsid w:val="0033719B"/>
    <w:rsid w:val="00341B0E"/>
    <w:rsid w:val="00341B79"/>
    <w:rsid w:val="003431F6"/>
    <w:rsid w:val="00343E72"/>
    <w:rsid w:val="00344A88"/>
    <w:rsid w:val="00345F27"/>
    <w:rsid w:val="00346C11"/>
    <w:rsid w:val="003509B4"/>
    <w:rsid w:val="00350B62"/>
    <w:rsid w:val="00352A94"/>
    <w:rsid w:val="00352DC1"/>
    <w:rsid w:val="0035430F"/>
    <w:rsid w:val="003547CA"/>
    <w:rsid w:val="00356459"/>
    <w:rsid w:val="003566DC"/>
    <w:rsid w:val="00356FAF"/>
    <w:rsid w:val="003570C6"/>
    <w:rsid w:val="003576FC"/>
    <w:rsid w:val="00357DD5"/>
    <w:rsid w:val="00357FDC"/>
    <w:rsid w:val="003625D7"/>
    <w:rsid w:val="00362941"/>
    <w:rsid w:val="00362B78"/>
    <w:rsid w:val="00364612"/>
    <w:rsid w:val="00364BC4"/>
    <w:rsid w:val="003666F9"/>
    <w:rsid w:val="00366918"/>
    <w:rsid w:val="00366BB6"/>
    <w:rsid w:val="00366E5F"/>
    <w:rsid w:val="00371F27"/>
    <w:rsid w:val="00371F2A"/>
    <w:rsid w:val="00373175"/>
    <w:rsid w:val="00373187"/>
    <w:rsid w:val="003768E1"/>
    <w:rsid w:val="00377F99"/>
    <w:rsid w:val="0038105E"/>
    <w:rsid w:val="0038260F"/>
    <w:rsid w:val="00382D0E"/>
    <w:rsid w:val="00383797"/>
    <w:rsid w:val="003840B0"/>
    <w:rsid w:val="00384764"/>
    <w:rsid w:val="00384D95"/>
    <w:rsid w:val="003853B6"/>
    <w:rsid w:val="00386CB5"/>
    <w:rsid w:val="00386DC9"/>
    <w:rsid w:val="0039040D"/>
    <w:rsid w:val="00390672"/>
    <w:rsid w:val="003913CF"/>
    <w:rsid w:val="003913E9"/>
    <w:rsid w:val="00392577"/>
    <w:rsid w:val="00392607"/>
    <w:rsid w:val="00392BBB"/>
    <w:rsid w:val="0039344F"/>
    <w:rsid w:val="00396562"/>
    <w:rsid w:val="0039661F"/>
    <w:rsid w:val="00396DBF"/>
    <w:rsid w:val="003A222A"/>
    <w:rsid w:val="003A2EAD"/>
    <w:rsid w:val="003A3877"/>
    <w:rsid w:val="003A3A29"/>
    <w:rsid w:val="003A3E53"/>
    <w:rsid w:val="003A4BAA"/>
    <w:rsid w:val="003A5A60"/>
    <w:rsid w:val="003A62BF"/>
    <w:rsid w:val="003A78DE"/>
    <w:rsid w:val="003A7C5E"/>
    <w:rsid w:val="003B0303"/>
    <w:rsid w:val="003B077F"/>
    <w:rsid w:val="003B126A"/>
    <w:rsid w:val="003B1848"/>
    <w:rsid w:val="003B229D"/>
    <w:rsid w:val="003B23BC"/>
    <w:rsid w:val="003B27CA"/>
    <w:rsid w:val="003B2D39"/>
    <w:rsid w:val="003B36F0"/>
    <w:rsid w:val="003B4FB4"/>
    <w:rsid w:val="003B5802"/>
    <w:rsid w:val="003C1084"/>
    <w:rsid w:val="003C16DF"/>
    <w:rsid w:val="003C1A0B"/>
    <w:rsid w:val="003C223F"/>
    <w:rsid w:val="003C2385"/>
    <w:rsid w:val="003C2A63"/>
    <w:rsid w:val="003C2F6C"/>
    <w:rsid w:val="003C4452"/>
    <w:rsid w:val="003C462E"/>
    <w:rsid w:val="003C47E7"/>
    <w:rsid w:val="003C4E20"/>
    <w:rsid w:val="003C5687"/>
    <w:rsid w:val="003C6D81"/>
    <w:rsid w:val="003C709A"/>
    <w:rsid w:val="003D032F"/>
    <w:rsid w:val="003D12E0"/>
    <w:rsid w:val="003D1B36"/>
    <w:rsid w:val="003D44C8"/>
    <w:rsid w:val="003D4AF1"/>
    <w:rsid w:val="003D6101"/>
    <w:rsid w:val="003D6332"/>
    <w:rsid w:val="003D6553"/>
    <w:rsid w:val="003D6665"/>
    <w:rsid w:val="003E382F"/>
    <w:rsid w:val="003E40AA"/>
    <w:rsid w:val="003E6745"/>
    <w:rsid w:val="003E6BC1"/>
    <w:rsid w:val="003E6E06"/>
    <w:rsid w:val="003E7085"/>
    <w:rsid w:val="003E7098"/>
    <w:rsid w:val="003E7EC4"/>
    <w:rsid w:val="003F035E"/>
    <w:rsid w:val="003F17F3"/>
    <w:rsid w:val="003F3423"/>
    <w:rsid w:val="003F3B8C"/>
    <w:rsid w:val="003F3BC4"/>
    <w:rsid w:val="003F42A6"/>
    <w:rsid w:val="003F4443"/>
    <w:rsid w:val="003F4CA5"/>
    <w:rsid w:val="003F5F9D"/>
    <w:rsid w:val="003F5F9F"/>
    <w:rsid w:val="003F7251"/>
    <w:rsid w:val="003F7DD7"/>
    <w:rsid w:val="003F7F1B"/>
    <w:rsid w:val="00400658"/>
    <w:rsid w:val="004007F8"/>
    <w:rsid w:val="004009F0"/>
    <w:rsid w:val="0040246A"/>
    <w:rsid w:val="00403583"/>
    <w:rsid w:val="004047B8"/>
    <w:rsid w:val="004055E5"/>
    <w:rsid w:val="00407273"/>
    <w:rsid w:val="0040751C"/>
    <w:rsid w:val="00416AA2"/>
    <w:rsid w:val="00416AC9"/>
    <w:rsid w:val="00420669"/>
    <w:rsid w:val="004223F2"/>
    <w:rsid w:val="00422E62"/>
    <w:rsid w:val="00423635"/>
    <w:rsid w:val="00423E02"/>
    <w:rsid w:val="004241BA"/>
    <w:rsid w:val="00424597"/>
    <w:rsid w:val="0042484C"/>
    <w:rsid w:val="00425CDA"/>
    <w:rsid w:val="0042628E"/>
    <w:rsid w:val="00427DC4"/>
    <w:rsid w:val="0043064D"/>
    <w:rsid w:val="0043084F"/>
    <w:rsid w:val="004316E1"/>
    <w:rsid w:val="00432C3E"/>
    <w:rsid w:val="004335CB"/>
    <w:rsid w:val="004346A6"/>
    <w:rsid w:val="00434E85"/>
    <w:rsid w:val="00436F01"/>
    <w:rsid w:val="0043700D"/>
    <w:rsid w:val="0043732B"/>
    <w:rsid w:val="004407B3"/>
    <w:rsid w:val="00440946"/>
    <w:rsid w:val="0044174E"/>
    <w:rsid w:val="004420AA"/>
    <w:rsid w:val="004420E2"/>
    <w:rsid w:val="00442F20"/>
    <w:rsid w:val="00443153"/>
    <w:rsid w:val="00444989"/>
    <w:rsid w:val="0044559B"/>
    <w:rsid w:val="004462A0"/>
    <w:rsid w:val="004477C0"/>
    <w:rsid w:val="00447A4B"/>
    <w:rsid w:val="0045017B"/>
    <w:rsid w:val="004501B4"/>
    <w:rsid w:val="00450C52"/>
    <w:rsid w:val="00451F78"/>
    <w:rsid w:val="004528B4"/>
    <w:rsid w:val="0045307B"/>
    <w:rsid w:val="00453DBE"/>
    <w:rsid w:val="004558C1"/>
    <w:rsid w:val="00455957"/>
    <w:rsid w:val="00457735"/>
    <w:rsid w:val="00457823"/>
    <w:rsid w:val="004601E0"/>
    <w:rsid w:val="004623F9"/>
    <w:rsid w:val="00462DBC"/>
    <w:rsid w:val="00463A63"/>
    <w:rsid w:val="004643A4"/>
    <w:rsid w:val="0046476A"/>
    <w:rsid w:val="0046702B"/>
    <w:rsid w:val="00467660"/>
    <w:rsid w:val="00467E5C"/>
    <w:rsid w:val="004706BC"/>
    <w:rsid w:val="00470D3B"/>
    <w:rsid w:val="00472D8A"/>
    <w:rsid w:val="00472E69"/>
    <w:rsid w:val="0047332A"/>
    <w:rsid w:val="00474812"/>
    <w:rsid w:val="004753D0"/>
    <w:rsid w:val="004766E7"/>
    <w:rsid w:val="00480AFB"/>
    <w:rsid w:val="00481470"/>
    <w:rsid w:val="00482F75"/>
    <w:rsid w:val="00482FE2"/>
    <w:rsid w:val="00485022"/>
    <w:rsid w:val="004872F2"/>
    <w:rsid w:val="00487887"/>
    <w:rsid w:val="00491066"/>
    <w:rsid w:val="00491490"/>
    <w:rsid w:val="0049412C"/>
    <w:rsid w:val="00494698"/>
    <w:rsid w:val="004952C3"/>
    <w:rsid w:val="00497EBD"/>
    <w:rsid w:val="004A0F52"/>
    <w:rsid w:val="004A58BF"/>
    <w:rsid w:val="004A666C"/>
    <w:rsid w:val="004A6994"/>
    <w:rsid w:val="004A7CD3"/>
    <w:rsid w:val="004B030A"/>
    <w:rsid w:val="004B2868"/>
    <w:rsid w:val="004B29D8"/>
    <w:rsid w:val="004B2F46"/>
    <w:rsid w:val="004B415A"/>
    <w:rsid w:val="004B70FE"/>
    <w:rsid w:val="004B73C9"/>
    <w:rsid w:val="004B74C2"/>
    <w:rsid w:val="004B7D03"/>
    <w:rsid w:val="004B7E48"/>
    <w:rsid w:val="004C15D1"/>
    <w:rsid w:val="004C1933"/>
    <w:rsid w:val="004C1CED"/>
    <w:rsid w:val="004C44FD"/>
    <w:rsid w:val="004C4E00"/>
    <w:rsid w:val="004C6A66"/>
    <w:rsid w:val="004C715D"/>
    <w:rsid w:val="004C7A45"/>
    <w:rsid w:val="004D0A07"/>
    <w:rsid w:val="004D0C4B"/>
    <w:rsid w:val="004D0D07"/>
    <w:rsid w:val="004D211D"/>
    <w:rsid w:val="004D2342"/>
    <w:rsid w:val="004D2A59"/>
    <w:rsid w:val="004D452C"/>
    <w:rsid w:val="004D70E9"/>
    <w:rsid w:val="004D74CD"/>
    <w:rsid w:val="004D7E34"/>
    <w:rsid w:val="004E18CF"/>
    <w:rsid w:val="004E3930"/>
    <w:rsid w:val="004E3A4F"/>
    <w:rsid w:val="004E3F0A"/>
    <w:rsid w:val="004F075D"/>
    <w:rsid w:val="004F1562"/>
    <w:rsid w:val="004F1A03"/>
    <w:rsid w:val="004F3621"/>
    <w:rsid w:val="004F3815"/>
    <w:rsid w:val="004F3E35"/>
    <w:rsid w:val="004F504C"/>
    <w:rsid w:val="004F5C7A"/>
    <w:rsid w:val="004F6781"/>
    <w:rsid w:val="004F70C6"/>
    <w:rsid w:val="004F77EB"/>
    <w:rsid w:val="00500E60"/>
    <w:rsid w:val="0050150B"/>
    <w:rsid w:val="00501886"/>
    <w:rsid w:val="005019FC"/>
    <w:rsid w:val="00502128"/>
    <w:rsid w:val="005027F6"/>
    <w:rsid w:val="00503AAE"/>
    <w:rsid w:val="00503D72"/>
    <w:rsid w:val="005052D7"/>
    <w:rsid w:val="00505C15"/>
    <w:rsid w:val="00506580"/>
    <w:rsid w:val="005079F3"/>
    <w:rsid w:val="0051070E"/>
    <w:rsid w:val="00512E3F"/>
    <w:rsid w:val="00513612"/>
    <w:rsid w:val="0051421D"/>
    <w:rsid w:val="005142CC"/>
    <w:rsid w:val="00514E6E"/>
    <w:rsid w:val="00515BFE"/>
    <w:rsid w:val="00515D8D"/>
    <w:rsid w:val="00516EBB"/>
    <w:rsid w:val="00517128"/>
    <w:rsid w:val="005172E2"/>
    <w:rsid w:val="005209EA"/>
    <w:rsid w:val="0052115B"/>
    <w:rsid w:val="005222BA"/>
    <w:rsid w:val="00523384"/>
    <w:rsid w:val="0052355F"/>
    <w:rsid w:val="0052449B"/>
    <w:rsid w:val="00524B65"/>
    <w:rsid w:val="00525B6E"/>
    <w:rsid w:val="00525C05"/>
    <w:rsid w:val="00526E34"/>
    <w:rsid w:val="00527F85"/>
    <w:rsid w:val="005304A0"/>
    <w:rsid w:val="005305EF"/>
    <w:rsid w:val="00530B6F"/>
    <w:rsid w:val="00530D6E"/>
    <w:rsid w:val="00531545"/>
    <w:rsid w:val="005329FC"/>
    <w:rsid w:val="00532AC5"/>
    <w:rsid w:val="0053362B"/>
    <w:rsid w:val="00533C9D"/>
    <w:rsid w:val="00534188"/>
    <w:rsid w:val="00534E1B"/>
    <w:rsid w:val="005372DC"/>
    <w:rsid w:val="00537A61"/>
    <w:rsid w:val="00540098"/>
    <w:rsid w:val="0054039D"/>
    <w:rsid w:val="00540AF2"/>
    <w:rsid w:val="00540C73"/>
    <w:rsid w:val="00540DA5"/>
    <w:rsid w:val="00541FCE"/>
    <w:rsid w:val="00542765"/>
    <w:rsid w:val="005444C6"/>
    <w:rsid w:val="00550352"/>
    <w:rsid w:val="005505BB"/>
    <w:rsid w:val="00550788"/>
    <w:rsid w:val="0055190D"/>
    <w:rsid w:val="005525F3"/>
    <w:rsid w:val="00553202"/>
    <w:rsid w:val="0055416F"/>
    <w:rsid w:val="0055486E"/>
    <w:rsid w:val="00555918"/>
    <w:rsid w:val="005561EF"/>
    <w:rsid w:val="005566B3"/>
    <w:rsid w:val="005566C0"/>
    <w:rsid w:val="00557FFD"/>
    <w:rsid w:val="00563CD4"/>
    <w:rsid w:val="00563FF5"/>
    <w:rsid w:val="00564485"/>
    <w:rsid w:val="00564AC0"/>
    <w:rsid w:val="0056606B"/>
    <w:rsid w:val="005667C2"/>
    <w:rsid w:val="00570B37"/>
    <w:rsid w:val="00570DEB"/>
    <w:rsid w:val="005718CC"/>
    <w:rsid w:val="00571A8C"/>
    <w:rsid w:val="005742A0"/>
    <w:rsid w:val="00576D54"/>
    <w:rsid w:val="005802B5"/>
    <w:rsid w:val="00581182"/>
    <w:rsid w:val="00582922"/>
    <w:rsid w:val="00582A94"/>
    <w:rsid w:val="00582F89"/>
    <w:rsid w:val="00583522"/>
    <w:rsid w:val="00583FE6"/>
    <w:rsid w:val="00585704"/>
    <w:rsid w:val="00586936"/>
    <w:rsid w:val="005871E0"/>
    <w:rsid w:val="00587B8A"/>
    <w:rsid w:val="00587DB2"/>
    <w:rsid w:val="005904D6"/>
    <w:rsid w:val="00593B78"/>
    <w:rsid w:val="00594560"/>
    <w:rsid w:val="00595679"/>
    <w:rsid w:val="00595B06"/>
    <w:rsid w:val="00595CA6"/>
    <w:rsid w:val="005967FA"/>
    <w:rsid w:val="00596808"/>
    <w:rsid w:val="00596DF1"/>
    <w:rsid w:val="005974E1"/>
    <w:rsid w:val="005A1A4B"/>
    <w:rsid w:val="005A2951"/>
    <w:rsid w:val="005A3275"/>
    <w:rsid w:val="005A3C4E"/>
    <w:rsid w:val="005A3DED"/>
    <w:rsid w:val="005A5626"/>
    <w:rsid w:val="005A593E"/>
    <w:rsid w:val="005A6F16"/>
    <w:rsid w:val="005A7C11"/>
    <w:rsid w:val="005B06CD"/>
    <w:rsid w:val="005B1483"/>
    <w:rsid w:val="005B1C30"/>
    <w:rsid w:val="005B1E48"/>
    <w:rsid w:val="005B226B"/>
    <w:rsid w:val="005B4052"/>
    <w:rsid w:val="005B5848"/>
    <w:rsid w:val="005B76FF"/>
    <w:rsid w:val="005B77EB"/>
    <w:rsid w:val="005C02D7"/>
    <w:rsid w:val="005C105D"/>
    <w:rsid w:val="005C1314"/>
    <w:rsid w:val="005C217E"/>
    <w:rsid w:val="005C3655"/>
    <w:rsid w:val="005C4E4C"/>
    <w:rsid w:val="005C60B9"/>
    <w:rsid w:val="005C7DF9"/>
    <w:rsid w:val="005D1919"/>
    <w:rsid w:val="005D4AF7"/>
    <w:rsid w:val="005D4B8B"/>
    <w:rsid w:val="005D515A"/>
    <w:rsid w:val="005D6D8C"/>
    <w:rsid w:val="005D77BD"/>
    <w:rsid w:val="005D7F23"/>
    <w:rsid w:val="005E21C2"/>
    <w:rsid w:val="005E254B"/>
    <w:rsid w:val="005E28EE"/>
    <w:rsid w:val="005E2A79"/>
    <w:rsid w:val="005E2E59"/>
    <w:rsid w:val="005E388B"/>
    <w:rsid w:val="005E3A4A"/>
    <w:rsid w:val="005E4B9D"/>
    <w:rsid w:val="005E6E79"/>
    <w:rsid w:val="005E7D95"/>
    <w:rsid w:val="005F0A0A"/>
    <w:rsid w:val="005F2560"/>
    <w:rsid w:val="005F2766"/>
    <w:rsid w:val="005F41AA"/>
    <w:rsid w:val="005F4467"/>
    <w:rsid w:val="005F5537"/>
    <w:rsid w:val="005F57F2"/>
    <w:rsid w:val="005F6E49"/>
    <w:rsid w:val="006001D9"/>
    <w:rsid w:val="0060051F"/>
    <w:rsid w:val="00600A7D"/>
    <w:rsid w:val="00600CC5"/>
    <w:rsid w:val="0060208F"/>
    <w:rsid w:val="006022B6"/>
    <w:rsid w:val="00604371"/>
    <w:rsid w:val="006045DC"/>
    <w:rsid w:val="00604E05"/>
    <w:rsid w:val="00605492"/>
    <w:rsid w:val="0061034E"/>
    <w:rsid w:val="006103C8"/>
    <w:rsid w:val="006106FF"/>
    <w:rsid w:val="006108D0"/>
    <w:rsid w:val="006131C7"/>
    <w:rsid w:val="006133AE"/>
    <w:rsid w:val="00613786"/>
    <w:rsid w:val="00613E37"/>
    <w:rsid w:val="006140F6"/>
    <w:rsid w:val="006142EE"/>
    <w:rsid w:val="00614D03"/>
    <w:rsid w:val="006150AB"/>
    <w:rsid w:val="00615748"/>
    <w:rsid w:val="00616BAF"/>
    <w:rsid w:val="00616CF9"/>
    <w:rsid w:val="00617141"/>
    <w:rsid w:val="00617DCA"/>
    <w:rsid w:val="00620A7E"/>
    <w:rsid w:val="00620DAA"/>
    <w:rsid w:val="0062107B"/>
    <w:rsid w:val="00621C62"/>
    <w:rsid w:val="006245D6"/>
    <w:rsid w:val="006249DF"/>
    <w:rsid w:val="00625925"/>
    <w:rsid w:val="006278DE"/>
    <w:rsid w:val="006325D5"/>
    <w:rsid w:val="00632744"/>
    <w:rsid w:val="00632CC8"/>
    <w:rsid w:val="00632DC9"/>
    <w:rsid w:val="0063372E"/>
    <w:rsid w:val="00633B95"/>
    <w:rsid w:val="00633D92"/>
    <w:rsid w:val="006345C6"/>
    <w:rsid w:val="006345E4"/>
    <w:rsid w:val="0063491B"/>
    <w:rsid w:val="00634FB1"/>
    <w:rsid w:val="00635361"/>
    <w:rsid w:val="00635CBA"/>
    <w:rsid w:val="0063661C"/>
    <w:rsid w:val="006371E6"/>
    <w:rsid w:val="0063756B"/>
    <w:rsid w:val="0063785D"/>
    <w:rsid w:val="00640706"/>
    <w:rsid w:val="00641853"/>
    <w:rsid w:val="00641C2F"/>
    <w:rsid w:val="00642B7F"/>
    <w:rsid w:val="00642C85"/>
    <w:rsid w:val="00643802"/>
    <w:rsid w:val="00643C1B"/>
    <w:rsid w:val="00643FA1"/>
    <w:rsid w:val="00643FA4"/>
    <w:rsid w:val="00645793"/>
    <w:rsid w:val="00646496"/>
    <w:rsid w:val="006512B3"/>
    <w:rsid w:val="006515F9"/>
    <w:rsid w:val="00651B5C"/>
    <w:rsid w:val="006537F1"/>
    <w:rsid w:val="00655652"/>
    <w:rsid w:val="006564A4"/>
    <w:rsid w:val="006568A5"/>
    <w:rsid w:val="006602A8"/>
    <w:rsid w:val="00660BED"/>
    <w:rsid w:val="00661575"/>
    <w:rsid w:val="00661B89"/>
    <w:rsid w:val="00661CB0"/>
    <w:rsid w:val="00661E05"/>
    <w:rsid w:val="006627FD"/>
    <w:rsid w:val="00663552"/>
    <w:rsid w:val="0066362B"/>
    <w:rsid w:val="00665670"/>
    <w:rsid w:val="0066711A"/>
    <w:rsid w:val="00670695"/>
    <w:rsid w:val="00671088"/>
    <w:rsid w:val="00671DB8"/>
    <w:rsid w:val="00674D02"/>
    <w:rsid w:val="00675ADD"/>
    <w:rsid w:val="006776EE"/>
    <w:rsid w:val="006776FA"/>
    <w:rsid w:val="00680407"/>
    <w:rsid w:val="006814C9"/>
    <w:rsid w:val="006825FC"/>
    <w:rsid w:val="006827ED"/>
    <w:rsid w:val="00684CE2"/>
    <w:rsid w:val="00684CEE"/>
    <w:rsid w:val="006852EC"/>
    <w:rsid w:val="00685B64"/>
    <w:rsid w:val="00686142"/>
    <w:rsid w:val="00686F53"/>
    <w:rsid w:val="00690D3A"/>
    <w:rsid w:val="00694199"/>
    <w:rsid w:val="0069477D"/>
    <w:rsid w:val="00694B81"/>
    <w:rsid w:val="00695B8C"/>
    <w:rsid w:val="006965DF"/>
    <w:rsid w:val="00696AD2"/>
    <w:rsid w:val="00696E1C"/>
    <w:rsid w:val="006A001D"/>
    <w:rsid w:val="006A0465"/>
    <w:rsid w:val="006A05E3"/>
    <w:rsid w:val="006A0D7B"/>
    <w:rsid w:val="006A0FD1"/>
    <w:rsid w:val="006A1A7F"/>
    <w:rsid w:val="006A1B59"/>
    <w:rsid w:val="006A2197"/>
    <w:rsid w:val="006A21D0"/>
    <w:rsid w:val="006A2EBB"/>
    <w:rsid w:val="006A3AEE"/>
    <w:rsid w:val="006A466C"/>
    <w:rsid w:val="006A4CB4"/>
    <w:rsid w:val="006A5B49"/>
    <w:rsid w:val="006B053F"/>
    <w:rsid w:val="006B1AE6"/>
    <w:rsid w:val="006B2044"/>
    <w:rsid w:val="006B205F"/>
    <w:rsid w:val="006B266A"/>
    <w:rsid w:val="006B2FC8"/>
    <w:rsid w:val="006B4336"/>
    <w:rsid w:val="006B606B"/>
    <w:rsid w:val="006B73DB"/>
    <w:rsid w:val="006B7C91"/>
    <w:rsid w:val="006C13E2"/>
    <w:rsid w:val="006C3333"/>
    <w:rsid w:val="006C39D4"/>
    <w:rsid w:val="006C3FFF"/>
    <w:rsid w:val="006C7243"/>
    <w:rsid w:val="006D02EA"/>
    <w:rsid w:val="006D1498"/>
    <w:rsid w:val="006D23CB"/>
    <w:rsid w:val="006D23E5"/>
    <w:rsid w:val="006D3DE6"/>
    <w:rsid w:val="006D49B9"/>
    <w:rsid w:val="006D4FEC"/>
    <w:rsid w:val="006D5B44"/>
    <w:rsid w:val="006D5FDA"/>
    <w:rsid w:val="006D7279"/>
    <w:rsid w:val="006E07EF"/>
    <w:rsid w:val="006E0AFD"/>
    <w:rsid w:val="006E2304"/>
    <w:rsid w:val="006E2C31"/>
    <w:rsid w:val="006E2F3C"/>
    <w:rsid w:val="006E3081"/>
    <w:rsid w:val="006E30B0"/>
    <w:rsid w:val="006E36D5"/>
    <w:rsid w:val="006E3B83"/>
    <w:rsid w:val="006E3BA5"/>
    <w:rsid w:val="006E4237"/>
    <w:rsid w:val="006E4B1F"/>
    <w:rsid w:val="006E5095"/>
    <w:rsid w:val="006E5BCB"/>
    <w:rsid w:val="006E60AC"/>
    <w:rsid w:val="006E7A89"/>
    <w:rsid w:val="006F04A5"/>
    <w:rsid w:val="006F1431"/>
    <w:rsid w:val="006F198B"/>
    <w:rsid w:val="006F32EC"/>
    <w:rsid w:val="006F3331"/>
    <w:rsid w:val="006F4C7C"/>
    <w:rsid w:val="006F5B8B"/>
    <w:rsid w:val="006F5C75"/>
    <w:rsid w:val="006F61D0"/>
    <w:rsid w:val="006F7BC5"/>
    <w:rsid w:val="007011F1"/>
    <w:rsid w:val="0070122A"/>
    <w:rsid w:val="00701F9A"/>
    <w:rsid w:val="007021B4"/>
    <w:rsid w:val="00703611"/>
    <w:rsid w:val="007039BD"/>
    <w:rsid w:val="00704438"/>
    <w:rsid w:val="00707A12"/>
    <w:rsid w:val="00710116"/>
    <w:rsid w:val="00711D2F"/>
    <w:rsid w:val="0071324C"/>
    <w:rsid w:val="007132E9"/>
    <w:rsid w:val="00713FA4"/>
    <w:rsid w:val="00713FE2"/>
    <w:rsid w:val="00715E2A"/>
    <w:rsid w:val="00715E93"/>
    <w:rsid w:val="00716BC0"/>
    <w:rsid w:val="0072040B"/>
    <w:rsid w:val="00722E5F"/>
    <w:rsid w:val="00723001"/>
    <w:rsid w:val="0072311D"/>
    <w:rsid w:val="00725439"/>
    <w:rsid w:val="007254DA"/>
    <w:rsid w:val="007259DA"/>
    <w:rsid w:val="00725DFA"/>
    <w:rsid w:val="00726166"/>
    <w:rsid w:val="00726A15"/>
    <w:rsid w:val="00731158"/>
    <w:rsid w:val="00733756"/>
    <w:rsid w:val="007342AB"/>
    <w:rsid w:val="00734B7F"/>
    <w:rsid w:val="00735A48"/>
    <w:rsid w:val="00735AAF"/>
    <w:rsid w:val="00735D12"/>
    <w:rsid w:val="0073612C"/>
    <w:rsid w:val="007366E5"/>
    <w:rsid w:val="00737633"/>
    <w:rsid w:val="00737CDF"/>
    <w:rsid w:val="007404D5"/>
    <w:rsid w:val="00740C03"/>
    <w:rsid w:val="00741E1A"/>
    <w:rsid w:val="007420A4"/>
    <w:rsid w:val="007427A4"/>
    <w:rsid w:val="00742AA1"/>
    <w:rsid w:val="0074363F"/>
    <w:rsid w:val="00744ABB"/>
    <w:rsid w:val="00744F8A"/>
    <w:rsid w:val="00745446"/>
    <w:rsid w:val="00746378"/>
    <w:rsid w:val="00746D91"/>
    <w:rsid w:val="0075287A"/>
    <w:rsid w:val="007529E8"/>
    <w:rsid w:val="00752B2E"/>
    <w:rsid w:val="007543E5"/>
    <w:rsid w:val="007550D0"/>
    <w:rsid w:val="007557F2"/>
    <w:rsid w:val="0075755E"/>
    <w:rsid w:val="00760127"/>
    <w:rsid w:val="0076057D"/>
    <w:rsid w:val="007613CD"/>
    <w:rsid w:val="00762A08"/>
    <w:rsid w:val="00762A58"/>
    <w:rsid w:val="00762F8F"/>
    <w:rsid w:val="00763F99"/>
    <w:rsid w:val="007651E8"/>
    <w:rsid w:val="007670DB"/>
    <w:rsid w:val="00767808"/>
    <w:rsid w:val="007708A9"/>
    <w:rsid w:val="0077199D"/>
    <w:rsid w:val="007722B8"/>
    <w:rsid w:val="00772B16"/>
    <w:rsid w:val="00774FA5"/>
    <w:rsid w:val="007754DB"/>
    <w:rsid w:val="00775659"/>
    <w:rsid w:val="00775E0E"/>
    <w:rsid w:val="00775FF0"/>
    <w:rsid w:val="00776367"/>
    <w:rsid w:val="00777505"/>
    <w:rsid w:val="00781391"/>
    <w:rsid w:val="0078266D"/>
    <w:rsid w:val="00782BCD"/>
    <w:rsid w:val="00782D34"/>
    <w:rsid w:val="0078313B"/>
    <w:rsid w:val="007848CB"/>
    <w:rsid w:val="00786656"/>
    <w:rsid w:val="0078682F"/>
    <w:rsid w:val="00786CE8"/>
    <w:rsid w:val="00786DC7"/>
    <w:rsid w:val="007874D7"/>
    <w:rsid w:val="007919A3"/>
    <w:rsid w:val="00792474"/>
    <w:rsid w:val="00793336"/>
    <w:rsid w:val="00794189"/>
    <w:rsid w:val="0079467C"/>
    <w:rsid w:val="0079504F"/>
    <w:rsid w:val="00796092"/>
    <w:rsid w:val="00796A9C"/>
    <w:rsid w:val="00796F19"/>
    <w:rsid w:val="00797669"/>
    <w:rsid w:val="00797D3B"/>
    <w:rsid w:val="007A0F51"/>
    <w:rsid w:val="007A16C0"/>
    <w:rsid w:val="007A229F"/>
    <w:rsid w:val="007A2BB7"/>
    <w:rsid w:val="007A3AB9"/>
    <w:rsid w:val="007A4C4E"/>
    <w:rsid w:val="007A4D2F"/>
    <w:rsid w:val="007A4D6F"/>
    <w:rsid w:val="007A5076"/>
    <w:rsid w:val="007A53E0"/>
    <w:rsid w:val="007A5644"/>
    <w:rsid w:val="007A5FD9"/>
    <w:rsid w:val="007A6FE5"/>
    <w:rsid w:val="007A73D2"/>
    <w:rsid w:val="007A755C"/>
    <w:rsid w:val="007A7DB4"/>
    <w:rsid w:val="007A7E1C"/>
    <w:rsid w:val="007B06ED"/>
    <w:rsid w:val="007B137A"/>
    <w:rsid w:val="007B2B9A"/>
    <w:rsid w:val="007B3A2B"/>
    <w:rsid w:val="007B5C63"/>
    <w:rsid w:val="007C0728"/>
    <w:rsid w:val="007C09B3"/>
    <w:rsid w:val="007C1073"/>
    <w:rsid w:val="007C13D7"/>
    <w:rsid w:val="007C14B2"/>
    <w:rsid w:val="007C1CEC"/>
    <w:rsid w:val="007C267B"/>
    <w:rsid w:val="007C4DF8"/>
    <w:rsid w:val="007C5074"/>
    <w:rsid w:val="007C5348"/>
    <w:rsid w:val="007C6ED7"/>
    <w:rsid w:val="007D0051"/>
    <w:rsid w:val="007D15EE"/>
    <w:rsid w:val="007D1796"/>
    <w:rsid w:val="007D1865"/>
    <w:rsid w:val="007D23D7"/>
    <w:rsid w:val="007D304E"/>
    <w:rsid w:val="007D33CF"/>
    <w:rsid w:val="007D41F0"/>
    <w:rsid w:val="007D4DAB"/>
    <w:rsid w:val="007D4E37"/>
    <w:rsid w:val="007D58B1"/>
    <w:rsid w:val="007D5CD2"/>
    <w:rsid w:val="007D671F"/>
    <w:rsid w:val="007D6AE1"/>
    <w:rsid w:val="007E11EC"/>
    <w:rsid w:val="007E26E2"/>
    <w:rsid w:val="007E34C1"/>
    <w:rsid w:val="007E47F9"/>
    <w:rsid w:val="007E55B8"/>
    <w:rsid w:val="007E6387"/>
    <w:rsid w:val="007E65E1"/>
    <w:rsid w:val="007E74A5"/>
    <w:rsid w:val="007F10AC"/>
    <w:rsid w:val="007F2A18"/>
    <w:rsid w:val="007F2A94"/>
    <w:rsid w:val="007F2B64"/>
    <w:rsid w:val="007F2BCE"/>
    <w:rsid w:val="007F340A"/>
    <w:rsid w:val="007F344C"/>
    <w:rsid w:val="007F5B3C"/>
    <w:rsid w:val="007F5F64"/>
    <w:rsid w:val="007F6090"/>
    <w:rsid w:val="007F6AFB"/>
    <w:rsid w:val="0080023B"/>
    <w:rsid w:val="008017B3"/>
    <w:rsid w:val="00801FF0"/>
    <w:rsid w:val="008023DA"/>
    <w:rsid w:val="0080265A"/>
    <w:rsid w:val="00804FCA"/>
    <w:rsid w:val="0080705C"/>
    <w:rsid w:val="008100E1"/>
    <w:rsid w:val="00810316"/>
    <w:rsid w:val="008111C7"/>
    <w:rsid w:val="00811537"/>
    <w:rsid w:val="00811892"/>
    <w:rsid w:val="008126A0"/>
    <w:rsid w:val="00813B7D"/>
    <w:rsid w:val="00815D94"/>
    <w:rsid w:val="0081607A"/>
    <w:rsid w:val="0081656F"/>
    <w:rsid w:val="00816731"/>
    <w:rsid w:val="00817AF4"/>
    <w:rsid w:val="008218DB"/>
    <w:rsid w:val="00821ADE"/>
    <w:rsid w:val="00821C24"/>
    <w:rsid w:val="00822135"/>
    <w:rsid w:val="008269E1"/>
    <w:rsid w:val="0082769A"/>
    <w:rsid w:val="00830495"/>
    <w:rsid w:val="00830521"/>
    <w:rsid w:val="00830726"/>
    <w:rsid w:val="00830763"/>
    <w:rsid w:val="008312B1"/>
    <w:rsid w:val="00831F1B"/>
    <w:rsid w:val="0083280F"/>
    <w:rsid w:val="008359A4"/>
    <w:rsid w:val="008365AD"/>
    <w:rsid w:val="008369E4"/>
    <w:rsid w:val="00836E48"/>
    <w:rsid w:val="00837079"/>
    <w:rsid w:val="00837BAD"/>
    <w:rsid w:val="00841145"/>
    <w:rsid w:val="008423F9"/>
    <w:rsid w:val="00843A27"/>
    <w:rsid w:val="00844A96"/>
    <w:rsid w:val="00845AF1"/>
    <w:rsid w:val="008467DC"/>
    <w:rsid w:val="00846BFF"/>
    <w:rsid w:val="00847F1E"/>
    <w:rsid w:val="008500DC"/>
    <w:rsid w:val="00850369"/>
    <w:rsid w:val="0085240E"/>
    <w:rsid w:val="00852C69"/>
    <w:rsid w:val="0085381B"/>
    <w:rsid w:val="00854D5C"/>
    <w:rsid w:val="00855A32"/>
    <w:rsid w:val="008570FA"/>
    <w:rsid w:val="008576AB"/>
    <w:rsid w:val="00857BE3"/>
    <w:rsid w:val="0086031F"/>
    <w:rsid w:val="00861762"/>
    <w:rsid w:val="00862024"/>
    <w:rsid w:val="0086247B"/>
    <w:rsid w:val="008628EF"/>
    <w:rsid w:val="0086361A"/>
    <w:rsid w:val="008657C5"/>
    <w:rsid w:val="00871ECE"/>
    <w:rsid w:val="00872AC5"/>
    <w:rsid w:val="0087349C"/>
    <w:rsid w:val="00874D10"/>
    <w:rsid w:val="0087569B"/>
    <w:rsid w:val="00875CC9"/>
    <w:rsid w:val="00875FCF"/>
    <w:rsid w:val="0087642C"/>
    <w:rsid w:val="0087700B"/>
    <w:rsid w:val="00877B92"/>
    <w:rsid w:val="008817B9"/>
    <w:rsid w:val="00881AA1"/>
    <w:rsid w:val="00881B35"/>
    <w:rsid w:val="0088204B"/>
    <w:rsid w:val="00882401"/>
    <w:rsid w:val="008829A7"/>
    <w:rsid w:val="00882CEF"/>
    <w:rsid w:val="00883091"/>
    <w:rsid w:val="0088315A"/>
    <w:rsid w:val="0088524D"/>
    <w:rsid w:val="008910AD"/>
    <w:rsid w:val="00891C14"/>
    <w:rsid w:val="00892C17"/>
    <w:rsid w:val="00893F78"/>
    <w:rsid w:val="0089652F"/>
    <w:rsid w:val="00896B38"/>
    <w:rsid w:val="008A02BD"/>
    <w:rsid w:val="008A10A6"/>
    <w:rsid w:val="008A121F"/>
    <w:rsid w:val="008A128F"/>
    <w:rsid w:val="008A135E"/>
    <w:rsid w:val="008A2FA3"/>
    <w:rsid w:val="008A3F96"/>
    <w:rsid w:val="008A4AF1"/>
    <w:rsid w:val="008A4E66"/>
    <w:rsid w:val="008A671C"/>
    <w:rsid w:val="008A72E9"/>
    <w:rsid w:val="008B1071"/>
    <w:rsid w:val="008B18CA"/>
    <w:rsid w:val="008B1A03"/>
    <w:rsid w:val="008B2509"/>
    <w:rsid w:val="008B2591"/>
    <w:rsid w:val="008B3053"/>
    <w:rsid w:val="008B3566"/>
    <w:rsid w:val="008B460A"/>
    <w:rsid w:val="008B7181"/>
    <w:rsid w:val="008B7445"/>
    <w:rsid w:val="008C1C38"/>
    <w:rsid w:val="008C24F8"/>
    <w:rsid w:val="008C27F1"/>
    <w:rsid w:val="008C2B8F"/>
    <w:rsid w:val="008C304A"/>
    <w:rsid w:val="008C59E0"/>
    <w:rsid w:val="008D0025"/>
    <w:rsid w:val="008D0335"/>
    <w:rsid w:val="008D04AB"/>
    <w:rsid w:val="008D2BE6"/>
    <w:rsid w:val="008D374A"/>
    <w:rsid w:val="008D4740"/>
    <w:rsid w:val="008D4991"/>
    <w:rsid w:val="008D4DE5"/>
    <w:rsid w:val="008D60CF"/>
    <w:rsid w:val="008D763A"/>
    <w:rsid w:val="008D796F"/>
    <w:rsid w:val="008D7B99"/>
    <w:rsid w:val="008E0BB5"/>
    <w:rsid w:val="008E1024"/>
    <w:rsid w:val="008E2463"/>
    <w:rsid w:val="008E5207"/>
    <w:rsid w:val="008F10EC"/>
    <w:rsid w:val="008F3A2D"/>
    <w:rsid w:val="008F4F3E"/>
    <w:rsid w:val="008F7479"/>
    <w:rsid w:val="008F75DD"/>
    <w:rsid w:val="00900591"/>
    <w:rsid w:val="00901D07"/>
    <w:rsid w:val="00902BFF"/>
    <w:rsid w:val="00903029"/>
    <w:rsid w:val="0090565B"/>
    <w:rsid w:val="009067A4"/>
    <w:rsid w:val="00906A7E"/>
    <w:rsid w:val="0091000F"/>
    <w:rsid w:val="00910146"/>
    <w:rsid w:val="0091020A"/>
    <w:rsid w:val="00910E0D"/>
    <w:rsid w:val="009112E8"/>
    <w:rsid w:val="00912917"/>
    <w:rsid w:val="009137D6"/>
    <w:rsid w:val="0091382C"/>
    <w:rsid w:val="009162AB"/>
    <w:rsid w:val="009173B3"/>
    <w:rsid w:val="00917F8B"/>
    <w:rsid w:val="009205B1"/>
    <w:rsid w:val="00920A5B"/>
    <w:rsid w:val="00921D98"/>
    <w:rsid w:val="00923931"/>
    <w:rsid w:val="00923C48"/>
    <w:rsid w:val="00923E50"/>
    <w:rsid w:val="00924575"/>
    <w:rsid w:val="009271A6"/>
    <w:rsid w:val="00927C9B"/>
    <w:rsid w:val="0093039B"/>
    <w:rsid w:val="00931DEF"/>
    <w:rsid w:val="00934706"/>
    <w:rsid w:val="00935C65"/>
    <w:rsid w:val="00936D1F"/>
    <w:rsid w:val="0093701F"/>
    <w:rsid w:val="00937549"/>
    <w:rsid w:val="00937A28"/>
    <w:rsid w:val="009404C2"/>
    <w:rsid w:val="00940EB4"/>
    <w:rsid w:val="009410B6"/>
    <w:rsid w:val="00943706"/>
    <w:rsid w:val="00944558"/>
    <w:rsid w:val="009453FC"/>
    <w:rsid w:val="009462AD"/>
    <w:rsid w:val="00947035"/>
    <w:rsid w:val="009510D0"/>
    <w:rsid w:val="009514BB"/>
    <w:rsid w:val="00952994"/>
    <w:rsid w:val="00953384"/>
    <w:rsid w:val="00953C98"/>
    <w:rsid w:val="00954A8C"/>
    <w:rsid w:val="00954E6F"/>
    <w:rsid w:val="00956176"/>
    <w:rsid w:val="009600A5"/>
    <w:rsid w:val="00960940"/>
    <w:rsid w:val="009613A1"/>
    <w:rsid w:val="009614A4"/>
    <w:rsid w:val="00962924"/>
    <w:rsid w:val="00964C84"/>
    <w:rsid w:val="00964CAC"/>
    <w:rsid w:val="00965089"/>
    <w:rsid w:val="0096574B"/>
    <w:rsid w:val="009658E1"/>
    <w:rsid w:val="00966331"/>
    <w:rsid w:val="00967DE0"/>
    <w:rsid w:val="00971067"/>
    <w:rsid w:val="00971BE1"/>
    <w:rsid w:val="00971F41"/>
    <w:rsid w:val="00973FCF"/>
    <w:rsid w:val="0097438C"/>
    <w:rsid w:val="00975D6D"/>
    <w:rsid w:val="009761CF"/>
    <w:rsid w:val="00980607"/>
    <w:rsid w:val="009823D3"/>
    <w:rsid w:val="00983C26"/>
    <w:rsid w:val="00985C8B"/>
    <w:rsid w:val="0098600D"/>
    <w:rsid w:val="00986CA9"/>
    <w:rsid w:val="00987D59"/>
    <w:rsid w:val="00991894"/>
    <w:rsid w:val="00991A45"/>
    <w:rsid w:val="00992219"/>
    <w:rsid w:val="00993042"/>
    <w:rsid w:val="00993CB8"/>
    <w:rsid w:val="00993F10"/>
    <w:rsid w:val="009965D1"/>
    <w:rsid w:val="00996637"/>
    <w:rsid w:val="009A0425"/>
    <w:rsid w:val="009A0F37"/>
    <w:rsid w:val="009A13BD"/>
    <w:rsid w:val="009A187B"/>
    <w:rsid w:val="009A1C14"/>
    <w:rsid w:val="009A2853"/>
    <w:rsid w:val="009A2CBC"/>
    <w:rsid w:val="009A4C5C"/>
    <w:rsid w:val="009A73D0"/>
    <w:rsid w:val="009B260A"/>
    <w:rsid w:val="009B43E8"/>
    <w:rsid w:val="009B4FCC"/>
    <w:rsid w:val="009B5EA1"/>
    <w:rsid w:val="009B6D1E"/>
    <w:rsid w:val="009B725B"/>
    <w:rsid w:val="009B769C"/>
    <w:rsid w:val="009B7777"/>
    <w:rsid w:val="009B7DE8"/>
    <w:rsid w:val="009C022B"/>
    <w:rsid w:val="009C0A5C"/>
    <w:rsid w:val="009C120E"/>
    <w:rsid w:val="009C1451"/>
    <w:rsid w:val="009C1F30"/>
    <w:rsid w:val="009C291A"/>
    <w:rsid w:val="009C29C3"/>
    <w:rsid w:val="009C2F65"/>
    <w:rsid w:val="009C38A6"/>
    <w:rsid w:val="009C4676"/>
    <w:rsid w:val="009C4CDF"/>
    <w:rsid w:val="009C5B9D"/>
    <w:rsid w:val="009C5BFF"/>
    <w:rsid w:val="009C6420"/>
    <w:rsid w:val="009C740B"/>
    <w:rsid w:val="009D0B4B"/>
    <w:rsid w:val="009D1432"/>
    <w:rsid w:val="009D16B4"/>
    <w:rsid w:val="009D1904"/>
    <w:rsid w:val="009D2FA0"/>
    <w:rsid w:val="009D3779"/>
    <w:rsid w:val="009D3AEC"/>
    <w:rsid w:val="009D3ECE"/>
    <w:rsid w:val="009D534F"/>
    <w:rsid w:val="009D55FA"/>
    <w:rsid w:val="009D6777"/>
    <w:rsid w:val="009D721E"/>
    <w:rsid w:val="009D775A"/>
    <w:rsid w:val="009D7935"/>
    <w:rsid w:val="009E120C"/>
    <w:rsid w:val="009E18ED"/>
    <w:rsid w:val="009E26D8"/>
    <w:rsid w:val="009E2A20"/>
    <w:rsid w:val="009E2B27"/>
    <w:rsid w:val="009E4162"/>
    <w:rsid w:val="009E57BE"/>
    <w:rsid w:val="009E5E04"/>
    <w:rsid w:val="009E6943"/>
    <w:rsid w:val="009E72EB"/>
    <w:rsid w:val="009E741B"/>
    <w:rsid w:val="009E7519"/>
    <w:rsid w:val="009E7914"/>
    <w:rsid w:val="009F03A8"/>
    <w:rsid w:val="009F10E8"/>
    <w:rsid w:val="009F135B"/>
    <w:rsid w:val="009F4B4A"/>
    <w:rsid w:val="009F544C"/>
    <w:rsid w:val="009F62AD"/>
    <w:rsid w:val="00A0199A"/>
    <w:rsid w:val="00A02DFA"/>
    <w:rsid w:val="00A03283"/>
    <w:rsid w:val="00A04340"/>
    <w:rsid w:val="00A05494"/>
    <w:rsid w:val="00A0621E"/>
    <w:rsid w:val="00A064D6"/>
    <w:rsid w:val="00A06B5E"/>
    <w:rsid w:val="00A06C87"/>
    <w:rsid w:val="00A079F8"/>
    <w:rsid w:val="00A126E2"/>
    <w:rsid w:val="00A12D0E"/>
    <w:rsid w:val="00A13C00"/>
    <w:rsid w:val="00A1442F"/>
    <w:rsid w:val="00A15229"/>
    <w:rsid w:val="00A159AD"/>
    <w:rsid w:val="00A17521"/>
    <w:rsid w:val="00A17826"/>
    <w:rsid w:val="00A209D2"/>
    <w:rsid w:val="00A211C3"/>
    <w:rsid w:val="00A21E12"/>
    <w:rsid w:val="00A22074"/>
    <w:rsid w:val="00A23619"/>
    <w:rsid w:val="00A23C8F"/>
    <w:rsid w:val="00A24A18"/>
    <w:rsid w:val="00A2534F"/>
    <w:rsid w:val="00A27263"/>
    <w:rsid w:val="00A27587"/>
    <w:rsid w:val="00A27B10"/>
    <w:rsid w:val="00A312F1"/>
    <w:rsid w:val="00A31B48"/>
    <w:rsid w:val="00A320C4"/>
    <w:rsid w:val="00A32F87"/>
    <w:rsid w:val="00A33854"/>
    <w:rsid w:val="00A33C70"/>
    <w:rsid w:val="00A3410F"/>
    <w:rsid w:val="00A35E6F"/>
    <w:rsid w:val="00A3629C"/>
    <w:rsid w:val="00A37FF0"/>
    <w:rsid w:val="00A41135"/>
    <w:rsid w:val="00A423E8"/>
    <w:rsid w:val="00A42D43"/>
    <w:rsid w:val="00A42F96"/>
    <w:rsid w:val="00A43229"/>
    <w:rsid w:val="00A43F37"/>
    <w:rsid w:val="00A453B7"/>
    <w:rsid w:val="00A455D1"/>
    <w:rsid w:val="00A459BB"/>
    <w:rsid w:val="00A45C04"/>
    <w:rsid w:val="00A4780A"/>
    <w:rsid w:val="00A47ED5"/>
    <w:rsid w:val="00A5132A"/>
    <w:rsid w:val="00A513C1"/>
    <w:rsid w:val="00A53231"/>
    <w:rsid w:val="00A541D5"/>
    <w:rsid w:val="00A55556"/>
    <w:rsid w:val="00A55BE3"/>
    <w:rsid w:val="00A608E5"/>
    <w:rsid w:val="00A609C0"/>
    <w:rsid w:val="00A62297"/>
    <w:rsid w:val="00A62F04"/>
    <w:rsid w:val="00A6374E"/>
    <w:rsid w:val="00A63A9D"/>
    <w:rsid w:val="00A63AE4"/>
    <w:rsid w:val="00A650E9"/>
    <w:rsid w:val="00A6605D"/>
    <w:rsid w:val="00A664B3"/>
    <w:rsid w:val="00A66607"/>
    <w:rsid w:val="00A666CB"/>
    <w:rsid w:val="00A66DFB"/>
    <w:rsid w:val="00A7411E"/>
    <w:rsid w:val="00A74AB9"/>
    <w:rsid w:val="00A74D2D"/>
    <w:rsid w:val="00A74E79"/>
    <w:rsid w:val="00A7676A"/>
    <w:rsid w:val="00A76F5F"/>
    <w:rsid w:val="00A77306"/>
    <w:rsid w:val="00A77CF8"/>
    <w:rsid w:val="00A80235"/>
    <w:rsid w:val="00A8068F"/>
    <w:rsid w:val="00A80D7C"/>
    <w:rsid w:val="00A8294F"/>
    <w:rsid w:val="00A83F6C"/>
    <w:rsid w:val="00A84CDB"/>
    <w:rsid w:val="00A84D2F"/>
    <w:rsid w:val="00A8558C"/>
    <w:rsid w:val="00A8591F"/>
    <w:rsid w:val="00A8774E"/>
    <w:rsid w:val="00A901E6"/>
    <w:rsid w:val="00A902CD"/>
    <w:rsid w:val="00A90D09"/>
    <w:rsid w:val="00A91CBB"/>
    <w:rsid w:val="00A922D9"/>
    <w:rsid w:val="00A94B50"/>
    <w:rsid w:val="00A95A5A"/>
    <w:rsid w:val="00A95C7A"/>
    <w:rsid w:val="00A966F1"/>
    <w:rsid w:val="00A96836"/>
    <w:rsid w:val="00A9711E"/>
    <w:rsid w:val="00AA06FA"/>
    <w:rsid w:val="00AA1284"/>
    <w:rsid w:val="00AA2D5F"/>
    <w:rsid w:val="00AA4B2D"/>
    <w:rsid w:val="00AA4CCD"/>
    <w:rsid w:val="00AB155F"/>
    <w:rsid w:val="00AB38BB"/>
    <w:rsid w:val="00AB3A39"/>
    <w:rsid w:val="00AB43BF"/>
    <w:rsid w:val="00AB49EB"/>
    <w:rsid w:val="00AB55F9"/>
    <w:rsid w:val="00AB63AC"/>
    <w:rsid w:val="00AC09E9"/>
    <w:rsid w:val="00AC123F"/>
    <w:rsid w:val="00AC1798"/>
    <w:rsid w:val="00AC180C"/>
    <w:rsid w:val="00AC1D66"/>
    <w:rsid w:val="00AC302D"/>
    <w:rsid w:val="00AC4416"/>
    <w:rsid w:val="00AC4B25"/>
    <w:rsid w:val="00AC5CF7"/>
    <w:rsid w:val="00AC6844"/>
    <w:rsid w:val="00AC7B19"/>
    <w:rsid w:val="00AC7C1E"/>
    <w:rsid w:val="00AD1314"/>
    <w:rsid w:val="00AD1F9E"/>
    <w:rsid w:val="00AD2064"/>
    <w:rsid w:val="00AD476F"/>
    <w:rsid w:val="00AE160A"/>
    <w:rsid w:val="00AE1B29"/>
    <w:rsid w:val="00AE1DE1"/>
    <w:rsid w:val="00AE2E61"/>
    <w:rsid w:val="00AE33E3"/>
    <w:rsid w:val="00AE4F19"/>
    <w:rsid w:val="00AE5118"/>
    <w:rsid w:val="00AE54AF"/>
    <w:rsid w:val="00AE5DD5"/>
    <w:rsid w:val="00AE6A85"/>
    <w:rsid w:val="00AE7000"/>
    <w:rsid w:val="00AE7712"/>
    <w:rsid w:val="00AE7910"/>
    <w:rsid w:val="00AF01A0"/>
    <w:rsid w:val="00AF0205"/>
    <w:rsid w:val="00AF0C3A"/>
    <w:rsid w:val="00AF121E"/>
    <w:rsid w:val="00AF12CA"/>
    <w:rsid w:val="00AF2CFB"/>
    <w:rsid w:val="00AF2F13"/>
    <w:rsid w:val="00AF4FB3"/>
    <w:rsid w:val="00AF553E"/>
    <w:rsid w:val="00AF63AF"/>
    <w:rsid w:val="00AF755B"/>
    <w:rsid w:val="00AF795A"/>
    <w:rsid w:val="00AF7F54"/>
    <w:rsid w:val="00B00A38"/>
    <w:rsid w:val="00B01555"/>
    <w:rsid w:val="00B01A38"/>
    <w:rsid w:val="00B0315B"/>
    <w:rsid w:val="00B042AE"/>
    <w:rsid w:val="00B04BD4"/>
    <w:rsid w:val="00B065CB"/>
    <w:rsid w:val="00B10447"/>
    <w:rsid w:val="00B11942"/>
    <w:rsid w:val="00B123EB"/>
    <w:rsid w:val="00B13F40"/>
    <w:rsid w:val="00B144ED"/>
    <w:rsid w:val="00B146B0"/>
    <w:rsid w:val="00B155E4"/>
    <w:rsid w:val="00B16C99"/>
    <w:rsid w:val="00B1739D"/>
    <w:rsid w:val="00B21FCF"/>
    <w:rsid w:val="00B233A3"/>
    <w:rsid w:val="00B2409A"/>
    <w:rsid w:val="00B24D7A"/>
    <w:rsid w:val="00B2514F"/>
    <w:rsid w:val="00B251E4"/>
    <w:rsid w:val="00B2546E"/>
    <w:rsid w:val="00B30296"/>
    <w:rsid w:val="00B30B0E"/>
    <w:rsid w:val="00B3111A"/>
    <w:rsid w:val="00B32B34"/>
    <w:rsid w:val="00B344DE"/>
    <w:rsid w:val="00B353DB"/>
    <w:rsid w:val="00B358EB"/>
    <w:rsid w:val="00B40093"/>
    <w:rsid w:val="00B42190"/>
    <w:rsid w:val="00B4446B"/>
    <w:rsid w:val="00B44645"/>
    <w:rsid w:val="00B44E58"/>
    <w:rsid w:val="00B454D3"/>
    <w:rsid w:val="00B45598"/>
    <w:rsid w:val="00B47D5A"/>
    <w:rsid w:val="00B507A2"/>
    <w:rsid w:val="00B50F2B"/>
    <w:rsid w:val="00B51231"/>
    <w:rsid w:val="00B51585"/>
    <w:rsid w:val="00B543C6"/>
    <w:rsid w:val="00B5503F"/>
    <w:rsid w:val="00B558EB"/>
    <w:rsid w:val="00B564C4"/>
    <w:rsid w:val="00B56C9B"/>
    <w:rsid w:val="00B570B6"/>
    <w:rsid w:val="00B60DD1"/>
    <w:rsid w:val="00B63039"/>
    <w:rsid w:val="00B63961"/>
    <w:rsid w:val="00B64238"/>
    <w:rsid w:val="00B65672"/>
    <w:rsid w:val="00B65BD5"/>
    <w:rsid w:val="00B65D3B"/>
    <w:rsid w:val="00B66B4F"/>
    <w:rsid w:val="00B66B5F"/>
    <w:rsid w:val="00B70DB3"/>
    <w:rsid w:val="00B72E69"/>
    <w:rsid w:val="00B7338B"/>
    <w:rsid w:val="00B74CF6"/>
    <w:rsid w:val="00B74CF7"/>
    <w:rsid w:val="00B75032"/>
    <w:rsid w:val="00B759A2"/>
    <w:rsid w:val="00B80F6C"/>
    <w:rsid w:val="00B812CF"/>
    <w:rsid w:val="00B81ADA"/>
    <w:rsid w:val="00B82088"/>
    <w:rsid w:val="00B8271F"/>
    <w:rsid w:val="00B834A0"/>
    <w:rsid w:val="00B838FF"/>
    <w:rsid w:val="00B83C2C"/>
    <w:rsid w:val="00B84913"/>
    <w:rsid w:val="00B84F3F"/>
    <w:rsid w:val="00B86315"/>
    <w:rsid w:val="00B9028D"/>
    <w:rsid w:val="00B905F9"/>
    <w:rsid w:val="00B91309"/>
    <w:rsid w:val="00B91BF5"/>
    <w:rsid w:val="00B92CBD"/>
    <w:rsid w:val="00B93196"/>
    <w:rsid w:val="00B94938"/>
    <w:rsid w:val="00B94AA8"/>
    <w:rsid w:val="00B955B9"/>
    <w:rsid w:val="00B9629F"/>
    <w:rsid w:val="00B96BFA"/>
    <w:rsid w:val="00BA180C"/>
    <w:rsid w:val="00BA2597"/>
    <w:rsid w:val="00BA31DD"/>
    <w:rsid w:val="00BA431C"/>
    <w:rsid w:val="00BA4F59"/>
    <w:rsid w:val="00BA51B0"/>
    <w:rsid w:val="00BA6542"/>
    <w:rsid w:val="00BA6556"/>
    <w:rsid w:val="00BA66EA"/>
    <w:rsid w:val="00BA799A"/>
    <w:rsid w:val="00BB1915"/>
    <w:rsid w:val="00BB2A54"/>
    <w:rsid w:val="00BB40C0"/>
    <w:rsid w:val="00BB586B"/>
    <w:rsid w:val="00BB63F9"/>
    <w:rsid w:val="00BB6F17"/>
    <w:rsid w:val="00BB7B3A"/>
    <w:rsid w:val="00BC099B"/>
    <w:rsid w:val="00BC43C9"/>
    <w:rsid w:val="00BC4F5E"/>
    <w:rsid w:val="00BC59FC"/>
    <w:rsid w:val="00BC5AE9"/>
    <w:rsid w:val="00BC61C9"/>
    <w:rsid w:val="00BC6731"/>
    <w:rsid w:val="00BC6B38"/>
    <w:rsid w:val="00BC758E"/>
    <w:rsid w:val="00BC795B"/>
    <w:rsid w:val="00BD14F0"/>
    <w:rsid w:val="00BD2E83"/>
    <w:rsid w:val="00BD364A"/>
    <w:rsid w:val="00BD3DE5"/>
    <w:rsid w:val="00BD4413"/>
    <w:rsid w:val="00BD6478"/>
    <w:rsid w:val="00BD75EE"/>
    <w:rsid w:val="00BE06B2"/>
    <w:rsid w:val="00BE0FC8"/>
    <w:rsid w:val="00BE496F"/>
    <w:rsid w:val="00BE50CC"/>
    <w:rsid w:val="00BE53CA"/>
    <w:rsid w:val="00BE6B93"/>
    <w:rsid w:val="00BF0AB6"/>
    <w:rsid w:val="00BF0EEA"/>
    <w:rsid w:val="00BF1A1C"/>
    <w:rsid w:val="00BF24C7"/>
    <w:rsid w:val="00BF2AAB"/>
    <w:rsid w:val="00BF4418"/>
    <w:rsid w:val="00BF50D1"/>
    <w:rsid w:val="00BF5781"/>
    <w:rsid w:val="00BF58F7"/>
    <w:rsid w:val="00BF5BB5"/>
    <w:rsid w:val="00BF6985"/>
    <w:rsid w:val="00BF7BAF"/>
    <w:rsid w:val="00C0261A"/>
    <w:rsid w:val="00C0352C"/>
    <w:rsid w:val="00C03FEF"/>
    <w:rsid w:val="00C04345"/>
    <w:rsid w:val="00C04B61"/>
    <w:rsid w:val="00C05963"/>
    <w:rsid w:val="00C05EBC"/>
    <w:rsid w:val="00C06737"/>
    <w:rsid w:val="00C106A4"/>
    <w:rsid w:val="00C11090"/>
    <w:rsid w:val="00C121F6"/>
    <w:rsid w:val="00C122C2"/>
    <w:rsid w:val="00C130C3"/>
    <w:rsid w:val="00C1461C"/>
    <w:rsid w:val="00C15AA1"/>
    <w:rsid w:val="00C15DC8"/>
    <w:rsid w:val="00C15DF1"/>
    <w:rsid w:val="00C164A4"/>
    <w:rsid w:val="00C16DFD"/>
    <w:rsid w:val="00C17369"/>
    <w:rsid w:val="00C17375"/>
    <w:rsid w:val="00C2079B"/>
    <w:rsid w:val="00C20EA8"/>
    <w:rsid w:val="00C2312B"/>
    <w:rsid w:val="00C25D83"/>
    <w:rsid w:val="00C26E59"/>
    <w:rsid w:val="00C26F5F"/>
    <w:rsid w:val="00C27F91"/>
    <w:rsid w:val="00C30202"/>
    <w:rsid w:val="00C32156"/>
    <w:rsid w:val="00C32A0E"/>
    <w:rsid w:val="00C32A2A"/>
    <w:rsid w:val="00C334AE"/>
    <w:rsid w:val="00C34E22"/>
    <w:rsid w:val="00C3602A"/>
    <w:rsid w:val="00C41A81"/>
    <w:rsid w:val="00C41DE4"/>
    <w:rsid w:val="00C42FBD"/>
    <w:rsid w:val="00C433F7"/>
    <w:rsid w:val="00C45525"/>
    <w:rsid w:val="00C45A90"/>
    <w:rsid w:val="00C5194E"/>
    <w:rsid w:val="00C51E7E"/>
    <w:rsid w:val="00C51F6E"/>
    <w:rsid w:val="00C5228E"/>
    <w:rsid w:val="00C54AE2"/>
    <w:rsid w:val="00C557AF"/>
    <w:rsid w:val="00C55D0B"/>
    <w:rsid w:val="00C56739"/>
    <w:rsid w:val="00C57235"/>
    <w:rsid w:val="00C57928"/>
    <w:rsid w:val="00C57A43"/>
    <w:rsid w:val="00C57AA2"/>
    <w:rsid w:val="00C60F12"/>
    <w:rsid w:val="00C62817"/>
    <w:rsid w:val="00C65130"/>
    <w:rsid w:val="00C6584D"/>
    <w:rsid w:val="00C65956"/>
    <w:rsid w:val="00C65AD2"/>
    <w:rsid w:val="00C675A4"/>
    <w:rsid w:val="00C709A8"/>
    <w:rsid w:val="00C725BD"/>
    <w:rsid w:val="00C72865"/>
    <w:rsid w:val="00C729F4"/>
    <w:rsid w:val="00C72D40"/>
    <w:rsid w:val="00C730B6"/>
    <w:rsid w:val="00C74DF2"/>
    <w:rsid w:val="00C757EA"/>
    <w:rsid w:val="00C76257"/>
    <w:rsid w:val="00C76D42"/>
    <w:rsid w:val="00C8045B"/>
    <w:rsid w:val="00C8213B"/>
    <w:rsid w:val="00C842F1"/>
    <w:rsid w:val="00C84499"/>
    <w:rsid w:val="00C848D5"/>
    <w:rsid w:val="00C84BAF"/>
    <w:rsid w:val="00C8696F"/>
    <w:rsid w:val="00C875B7"/>
    <w:rsid w:val="00C92FC1"/>
    <w:rsid w:val="00C95F02"/>
    <w:rsid w:val="00C97E84"/>
    <w:rsid w:val="00CA15E5"/>
    <w:rsid w:val="00CA248C"/>
    <w:rsid w:val="00CA4AC9"/>
    <w:rsid w:val="00CA53B0"/>
    <w:rsid w:val="00CA7069"/>
    <w:rsid w:val="00CA7463"/>
    <w:rsid w:val="00CA7985"/>
    <w:rsid w:val="00CB0097"/>
    <w:rsid w:val="00CB1A6E"/>
    <w:rsid w:val="00CB46D3"/>
    <w:rsid w:val="00CB4D09"/>
    <w:rsid w:val="00CB5754"/>
    <w:rsid w:val="00CB5D07"/>
    <w:rsid w:val="00CB5E7F"/>
    <w:rsid w:val="00CB67A6"/>
    <w:rsid w:val="00CB7013"/>
    <w:rsid w:val="00CB76E3"/>
    <w:rsid w:val="00CC0BA7"/>
    <w:rsid w:val="00CC1F59"/>
    <w:rsid w:val="00CC2165"/>
    <w:rsid w:val="00CC2A77"/>
    <w:rsid w:val="00CC3F4A"/>
    <w:rsid w:val="00CC41D1"/>
    <w:rsid w:val="00CC55F7"/>
    <w:rsid w:val="00CC68E7"/>
    <w:rsid w:val="00CC72F4"/>
    <w:rsid w:val="00CD1156"/>
    <w:rsid w:val="00CD12E1"/>
    <w:rsid w:val="00CD26E7"/>
    <w:rsid w:val="00CD50FD"/>
    <w:rsid w:val="00CD64D0"/>
    <w:rsid w:val="00CE2561"/>
    <w:rsid w:val="00CE31C5"/>
    <w:rsid w:val="00CE4502"/>
    <w:rsid w:val="00CE658F"/>
    <w:rsid w:val="00CF0A14"/>
    <w:rsid w:val="00CF12A0"/>
    <w:rsid w:val="00CF1DAE"/>
    <w:rsid w:val="00CF2D66"/>
    <w:rsid w:val="00CF41F8"/>
    <w:rsid w:val="00CF45E7"/>
    <w:rsid w:val="00CF510E"/>
    <w:rsid w:val="00D00F18"/>
    <w:rsid w:val="00D010D2"/>
    <w:rsid w:val="00D01C05"/>
    <w:rsid w:val="00D03A67"/>
    <w:rsid w:val="00D03FAD"/>
    <w:rsid w:val="00D04166"/>
    <w:rsid w:val="00D049DC"/>
    <w:rsid w:val="00D05273"/>
    <w:rsid w:val="00D0550B"/>
    <w:rsid w:val="00D059D6"/>
    <w:rsid w:val="00D06224"/>
    <w:rsid w:val="00D107EE"/>
    <w:rsid w:val="00D10D8E"/>
    <w:rsid w:val="00D127DE"/>
    <w:rsid w:val="00D12E30"/>
    <w:rsid w:val="00D14DA7"/>
    <w:rsid w:val="00D15FE5"/>
    <w:rsid w:val="00D160CA"/>
    <w:rsid w:val="00D1676D"/>
    <w:rsid w:val="00D167F2"/>
    <w:rsid w:val="00D1698B"/>
    <w:rsid w:val="00D20B65"/>
    <w:rsid w:val="00D22C19"/>
    <w:rsid w:val="00D24B1E"/>
    <w:rsid w:val="00D24FE6"/>
    <w:rsid w:val="00D26D7A"/>
    <w:rsid w:val="00D27415"/>
    <w:rsid w:val="00D31091"/>
    <w:rsid w:val="00D33926"/>
    <w:rsid w:val="00D351FB"/>
    <w:rsid w:val="00D35815"/>
    <w:rsid w:val="00D35DB1"/>
    <w:rsid w:val="00D365A9"/>
    <w:rsid w:val="00D407C5"/>
    <w:rsid w:val="00D408CC"/>
    <w:rsid w:val="00D409C9"/>
    <w:rsid w:val="00D40D4B"/>
    <w:rsid w:val="00D40FDC"/>
    <w:rsid w:val="00D4167D"/>
    <w:rsid w:val="00D42049"/>
    <w:rsid w:val="00D425A9"/>
    <w:rsid w:val="00D427C2"/>
    <w:rsid w:val="00D42B30"/>
    <w:rsid w:val="00D42E14"/>
    <w:rsid w:val="00D434C5"/>
    <w:rsid w:val="00D44603"/>
    <w:rsid w:val="00D4499F"/>
    <w:rsid w:val="00D4616C"/>
    <w:rsid w:val="00D467ED"/>
    <w:rsid w:val="00D512C8"/>
    <w:rsid w:val="00D515CD"/>
    <w:rsid w:val="00D5185D"/>
    <w:rsid w:val="00D51D43"/>
    <w:rsid w:val="00D52399"/>
    <w:rsid w:val="00D52920"/>
    <w:rsid w:val="00D52D05"/>
    <w:rsid w:val="00D538B5"/>
    <w:rsid w:val="00D56A49"/>
    <w:rsid w:val="00D5720F"/>
    <w:rsid w:val="00D600C0"/>
    <w:rsid w:val="00D616E7"/>
    <w:rsid w:val="00D6497E"/>
    <w:rsid w:val="00D64B98"/>
    <w:rsid w:val="00D65245"/>
    <w:rsid w:val="00D65A29"/>
    <w:rsid w:val="00D65CA3"/>
    <w:rsid w:val="00D66064"/>
    <w:rsid w:val="00D668CE"/>
    <w:rsid w:val="00D67013"/>
    <w:rsid w:val="00D702AB"/>
    <w:rsid w:val="00D709AF"/>
    <w:rsid w:val="00D70BFA"/>
    <w:rsid w:val="00D71481"/>
    <w:rsid w:val="00D72D86"/>
    <w:rsid w:val="00D7371F"/>
    <w:rsid w:val="00D73DDC"/>
    <w:rsid w:val="00D75239"/>
    <w:rsid w:val="00D769D9"/>
    <w:rsid w:val="00D76E3D"/>
    <w:rsid w:val="00D7747E"/>
    <w:rsid w:val="00D77B24"/>
    <w:rsid w:val="00D80090"/>
    <w:rsid w:val="00D802DB"/>
    <w:rsid w:val="00D80F04"/>
    <w:rsid w:val="00D81A8D"/>
    <w:rsid w:val="00D820FC"/>
    <w:rsid w:val="00D848CA"/>
    <w:rsid w:val="00D85B27"/>
    <w:rsid w:val="00D86346"/>
    <w:rsid w:val="00D86989"/>
    <w:rsid w:val="00D8745E"/>
    <w:rsid w:val="00D9150E"/>
    <w:rsid w:val="00D9163F"/>
    <w:rsid w:val="00D917D0"/>
    <w:rsid w:val="00D91CB4"/>
    <w:rsid w:val="00D925C0"/>
    <w:rsid w:val="00D92B8E"/>
    <w:rsid w:val="00D939AA"/>
    <w:rsid w:val="00D93ED5"/>
    <w:rsid w:val="00D94554"/>
    <w:rsid w:val="00D94617"/>
    <w:rsid w:val="00D947F5"/>
    <w:rsid w:val="00D967A1"/>
    <w:rsid w:val="00D96BFE"/>
    <w:rsid w:val="00D976D1"/>
    <w:rsid w:val="00DA1F0D"/>
    <w:rsid w:val="00DA20C9"/>
    <w:rsid w:val="00DA34EF"/>
    <w:rsid w:val="00DA3A33"/>
    <w:rsid w:val="00DA3D20"/>
    <w:rsid w:val="00DA4927"/>
    <w:rsid w:val="00DA4C84"/>
    <w:rsid w:val="00DA54F4"/>
    <w:rsid w:val="00DA6F0F"/>
    <w:rsid w:val="00DA7419"/>
    <w:rsid w:val="00DB095F"/>
    <w:rsid w:val="00DB0A5F"/>
    <w:rsid w:val="00DB13F4"/>
    <w:rsid w:val="00DB194D"/>
    <w:rsid w:val="00DB2857"/>
    <w:rsid w:val="00DB2A68"/>
    <w:rsid w:val="00DB390B"/>
    <w:rsid w:val="00DB3FFC"/>
    <w:rsid w:val="00DB5576"/>
    <w:rsid w:val="00DB6F66"/>
    <w:rsid w:val="00DB7382"/>
    <w:rsid w:val="00DC0D1A"/>
    <w:rsid w:val="00DC1659"/>
    <w:rsid w:val="00DC17A2"/>
    <w:rsid w:val="00DC3BA9"/>
    <w:rsid w:val="00DC3FE1"/>
    <w:rsid w:val="00DC47EC"/>
    <w:rsid w:val="00DC4996"/>
    <w:rsid w:val="00DC605F"/>
    <w:rsid w:val="00DC6F10"/>
    <w:rsid w:val="00DC6F67"/>
    <w:rsid w:val="00DC7337"/>
    <w:rsid w:val="00DD0FAA"/>
    <w:rsid w:val="00DD226F"/>
    <w:rsid w:val="00DD23C1"/>
    <w:rsid w:val="00DD2AFC"/>
    <w:rsid w:val="00DD3B92"/>
    <w:rsid w:val="00DD50F2"/>
    <w:rsid w:val="00DD57EC"/>
    <w:rsid w:val="00DE07DD"/>
    <w:rsid w:val="00DE2068"/>
    <w:rsid w:val="00DE2761"/>
    <w:rsid w:val="00DE2D2E"/>
    <w:rsid w:val="00DE3FBC"/>
    <w:rsid w:val="00DE4A69"/>
    <w:rsid w:val="00DE6242"/>
    <w:rsid w:val="00DE701D"/>
    <w:rsid w:val="00DF0825"/>
    <w:rsid w:val="00DF17A1"/>
    <w:rsid w:val="00DF254F"/>
    <w:rsid w:val="00DF5A8A"/>
    <w:rsid w:val="00DF5BA1"/>
    <w:rsid w:val="00E00222"/>
    <w:rsid w:val="00E00266"/>
    <w:rsid w:val="00E00978"/>
    <w:rsid w:val="00E00A99"/>
    <w:rsid w:val="00E00B23"/>
    <w:rsid w:val="00E017BB"/>
    <w:rsid w:val="00E02382"/>
    <w:rsid w:val="00E02964"/>
    <w:rsid w:val="00E04407"/>
    <w:rsid w:val="00E04413"/>
    <w:rsid w:val="00E04B28"/>
    <w:rsid w:val="00E06BA0"/>
    <w:rsid w:val="00E0705F"/>
    <w:rsid w:val="00E1153D"/>
    <w:rsid w:val="00E144E6"/>
    <w:rsid w:val="00E16C8A"/>
    <w:rsid w:val="00E22254"/>
    <w:rsid w:val="00E2411F"/>
    <w:rsid w:val="00E25A10"/>
    <w:rsid w:val="00E26220"/>
    <w:rsid w:val="00E268EC"/>
    <w:rsid w:val="00E26D21"/>
    <w:rsid w:val="00E27AD3"/>
    <w:rsid w:val="00E3234E"/>
    <w:rsid w:val="00E3690F"/>
    <w:rsid w:val="00E36A05"/>
    <w:rsid w:val="00E3718A"/>
    <w:rsid w:val="00E44327"/>
    <w:rsid w:val="00E44892"/>
    <w:rsid w:val="00E46488"/>
    <w:rsid w:val="00E46C60"/>
    <w:rsid w:val="00E474BD"/>
    <w:rsid w:val="00E519FF"/>
    <w:rsid w:val="00E52683"/>
    <w:rsid w:val="00E52776"/>
    <w:rsid w:val="00E52AD1"/>
    <w:rsid w:val="00E53B07"/>
    <w:rsid w:val="00E53D49"/>
    <w:rsid w:val="00E55C86"/>
    <w:rsid w:val="00E5609A"/>
    <w:rsid w:val="00E56775"/>
    <w:rsid w:val="00E57340"/>
    <w:rsid w:val="00E57D3F"/>
    <w:rsid w:val="00E601A2"/>
    <w:rsid w:val="00E60AA0"/>
    <w:rsid w:val="00E64622"/>
    <w:rsid w:val="00E65867"/>
    <w:rsid w:val="00E67826"/>
    <w:rsid w:val="00E70044"/>
    <w:rsid w:val="00E707AA"/>
    <w:rsid w:val="00E707B7"/>
    <w:rsid w:val="00E734BB"/>
    <w:rsid w:val="00E73A7B"/>
    <w:rsid w:val="00E73C99"/>
    <w:rsid w:val="00E74718"/>
    <w:rsid w:val="00E75777"/>
    <w:rsid w:val="00E75F7D"/>
    <w:rsid w:val="00E7619D"/>
    <w:rsid w:val="00E77500"/>
    <w:rsid w:val="00E8164E"/>
    <w:rsid w:val="00E84F09"/>
    <w:rsid w:val="00E86231"/>
    <w:rsid w:val="00E86724"/>
    <w:rsid w:val="00E87BFD"/>
    <w:rsid w:val="00E9016C"/>
    <w:rsid w:val="00E908D7"/>
    <w:rsid w:val="00E90D04"/>
    <w:rsid w:val="00E91CC7"/>
    <w:rsid w:val="00E92F57"/>
    <w:rsid w:val="00E93DCC"/>
    <w:rsid w:val="00E9515D"/>
    <w:rsid w:val="00E9784F"/>
    <w:rsid w:val="00E97CEA"/>
    <w:rsid w:val="00E97E5C"/>
    <w:rsid w:val="00EA0496"/>
    <w:rsid w:val="00EA109D"/>
    <w:rsid w:val="00EA1F0C"/>
    <w:rsid w:val="00EA24A8"/>
    <w:rsid w:val="00EA4F3F"/>
    <w:rsid w:val="00EA5C0F"/>
    <w:rsid w:val="00EB14CC"/>
    <w:rsid w:val="00EB17CC"/>
    <w:rsid w:val="00EB21F1"/>
    <w:rsid w:val="00EB2CD0"/>
    <w:rsid w:val="00EB2D89"/>
    <w:rsid w:val="00EB3314"/>
    <w:rsid w:val="00EB3345"/>
    <w:rsid w:val="00EB3C71"/>
    <w:rsid w:val="00EB4C1D"/>
    <w:rsid w:val="00EB57D7"/>
    <w:rsid w:val="00EB5AF5"/>
    <w:rsid w:val="00EB666E"/>
    <w:rsid w:val="00EB69C7"/>
    <w:rsid w:val="00EB74D5"/>
    <w:rsid w:val="00EB7697"/>
    <w:rsid w:val="00EB7ED4"/>
    <w:rsid w:val="00EC01A1"/>
    <w:rsid w:val="00EC1A98"/>
    <w:rsid w:val="00EC2FB8"/>
    <w:rsid w:val="00EC342F"/>
    <w:rsid w:val="00EC3ADB"/>
    <w:rsid w:val="00EC41A3"/>
    <w:rsid w:val="00EC59BC"/>
    <w:rsid w:val="00EC61D1"/>
    <w:rsid w:val="00EC66DE"/>
    <w:rsid w:val="00EC6C58"/>
    <w:rsid w:val="00EC7595"/>
    <w:rsid w:val="00EC7ACB"/>
    <w:rsid w:val="00EC7CC1"/>
    <w:rsid w:val="00ED1A3D"/>
    <w:rsid w:val="00ED2953"/>
    <w:rsid w:val="00ED3771"/>
    <w:rsid w:val="00ED6805"/>
    <w:rsid w:val="00ED6C66"/>
    <w:rsid w:val="00ED70D3"/>
    <w:rsid w:val="00EE2045"/>
    <w:rsid w:val="00EE21AF"/>
    <w:rsid w:val="00EE246C"/>
    <w:rsid w:val="00EE3A65"/>
    <w:rsid w:val="00EE6309"/>
    <w:rsid w:val="00EE79BD"/>
    <w:rsid w:val="00EF1582"/>
    <w:rsid w:val="00EF17C0"/>
    <w:rsid w:val="00EF227C"/>
    <w:rsid w:val="00EF249D"/>
    <w:rsid w:val="00EF2842"/>
    <w:rsid w:val="00EF2C78"/>
    <w:rsid w:val="00EF4366"/>
    <w:rsid w:val="00EF469C"/>
    <w:rsid w:val="00EF5977"/>
    <w:rsid w:val="00EF5DD2"/>
    <w:rsid w:val="00F00125"/>
    <w:rsid w:val="00F021CE"/>
    <w:rsid w:val="00F034BB"/>
    <w:rsid w:val="00F039E3"/>
    <w:rsid w:val="00F04483"/>
    <w:rsid w:val="00F046AB"/>
    <w:rsid w:val="00F05A07"/>
    <w:rsid w:val="00F0623F"/>
    <w:rsid w:val="00F0630B"/>
    <w:rsid w:val="00F07866"/>
    <w:rsid w:val="00F07B05"/>
    <w:rsid w:val="00F10851"/>
    <w:rsid w:val="00F109A0"/>
    <w:rsid w:val="00F12855"/>
    <w:rsid w:val="00F1355F"/>
    <w:rsid w:val="00F13D53"/>
    <w:rsid w:val="00F140E9"/>
    <w:rsid w:val="00F15099"/>
    <w:rsid w:val="00F17813"/>
    <w:rsid w:val="00F23BE8"/>
    <w:rsid w:val="00F26B4A"/>
    <w:rsid w:val="00F26F51"/>
    <w:rsid w:val="00F31533"/>
    <w:rsid w:val="00F31A83"/>
    <w:rsid w:val="00F31DAE"/>
    <w:rsid w:val="00F31E08"/>
    <w:rsid w:val="00F32232"/>
    <w:rsid w:val="00F32713"/>
    <w:rsid w:val="00F339E1"/>
    <w:rsid w:val="00F3418F"/>
    <w:rsid w:val="00F34795"/>
    <w:rsid w:val="00F352C9"/>
    <w:rsid w:val="00F36AE4"/>
    <w:rsid w:val="00F36DE4"/>
    <w:rsid w:val="00F372AE"/>
    <w:rsid w:val="00F37904"/>
    <w:rsid w:val="00F41415"/>
    <w:rsid w:val="00F42797"/>
    <w:rsid w:val="00F42C4F"/>
    <w:rsid w:val="00F43812"/>
    <w:rsid w:val="00F45049"/>
    <w:rsid w:val="00F45C28"/>
    <w:rsid w:val="00F45FB8"/>
    <w:rsid w:val="00F503F5"/>
    <w:rsid w:val="00F52347"/>
    <w:rsid w:val="00F52A67"/>
    <w:rsid w:val="00F5470C"/>
    <w:rsid w:val="00F56AB8"/>
    <w:rsid w:val="00F56B3F"/>
    <w:rsid w:val="00F56F9F"/>
    <w:rsid w:val="00F575F2"/>
    <w:rsid w:val="00F60713"/>
    <w:rsid w:val="00F61DD9"/>
    <w:rsid w:val="00F6700D"/>
    <w:rsid w:val="00F676E7"/>
    <w:rsid w:val="00F67798"/>
    <w:rsid w:val="00F72520"/>
    <w:rsid w:val="00F73BB2"/>
    <w:rsid w:val="00F742B8"/>
    <w:rsid w:val="00F75326"/>
    <w:rsid w:val="00F75903"/>
    <w:rsid w:val="00F76A64"/>
    <w:rsid w:val="00F77140"/>
    <w:rsid w:val="00F77A1E"/>
    <w:rsid w:val="00F8004E"/>
    <w:rsid w:val="00F80F5F"/>
    <w:rsid w:val="00F817D0"/>
    <w:rsid w:val="00F82748"/>
    <w:rsid w:val="00F8634A"/>
    <w:rsid w:val="00F87775"/>
    <w:rsid w:val="00F87E61"/>
    <w:rsid w:val="00F90404"/>
    <w:rsid w:val="00F91560"/>
    <w:rsid w:val="00F92067"/>
    <w:rsid w:val="00F9294C"/>
    <w:rsid w:val="00F92F4D"/>
    <w:rsid w:val="00F93233"/>
    <w:rsid w:val="00F95078"/>
    <w:rsid w:val="00F95D7B"/>
    <w:rsid w:val="00F96ACA"/>
    <w:rsid w:val="00F9758A"/>
    <w:rsid w:val="00FA019E"/>
    <w:rsid w:val="00FA03A6"/>
    <w:rsid w:val="00FA13B7"/>
    <w:rsid w:val="00FA2031"/>
    <w:rsid w:val="00FA2245"/>
    <w:rsid w:val="00FA25B6"/>
    <w:rsid w:val="00FA398A"/>
    <w:rsid w:val="00FA49A0"/>
    <w:rsid w:val="00FA4B01"/>
    <w:rsid w:val="00FA4C3C"/>
    <w:rsid w:val="00FA6EF4"/>
    <w:rsid w:val="00FA7251"/>
    <w:rsid w:val="00FA7562"/>
    <w:rsid w:val="00FA7B0B"/>
    <w:rsid w:val="00FB0EEB"/>
    <w:rsid w:val="00FB18B5"/>
    <w:rsid w:val="00FB2274"/>
    <w:rsid w:val="00FB28F5"/>
    <w:rsid w:val="00FB2B55"/>
    <w:rsid w:val="00FB34FD"/>
    <w:rsid w:val="00FB3A6E"/>
    <w:rsid w:val="00FB51D5"/>
    <w:rsid w:val="00FB5311"/>
    <w:rsid w:val="00FB561C"/>
    <w:rsid w:val="00FB5815"/>
    <w:rsid w:val="00FB6393"/>
    <w:rsid w:val="00FB67E0"/>
    <w:rsid w:val="00FB7CAC"/>
    <w:rsid w:val="00FC07C3"/>
    <w:rsid w:val="00FC1525"/>
    <w:rsid w:val="00FC1600"/>
    <w:rsid w:val="00FC21D5"/>
    <w:rsid w:val="00FC281D"/>
    <w:rsid w:val="00FC3EC0"/>
    <w:rsid w:val="00FC5220"/>
    <w:rsid w:val="00FC527B"/>
    <w:rsid w:val="00FC5EC2"/>
    <w:rsid w:val="00FC6003"/>
    <w:rsid w:val="00FC6F31"/>
    <w:rsid w:val="00FC7D3C"/>
    <w:rsid w:val="00FD0816"/>
    <w:rsid w:val="00FD1841"/>
    <w:rsid w:val="00FD337E"/>
    <w:rsid w:val="00FD5022"/>
    <w:rsid w:val="00FD5FFE"/>
    <w:rsid w:val="00FD770C"/>
    <w:rsid w:val="00FD78A6"/>
    <w:rsid w:val="00FE0701"/>
    <w:rsid w:val="00FE071D"/>
    <w:rsid w:val="00FE1782"/>
    <w:rsid w:val="00FE1F9F"/>
    <w:rsid w:val="00FE22F4"/>
    <w:rsid w:val="00FE289E"/>
    <w:rsid w:val="00FE2ADC"/>
    <w:rsid w:val="00FE2B5E"/>
    <w:rsid w:val="00FE3A4F"/>
    <w:rsid w:val="00FE57C1"/>
    <w:rsid w:val="00FE6192"/>
    <w:rsid w:val="00FE6DA2"/>
    <w:rsid w:val="00FF120D"/>
    <w:rsid w:val="00FF2910"/>
    <w:rsid w:val="00FF2A16"/>
    <w:rsid w:val="00FF3848"/>
    <w:rsid w:val="00FF3FA8"/>
    <w:rsid w:val="00FF4CA1"/>
    <w:rsid w:val="00FF5A7D"/>
    <w:rsid w:val="00FF7300"/>
    <w:rsid w:val="00FF74FC"/>
    <w:rsid w:val="00FF7F7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047B8"/>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058503">
      <w:bodyDiv w:val="1"/>
      <w:marLeft w:val="0"/>
      <w:marRight w:val="0"/>
      <w:marTop w:val="0"/>
      <w:marBottom w:val="0"/>
      <w:divBdr>
        <w:top w:val="none" w:sz="0" w:space="0" w:color="auto"/>
        <w:left w:val="none" w:sz="0" w:space="0" w:color="auto"/>
        <w:bottom w:val="none" w:sz="0" w:space="0" w:color="auto"/>
        <w:right w:val="none" w:sz="0" w:space="0" w:color="auto"/>
      </w:divBdr>
    </w:div>
    <w:div w:id="114761818">
      <w:bodyDiv w:val="1"/>
      <w:marLeft w:val="0"/>
      <w:marRight w:val="0"/>
      <w:marTop w:val="0"/>
      <w:marBottom w:val="0"/>
      <w:divBdr>
        <w:top w:val="none" w:sz="0" w:space="0" w:color="auto"/>
        <w:left w:val="none" w:sz="0" w:space="0" w:color="auto"/>
        <w:bottom w:val="none" w:sz="0" w:space="0" w:color="auto"/>
        <w:right w:val="none" w:sz="0" w:space="0" w:color="auto"/>
      </w:divBdr>
    </w:div>
    <w:div w:id="971058295">
      <w:bodyDiv w:val="1"/>
      <w:marLeft w:val="0"/>
      <w:marRight w:val="0"/>
      <w:marTop w:val="0"/>
      <w:marBottom w:val="0"/>
      <w:divBdr>
        <w:top w:val="none" w:sz="0" w:space="0" w:color="auto"/>
        <w:left w:val="none" w:sz="0" w:space="0" w:color="auto"/>
        <w:bottom w:val="none" w:sz="0" w:space="0" w:color="auto"/>
        <w:right w:val="none" w:sz="0" w:space="0" w:color="auto"/>
      </w:divBdr>
    </w:div>
    <w:div w:id="1106194534">
      <w:bodyDiv w:val="1"/>
      <w:marLeft w:val="0"/>
      <w:marRight w:val="0"/>
      <w:marTop w:val="0"/>
      <w:marBottom w:val="0"/>
      <w:divBdr>
        <w:top w:val="none" w:sz="0" w:space="0" w:color="auto"/>
        <w:left w:val="none" w:sz="0" w:space="0" w:color="auto"/>
        <w:bottom w:val="none" w:sz="0" w:space="0" w:color="auto"/>
        <w:right w:val="none" w:sz="0" w:space="0" w:color="auto"/>
      </w:divBdr>
    </w:div>
    <w:div w:id="1407069720">
      <w:bodyDiv w:val="1"/>
      <w:marLeft w:val="0"/>
      <w:marRight w:val="0"/>
      <w:marTop w:val="0"/>
      <w:marBottom w:val="0"/>
      <w:divBdr>
        <w:top w:val="none" w:sz="0" w:space="0" w:color="auto"/>
        <w:left w:val="none" w:sz="0" w:space="0" w:color="auto"/>
        <w:bottom w:val="none" w:sz="0" w:space="0" w:color="auto"/>
        <w:right w:val="none" w:sz="0" w:space="0" w:color="auto"/>
      </w:divBdr>
    </w:div>
    <w:div w:id="1851679088">
      <w:bodyDiv w:val="1"/>
      <w:marLeft w:val="0"/>
      <w:marRight w:val="0"/>
      <w:marTop w:val="0"/>
      <w:marBottom w:val="0"/>
      <w:divBdr>
        <w:top w:val="none" w:sz="0" w:space="0" w:color="auto"/>
        <w:left w:val="none" w:sz="0" w:space="0" w:color="auto"/>
        <w:bottom w:val="none" w:sz="0" w:space="0" w:color="auto"/>
        <w:right w:val="none" w:sz="0" w:space="0" w:color="auto"/>
      </w:divBdr>
    </w:div>
    <w:div w:id="19371346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721B2-7ABD-D447-A313-3C52AB637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8</TotalTime>
  <Pages>44</Pages>
  <Words>25008</Words>
  <Characters>142551</Characters>
  <Application>Microsoft Office Word</Application>
  <DocSecurity>0</DocSecurity>
  <Lines>1187</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27</cp:revision>
  <cp:lastPrinted>2019-08-22T21:15:00Z</cp:lastPrinted>
  <dcterms:created xsi:type="dcterms:W3CDTF">2019-11-07T00:34:00Z</dcterms:created>
  <dcterms:modified xsi:type="dcterms:W3CDTF">2019-11-21T00:5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77"&gt;&lt;session id="BSrD6eMs"/&gt;&lt;style id="http://www.zotero.org/styles/ecology" hasBibliography="1" bibliographyStyleHasBeenSet="1"/&gt;&lt;prefs&gt;&lt;pref name="fieldType" value="Field"/&gt;&lt;/prefs&gt;&lt;/data&gt;</vt:lpwstr>
  </property>
</Properties>
</file>